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5638E227" w14:textId="6DB5985D" w:rsidR="005D322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9022346" w:history="1">
            <w:r w:rsidR="005D3220" w:rsidRPr="00DF636F">
              <w:rPr>
                <w:rStyle w:val="Hyperlink"/>
                <w:rFonts w:eastAsiaTheme="majorEastAsia"/>
                <w:noProof/>
              </w:rPr>
              <w:t>1</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6 \h </w:instrText>
            </w:r>
            <w:r w:rsidR="005D3220">
              <w:rPr>
                <w:noProof/>
                <w:webHidden/>
              </w:rPr>
            </w:r>
            <w:r w:rsidR="005D3220">
              <w:rPr>
                <w:noProof/>
                <w:webHidden/>
              </w:rPr>
              <w:fldChar w:fldCharType="separate"/>
            </w:r>
            <w:r w:rsidR="005D3220">
              <w:rPr>
                <w:noProof/>
                <w:webHidden/>
              </w:rPr>
              <w:t>8</w:t>
            </w:r>
            <w:r w:rsidR="005D3220">
              <w:rPr>
                <w:noProof/>
                <w:webHidden/>
              </w:rPr>
              <w:fldChar w:fldCharType="end"/>
            </w:r>
          </w:hyperlink>
        </w:p>
        <w:p w14:paraId="5F48E58E" w14:textId="63A13ED3" w:rsidR="005D3220" w:rsidRDefault="00547543">
          <w:pPr>
            <w:pStyle w:val="Verzeichnis1"/>
            <w:rPr>
              <w:rFonts w:asciiTheme="minorHAnsi" w:eastAsiaTheme="minorEastAsia" w:hAnsiTheme="minorHAnsi" w:cstheme="minorBidi"/>
              <w:b w:val="0"/>
              <w:noProof/>
              <w:sz w:val="22"/>
              <w:szCs w:val="22"/>
              <w:lang w:eastAsia="en-GB"/>
            </w:rPr>
          </w:pPr>
          <w:hyperlink w:anchor="_Toc99022347" w:history="1">
            <w:r w:rsidR="005D3220" w:rsidRPr="00DF636F">
              <w:rPr>
                <w:rStyle w:val="Hyperlink"/>
                <w:rFonts w:eastAsiaTheme="majorEastAsia"/>
                <w:noProof/>
              </w:rPr>
              <w:t>2</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Related Work</w:t>
            </w:r>
            <w:r w:rsidR="005D3220">
              <w:rPr>
                <w:noProof/>
                <w:webHidden/>
              </w:rPr>
              <w:tab/>
            </w:r>
            <w:r w:rsidR="005D3220">
              <w:rPr>
                <w:noProof/>
                <w:webHidden/>
              </w:rPr>
              <w:fldChar w:fldCharType="begin"/>
            </w:r>
            <w:r w:rsidR="005D3220">
              <w:rPr>
                <w:noProof/>
                <w:webHidden/>
              </w:rPr>
              <w:instrText xml:space="preserve"> PAGEREF _Toc99022347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A9B6E4D" w14:textId="2C9238B7"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48" w:history="1">
            <w:r w:rsidR="005D3220" w:rsidRPr="00DF636F">
              <w:rPr>
                <w:rStyle w:val="Hyperlink"/>
                <w:rFonts w:eastAsiaTheme="majorEastAsia"/>
                <w:noProof/>
              </w:rPr>
              <w:t>2.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nversational Artificial Intelligence</w:t>
            </w:r>
            <w:r w:rsidR="005D3220">
              <w:rPr>
                <w:noProof/>
                <w:webHidden/>
              </w:rPr>
              <w:tab/>
            </w:r>
            <w:r w:rsidR="005D3220">
              <w:rPr>
                <w:noProof/>
                <w:webHidden/>
              </w:rPr>
              <w:fldChar w:fldCharType="begin"/>
            </w:r>
            <w:r w:rsidR="005D3220">
              <w:rPr>
                <w:noProof/>
                <w:webHidden/>
              </w:rPr>
              <w:instrText xml:space="preserve"> PAGEREF _Toc99022348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7E3412A" w14:textId="378132BE"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49" w:history="1">
            <w:r w:rsidR="005D3220" w:rsidRPr="00DF636F">
              <w:rPr>
                <w:rStyle w:val="Hyperlink"/>
                <w:rFonts w:eastAsiaTheme="majorEastAsia"/>
                <w:noProof/>
              </w:rPr>
              <w:t>2.1.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9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34479CC9" w14:textId="0B248D36"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0" w:history="1">
            <w:r w:rsidR="005D3220" w:rsidRPr="00DF636F">
              <w:rPr>
                <w:rStyle w:val="Hyperlink"/>
                <w:rFonts w:eastAsiaTheme="majorEastAsia"/>
                <w:noProof/>
              </w:rPr>
              <w:t>2.1.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 of Conversational Agents</w:t>
            </w:r>
            <w:r w:rsidR="005D3220">
              <w:rPr>
                <w:noProof/>
                <w:webHidden/>
              </w:rPr>
              <w:tab/>
            </w:r>
            <w:r w:rsidR="005D3220">
              <w:rPr>
                <w:noProof/>
                <w:webHidden/>
              </w:rPr>
              <w:fldChar w:fldCharType="begin"/>
            </w:r>
            <w:r w:rsidR="005D3220">
              <w:rPr>
                <w:noProof/>
                <w:webHidden/>
              </w:rPr>
              <w:instrText xml:space="preserve"> PAGEREF _Toc99022350 \h </w:instrText>
            </w:r>
            <w:r w:rsidR="005D3220">
              <w:rPr>
                <w:noProof/>
                <w:webHidden/>
              </w:rPr>
            </w:r>
            <w:r w:rsidR="005D3220">
              <w:rPr>
                <w:noProof/>
                <w:webHidden/>
              </w:rPr>
              <w:fldChar w:fldCharType="separate"/>
            </w:r>
            <w:r w:rsidR="005D3220">
              <w:rPr>
                <w:noProof/>
                <w:webHidden/>
              </w:rPr>
              <w:t>13</w:t>
            </w:r>
            <w:r w:rsidR="005D3220">
              <w:rPr>
                <w:noProof/>
                <w:webHidden/>
              </w:rPr>
              <w:fldChar w:fldCharType="end"/>
            </w:r>
          </w:hyperlink>
        </w:p>
        <w:p w14:paraId="3A568B29" w14:textId="793277F0"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1" w:history="1">
            <w:r w:rsidR="005D3220" w:rsidRPr="00DF636F">
              <w:rPr>
                <w:rStyle w:val="Hyperlink"/>
                <w:rFonts w:eastAsiaTheme="majorEastAsia"/>
                <w:noProof/>
              </w:rPr>
              <w:t>2.1.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pplication in the Cooking Domain</w:t>
            </w:r>
            <w:r w:rsidR="005D3220">
              <w:rPr>
                <w:noProof/>
                <w:webHidden/>
              </w:rPr>
              <w:tab/>
            </w:r>
            <w:r w:rsidR="005D3220">
              <w:rPr>
                <w:noProof/>
                <w:webHidden/>
              </w:rPr>
              <w:fldChar w:fldCharType="begin"/>
            </w:r>
            <w:r w:rsidR="005D3220">
              <w:rPr>
                <w:noProof/>
                <w:webHidden/>
              </w:rPr>
              <w:instrText xml:space="preserve"> PAGEREF _Toc99022351 \h </w:instrText>
            </w:r>
            <w:r w:rsidR="005D3220">
              <w:rPr>
                <w:noProof/>
                <w:webHidden/>
              </w:rPr>
            </w:r>
            <w:r w:rsidR="005D3220">
              <w:rPr>
                <w:noProof/>
                <w:webHidden/>
              </w:rPr>
              <w:fldChar w:fldCharType="separate"/>
            </w:r>
            <w:r w:rsidR="005D3220">
              <w:rPr>
                <w:noProof/>
                <w:webHidden/>
              </w:rPr>
              <w:t>14</w:t>
            </w:r>
            <w:r w:rsidR="005D3220">
              <w:rPr>
                <w:noProof/>
                <w:webHidden/>
              </w:rPr>
              <w:fldChar w:fldCharType="end"/>
            </w:r>
          </w:hyperlink>
        </w:p>
        <w:p w14:paraId="252569F4" w14:textId="4F3109C5"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52" w:history="1">
            <w:r w:rsidR="005D3220" w:rsidRPr="00DF636F">
              <w:rPr>
                <w:rStyle w:val="Hyperlink"/>
                <w:rFonts w:eastAsiaTheme="majorEastAsia"/>
                <w:noProof/>
              </w:rPr>
              <w:t>2.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Language Processing with Deep Neural Networks</w:t>
            </w:r>
            <w:r w:rsidR="005D3220">
              <w:rPr>
                <w:noProof/>
                <w:webHidden/>
              </w:rPr>
              <w:tab/>
            </w:r>
            <w:r w:rsidR="005D3220">
              <w:rPr>
                <w:noProof/>
                <w:webHidden/>
              </w:rPr>
              <w:fldChar w:fldCharType="begin"/>
            </w:r>
            <w:r w:rsidR="005D3220">
              <w:rPr>
                <w:noProof/>
                <w:webHidden/>
              </w:rPr>
              <w:instrText xml:space="preserve"> PAGEREF _Toc99022352 \h </w:instrText>
            </w:r>
            <w:r w:rsidR="005D3220">
              <w:rPr>
                <w:noProof/>
                <w:webHidden/>
              </w:rPr>
            </w:r>
            <w:r w:rsidR="005D3220">
              <w:rPr>
                <w:noProof/>
                <w:webHidden/>
              </w:rPr>
              <w:fldChar w:fldCharType="separate"/>
            </w:r>
            <w:r w:rsidR="005D3220">
              <w:rPr>
                <w:noProof/>
                <w:webHidden/>
              </w:rPr>
              <w:t>16</w:t>
            </w:r>
            <w:r w:rsidR="005D3220">
              <w:rPr>
                <w:noProof/>
                <w:webHidden/>
              </w:rPr>
              <w:fldChar w:fldCharType="end"/>
            </w:r>
          </w:hyperlink>
        </w:p>
        <w:p w14:paraId="275E891D" w14:textId="6004B880"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3" w:history="1">
            <w:r w:rsidR="005D3220" w:rsidRPr="00DF636F">
              <w:rPr>
                <w:rStyle w:val="Hyperlink"/>
                <w:rFonts w:eastAsiaTheme="majorEastAsia"/>
                <w:noProof/>
              </w:rPr>
              <w:t>2.2.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Word Embeddings</w:t>
            </w:r>
            <w:r w:rsidR="005D3220">
              <w:rPr>
                <w:noProof/>
                <w:webHidden/>
              </w:rPr>
              <w:tab/>
            </w:r>
            <w:r w:rsidR="005D3220">
              <w:rPr>
                <w:noProof/>
                <w:webHidden/>
              </w:rPr>
              <w:fldChar w:fldCharType="begin"/>
            </w:r>
            <w:r w:rsidR="005D3220">
              <w:rPr>
                <w:noProof/>
                <w:webHidden/>
              </w:rPr>
              <w:instrText xml:space="preserve"> PAGEREF _Toc99022353 \h </w:instrText>
            </w:r>
            <w:r w:rsidR="005D3220">
              <w:rPr>
                <w:noProof/>
                <w:webHidden/>
              </w:rPr>
            </w:r>
            <w:r w:rsidR="005D3220">
              <w:rPr>
                <w:noProof/>
                <w:webHidden/>
              </w:rPr>
              <w:fldChar w:fldCharType="separate"/>
            </w:r>
            <w:r w:rsidR="005D3220">
              <w:rPr>
                <w:noProof/>
                <w:webHidden/>
              </w:rPr>
              <w:t>17</w:t>
            </w:r>
            <w:r w:rsidR="005D3220">
              <w:rPr>
                <w:noProof/>
                <w:webHidden/>
              </w:rPr>
              <w:fldChar w:fldCharType="end"/>
            </w:r>
          </w:hyperlink>
        </w:p>
        <w:p w14:paraId="70BEDE58" w14:textId="18DA4A5B"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4" w:history="1">
            <w:r w:rsidR="005D3220" w:rsidRPr="00DF636F">
              <w:rPr>
                <w:rStyle w:val="Hyperlink"/>
                <w:rFonts w:eastAsiaTheme="majorEastAsia"/>
                <w:noProof/>
              </w:rPr>
              <w:t>2.2.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rtificial Neural Networks</w:t>
            </w:r>
            <w:r w:rsidR="005D3220">
              <w:rPr>
                <w:noProof/>
                <w:webHidden/>
              </w:rPr>
              <w:tab/>
            </w:r>
            <w:r w:rsidR="005D3220">
              <w:rPr>
                <w:noProof/>
                <w:webHidden/>
              </w:rPr>
              <w:fldChar w:fldCharType="begin"/>
            </w:r>
            <w:r w:rsidR="005D3220">
              <w:rPr>
                <w:noProof/>
                <w:webHidden/>
              </w:rPr>
              <w:instrText xml:space="preserve"> PAGEREF _Toc99022354 \h </w:instrText>
            </w:r>
            <w:r w:rsidR="005D3220">
              <w:rPr>
                <w:noProof/>
                <w:webHidden/>
              </w:rPr>
            </w:r>
            <w:r w:rsidR="005D3220">
              <w:rPr>
                <w:noProof/>
                <w:webHidden/>
              </w:rPr>
              <w:fldChar w:fldCharType="separate"/>
            </w:r>
            <w:r w:rsidR="005D3220">
              <w:rPr>
                <w:noProof/>
                <w:webHidden/>
              </w:rPr>
              <w:t>19</w:t>
            </w:r>
            <w:r w:rsidR="005D3220">
              <w:rPr>
                <w:noProof/>
                <w:webHidden/>
              </w:rPr>
              <w:fldChar w:fldCharType="end"/>
            </w:r>
          </w:hyperlink>
        </w:p>
        <w:p w14:paraId="6564DABD" w14:textId="2A8DD29E"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5" w:history="1">
            <w:r w:rsidR="005D3220" w:rsidRPr="00DF636F">
              <w:rPr>
                <w:rStyle w:val="Hyperlink"/>
                <w:rFonts w:eastAsiaTheme="majorEastAsia"/>
                <w:noProof/>
              </w:rPr>
              <w:t>2.2.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urrent Neural Networks</w:t>
            </w:r>
            <w:r w:rsidR="005D3220">
              <w:rPr>
                <w:noProof/>
                <w:webHidden/>
              </w:rPr>
              <w:tab/>
            </w:r>
            <w:r w:rsidR="005D3220">
              <w:rPr>
                <w:noProof/>
                <w:webHidden/>
              </w:rPr>
              <w:fldChar w:fldCharType="begin"/>
            </w:r>
            <w:r w:rsidR="005D3220">
              <w:rPr>
                <w:noProof/>
                <w:webHidden/>
              </w:rPr>
              <w:instrText xml:space="preserve"> PAGEREF _Toc99022355 \h </w:instrText>
            </w:r>
            <w:r w:rsidR="005D3220">
              <w:rPr>
                <w:noProof/>
                <w:webHidden/>
              </w:rPr>
            </w:r>
            <w:r w:rsidR="005D3220">
              <w:rPr>
                <w:noProof/>
                <w:webHidden/>
              </w:rPr>
              <w:fldChar w:fldCharType="separate"/>
            </w:r>
            <w:r w:rsidR="005D3220">
              <w:rPr>
                <w:noProof/>
                <w:webHidden/>
              </w:rPr>
              <w:t>21</w:t>
            </w:r>
            <w:r w:rsidR="005D3220">
              <w:rPr>
                <w:noProof/>
                <w:webHidden/>
              </w:rPr>
              <w:fldChar w:fldCharType="end"/>
            </w:r>
          </w:hyperlink>
        </w:p>
        <w:p w14:paraId="69287FC4" w14:textId="3D281534"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6" w:history="1">
            <w:r w:rsidR="005D3220" w:rsidRPr="00DF636F">
              <w:rPr>
                <w:rStyle w:val="Hyperlink"/>
                <w:rFonts w:eastAsiaTheme="majorEastAsia"/>
                <w:noProof/>
              </w:rPr>
              <w:t>2.2.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Encoder-decoder Architecture</w:t>
            </w:r>
            <w:r w:rsidR="005D3220">
              <w:rPr>
                <w:noProof/>
                <w:webHidden/>
              </w:rPr>
              <w:tab/>
            </w:r>
            <w:r w:rsidR="005D3220">
              <w:rPr>
                <w:noProof/>
                <w:webHidden/>
              </w:rPr>
              <w:fldChar w:fldCharType="begin"/>
            </w:r>
            <w:r w:rsidR="005D3220">
              <w:rPr>
                <w:noProof/>
                <w:webHidden/>
              </w:rPr>
              <w:instrText xml:space="preserve"> PAGEREF _Toc99022356 \h </w:instrText>
            </w:r>
            <w:r w:rsidR="005D3220">
              <w:rPr>
                <w:noProof/>
                <w:webHidden/>
              </w:rPr>
            </w:r>
            <w:r w:rsidR="005D3220">
              <w:rPr>
                <w:noProof/>
                <w:webHidden/>
              </w:rPr>
              <w:fldChar w:fldCharType="separate"/>
            </w:r>
            <w:r w:rsidR="005D3220">
              <w:rPr>
                <w:noProof/>
                <w:webHidden/>
              </w:rPr>
              <w:t>23</w:t>
            </w:r>
            <w:r w:rsidR="005D3220">
              <w:rPr>
                <w:noProof/>
                <w:webHidden/>
              </w:rPr>
              <w:fldChar w:fldCharType="end"/>
            </w:r>
          </w:hyperlink>
        </w:p>
        <w:p w14:paraId="51BA6CC0" w14:textId="4E596C69"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7" w:history="1">
            <w:r w:rsidR="005D3220" w:rsidRPr="00DF636F">
              <w:rPr>
                <w:rStyle w:val="Hyperlink"/>
                <w:rFonts w:eastAsiaTheme="majorEastAsia"/>
                <w:noProof/>
              </w:rPr>
              <w:t>2.2.5</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ttention</w:t>
            </w:r>
            <w:r w:rsidR="005D3220">
              <w:rPr>
                <w:noProof/>
                <w:webHidden/>
              </w:rPr>
              <w:tab/>
            </w:r>
            <w:r w:rsidR="005D3220">
              <w:rPr>
                <w:noProof/>
                <w:webHidden/>
              </w:rPr>
              <w:fldChar w:fldCharType="begin"/>
            </w:r>
            <w:r w:rsidR="005D3220">
              <w:rPr>
                <w:noProof/>
                <w:webHidden/>
              </w:rPr>
              <w:instrText xml:space="preserve"> PAGEREF _Toc99022357 \h </w:instrText>
            </w:r>
            <w:r w:rsidR="005D3220">
              <w:rPr>
                <w:noProof/>
                <w:webHidden/>
              </w:rPr>
            </w:r>
            <w:r w:rsidR="005D3220">
              <w:rPr>
                <w:noProof/>
                <w:webHidden/>
              </w:rPr>
              <w:fldChar w:fldCharType="separate"/>
            </w:r>
            <w:r w:rsidR="005D3220">
              <w:rPr>
                <w:noProof/>
                <w:webHidden/>
              </w:rPr>
              <w:t>25</w:t>
            </w:r>
            <w:r w:rsidR="005D3220">
              <w:rPr>
                <w:noProof/>
                <w:webHidden/>
              </w:rPr>
              <w:fldChar w:fldCharType="end"/>
            </w:r>
          </w:hyperlink>
        </w:p>
        <w:p w14:paraId="77EAE6D3" w14:textId="353DA848"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8" w:history="1">
            <w:r w:rsidR="005D3220" w:rsidRPr="00DF636F">
              <w:rPr>
                <w:rStyle w:val="Hyperlink"/>
                <w:rFonts w:eastAsiaTheme="majorEastAsia"/>
                <w:noProof/>
              </w:rPr>
              <w:t>2.2.6</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ormer Architecture</w:t>
            </w:r>
            <w:r w:rsidR="005D3220">
              <w:rPr>
                <w:noProof/>
                <w:webHidden/>
              </w:rPr>
              <w:tab/>
            </w:r>
            <w:r w:rsidR="005D3220">
              <w:rPr>
                <w:noProof/>
                <w:webHidden/>
              </w:rPr>
              <w:fldChar w:fldCharType="begin"/>
            </w:r>
            <w:r w:rsidR="005D3220">
              <w:rPr>
                <w:noProof/>
                <w:webHidden/>
              </w:rPr>
              <w:instrText xml:space="preserve"> PAGEREF _Toc99022358 \h </w:instrText>
            </w:r>
            <w:r w:rsidR="005D3220">
              <w:rPr>
                <w:noProof/>
                <w:webHidden/>
              </w:rPr>
            </w:r>
            <w:r w:rsidR="005D3220">
              <w:rPr>
                <w:noProof/>
                <w:webHidden/>
              </w:rPr>
              <w:fldChar w:fldCharType="separate"/>
            </w:r>
            <w:r w:rsidR="005D3220">
              <w:rPr>
                <w:noProof/>
                <w:webHidden/>
              </w:rPr>
              <w:t>26</w:t>
            </w:r>
            <w:r w:rsidR="005D3220">
              <w:rPr>
                <w:noProof/>
                <w:webHidden/>
              </w:rPr>
              <w:fldChar w:fldCharType="end"/>
            </w:r>
          </w:hyperlink>
        </w:p>
        <w:p w14:paraId="09A62E22" w14:textId="77FFD800"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9" w:history="1">
            <w:r w:rsidR="005D3220" w:rsidRPr="00DF636F">
              <w:rPr>
                <w:rStyle w:val="Hyperlink"/>
                <w:rFonts w:eastAsiaTheme="majorEastAsia"/>
                <w:noProof/>
              </w:rPr>
              <w:t>2.2.7</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er Learning</w:t>
            </w:r>
            <w:r w:rsidR="005D3220">
              <w:rPr>
                <w:noProof/>
                <w:webHidden/>
              </w:rPr>
              <w:tab/>
            </w:r>
            <w:r w:rsidR="005D3220">
              <w:rPr>
                <w:noProof/>
                <w:webHidden/>
              </w:rPr>
              <w:fldChar w:fldCharType="begin"/>
            </w:r>
            <w:r w:rsidR="005D3220">
              <w:rPr>
                <w:noProof/>
                <w:webHidden/>
              </w:rPr>
              <w:instrText xml:space="preserve"> PAGEREF _Toc99022359 \h </w:instrText>
            </w:r>
            <w:r w:rsidR="005D3220">
              <w:rPr>
                <w:noProof/>
                <w:webHidden/>
              </w:rPr>
            </w:r>
            <w:r w:rsidR="005D3220">
              <w:rPr>
                <w:noProof/>
                <w:webHidden/>
              </w:rPr>
              <w:fldChar w:fldCharType="separate"/>
            </w:r>
            <w:r w:rsidR="005D3220">
              <w:rPr>
                <w:noProof/>
                <w:webHidden/>
              </w:rPr>
              <w:t>29</w:t>
            </w:r>
            <w:r w:rsidR="005D3220">
              <w:rPr>
                <w:noProof/>
                <w:webHidden/>
              </w:rPr>
              <w:fldChar w:fldCharType="end"/>
            </w:r>
          </w:hyperlink>
        </w:p>
        <w:p w14:paraId="47447D08" w14:textId="03822604"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0" w:history="1">
            <w:r w:rsidR="005D3220" w:rsidRPr="00DF636F">
              <w:rPr>
                <w:rStyle w:val="Hyperlink"/>
                <w:rFonts w:eastAsiaTheme="majorEastAsia"/>
                <w:noProof/>
              </w:rPr>
              <w:t>2.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BERT</w:t>
            </w:r>
            <w:r w:rsidR="005D3220">
              <w:rPr>
                <w:noProof/>
                <w:webHidden/>
              </w:rPr>
              <w:tab/>
            </w:r>
            <w:r w:rsidR="005D3220">
              <w:rPr>
                <w:noProof/>
                <w:webHidden/>
              </w:rPr>
              <w:fldChar w:fldCharType="begin"/>
            </w:r>
            <w:r w:rsidR="005D3220">
              <w:rPr>
                <w:noProof/>
                <w:webHidden/>
              </w:rPr>
              <w:instrText xml:space="preserve"> PAGEREF _Toc99022360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297D7BF7" w14:textId="381ECCAF"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1" w:history="1">
            <w:r w:rsidR="005D3220" w:rsidRPr="00DF636F">
              <w:rPr>
                <w:rStyle w:val="Hyperlink"/>
                <w:rFonts w:eastAsiaTheme="majorEastAsia"/>
                <w:noProof/>
              </w:rPr>
              <w:t>2.3.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w:t>
            </w:r>
            <w:r w:rsidR="005D3220">
              <w:rPr>
                <w:noProof/>
                <w:webHidden/>
              </w:rPr>
              <w:tab/>
            </w:r>
            <w:r w:rsidR="005D3220">
              <w:rPr>
                <w:noProof/>
                <w:webHidden/>
              </w:rPr>
              <w:fldChar w:fldCharType="begin"/>
            </w:r>
            <w:r w:rsidR="005D3220">
              <w:rPr>
                <w:noProof/>
                <w:webHidden/>
              </w:rPr>
              <w:instrText xml:space="preserve"> PAGEREF _Toc99022361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4E098753" w14:textId="414BF783"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2" w:history="1">
            <w:r w:rsidR="005D3220" w:rsidRPr="00DF636F">
              <w:rPr>
                <w:rStyle w:val="Hyperlink"/>
                <w:rFonts w:eastAsiaTheme="majorEastAsia"/>
                <w:noProof/>
              </w:rPr>
              <w:t>2.3.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in Conversational AI</w:t>
            </w:r>
            <w:r w:rsidR="005D3220">
              <w:rPr>
                <w:noProof/>
                <w:webHidden/>
              </w:rPr>
              <w:tab/>
            </w:r>
            <w:r w:rsidR="005D3220">
              <w:rPr>
                <w:noProof/>
                <w:webHidden/>
              </w:rPr>
              <w:fldChar w:fldCharType="begin"/>
            </w:r>
            <w:r w:rsidR="005D3220">
              <w:rPr>
                <w:noProof/>
                <w:webHidden/>
              </w:rPr>
              <w:instrText xml:space="preserve"> PAGEREF _Toc99022362 \h </w:instrText>
            </w:r>
            <w:r w:rsidR="005D3220">
              <w:rPr>
                <w:noProof/>
                <w:webHidden/>
              </w:rPr>
            </w:r>
            <w:r w:rsidR="005D3220">
              <w:rPr>
                <w:noProof/>
                <w:webHidden/>
              </w:rPr>
              <w:fldChar w:fldCharType="separate"/>
            </w:r>
            <w:r w:rsidR="005D3220">
              <w:rPr>
                <w:noProof/>
                <w:webHidden/>
              </w:rPr>
              <w:t>34</w:t>
            </w:r>
            <w:r w:rsidR="005D3220">
              <w:rPr>
                <w:noProof/>
                <w:webHidden/>
              </w:rPr>
              <w:fldChar w:fldCharType="end"/>
            </w:r>
          </w:hyperlink>
        </w:p>
        <w:p w14:paraId="5E9957C3" w14:textId="64A5FF84"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3" w:history="1">
            <w:r w:rsidR="005D3220" w:rsidRPr="00DF636F">
              <w:rPr>
                <w:rStyle w:val="Hyperlink"/>
                <w:rFonts w:eastAsiaTheme="majorEastAsia"/>
                <w:noProof/>
              </w:rPr>
              <w:t>2.3.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for Specific Domains</w:t>
            </w:r>
            <w:r w:rsidR="005D3220">
              <w:rPr>
                <w:noProof/>
                <w:webHidden/>
              </w:rPr>
              <w:tab/>
            </w:r>
            <w:r w:rsidR="005D3220">
              <w:rPr>
                <w:noProof/>
                <w:webHidden/>
              </w:rPr>
              <w:fldChar w:fldCharType="begin"/>
            </w:r>
            <w:r w:rsidR="005D3220">
              <w:rPr>
                <w:noProof/>
                <w:webHidden/>
              </w:rPr>
              <w:instrText xml:space="preserve"> PAGEREF _Toc99022363 \h </w:instrText>
            </w:r>
            <w:r w:rsidR="005D3220">
              <w:rPr>
                <w:noProof/>
                <w:webHidden/>
              </w:rPr>
            </w:r>
            <w:r w:rsidR="005D3220">
              <w:rPr>
                <w:noProof/>
                <w:webHidden/>
              </w:rPr>
              <w:fldChar w:fldCharType="separate"/>
            </w:r>
            <w:r w:rsidR="005D3220">
              <w:rPr>
                <w:noProof/>
                <w:webHidden/>
              </w:rPr>
              <w:t>35</w:t>
            </w:r>
            <w:r w:rsidR="005D3220">
              <w:rPr>
                <w:noProof/>
                <w:webHidden/>
              </w:rPr>
              <w:fldChar w:fldCharType="end"/>
            </w:r>
          </w:hyperlink>
        </w:p>
        <w:p w14:paraId="3BC8C129" w14:textId="46A036DD"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4" w:history="1">
            <w:r w:rsidR="005D3220" w:rsidRPr="00DF636F">
              <w:rPr>
                <w:rStyle w:val="Hyperlink"/>
                <w:rFonts w:eastAsiaTheme="majorEastAsia"/>
                <w:noProof/>
              </w:rPr>
              <w:t>2.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oking Datasets</w:t>
            </w:r>
            <w:r w:rsidR="005D3220">
              <w:rPr>
                <w:noProof/>
                <w:webHidden/>
              </w:rPr>
              <w:tab/>
            </w:r>
            <w:r w:rsidR="005D3220">
              <w:rPr>
                <w:noProof/>
                <w:webHidden/>
              </w:rPr>
              <w:fldChar w:fldCharType="begin"/>
            </w:r>
            <w:r w:rsidR="005D3220">
              <w:rPr>
                <w:noProof/>
                <w:webHidden/>
              </w:rPr>
              <w:instrText xml:space="preserve"> PAGEREF _Toc99022364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1FA71C43" w14:textId="612582BD"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5" w:history="1">
            <w:r w:rsidR="005D3220" w:rsidRPr="00DF636F">
              <w:rPr>
                <w:rStyle w:val="Hyperlink"/>
                <w:rFonts w:eastAsiaTheme="majorEastAsia"/>
                <w:noProof/>
              </w:rPr>
              <w:t>2.4.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ipeNLG</w:t>
            </w:r>
            <w:r w:rsidR="005D3220">
              <w:rPr>
                <w:noProof/>
                <w:webHidden/>
              </w:rPr>
              <w:tab/>
            </w:r>
            <w:r w:rsidR="005D3220">
              <w:rPr>
                <w:noProof/>
                <w:webHidden/>
              </w:rPr>
              <w:fldChar w:fldCharType="begin"/>
            </w:r>
            <w:r w:rsidR="005D3220">
              <w:rPr>
                <w:noProof/>
                <w:webHidden/>
              </w:rPr>
              <w:instrText xml:space="preserve"> PAGEREF _Toc99022365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68F3EC10" w14:textId="421D5DBC"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6" w:history="1">
            <w:r w:rsidR="005D3220" w:rsidRPr="00DF636F">
              <w:rPr>
                <w:rStyle w:val="Hyperlink"/>
                <w:rFonts w:eastAsiaTheme="majorEastAsia"/>
                <w:noProof/>
              </w:rPr>
              <w:t>2.4.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Cookversational Search</w:t>
            </w:r>
            <w:r w:rsidR="005D3220">
              <w:rPr>
                <w:noProof/>
                <w:webHidden/>
              </w:rPr>
              <w:tab/>
            </w:r>
            <w:r w:rsidR="005D3220">
              <w:rPr>
                <w:noProof/>
                <w:webHidden/>
              </w:rPr>
              <w:fldChar w:fldCharType="begin"/>
            </w:r>
            <w:r w:rsidR="005D3220">
              <w:rPr>
                <w:noProof/>
                <w:webHidden/>
              </w:rPr>
              <w:instrText xml:space="preserve"> PAGEREF _Toc99022366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70B404B7" w14:textId="4A9BBA95"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7" w:history="1">
            <w:r w:rsidR="005D3220" w:rsidRPr="00DF636F">
              <w:rPr>
                <w:rStyle w:val="Hyperlink"/>
                <w:rFonts w:eastAsiaTheme="majorEastAsia"/>
                <w:noProof/>
              </w:rPr>
              <w:t>2.4.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DoQA</w:t>
            </w:r>
            <w:r w:rsidR="005D3220">
              <w:rPr>
                <w:noProof/>
                <w:webHidden/>
              </w:rPr>
              <w:tab/>
            </w:r>
            <w:r w:rsidR="005D3220">
              <w:rPr>
                <w:noProof/>
                <w:webHidden/>
              </w:rPr>
              <w:fldChar w:fldCharType="begin"/>
            </w:r>
            <w:r w:rsidR="005D3220">
              <w:rPr>
                <w:noProof/>
                <w:webHidden/>
              </w:rPr>
              <w:instrText xml:space="preserve"> PAGEREF _Toc99022367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4525D7B1" w14:textId="4F9EEF93"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8" w:history="1">
            <w:r w:rsidR="005D3220" w:rsidRPr="00DF636F">
              <w:rPr>
                <w:rStyle w:val="Hyperlink"/>
                <w:rFonts w:eastAsiaTheme="majorEastAsia"/>
                <w:noProof/>
              </w:rPr>
              <w:t>2.4.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Base</w:t>
            </w:r>
            <w:r w:rsidR="005D3220">
              <w:rPr>
                <w:noProof/>
                <w:webHidden/>
              </w:rPr>
              <w:tab/>
            </w:r>
            <w:r w:rsidR="005D3220">
              <w:rPr>
                <w:noProof/>
                <w:webHidden/>
              </w:rPr>
              <w:fldChar w:fldCharType="begin"/>
            </w:r>
            <w:r w:rsidR="005D3220">
              <w:rPr>
                <w:noProof/>
                <w:webHidden/>
              </w:rPr>
              <w:instrText xml:space="preserve"> PAGEREF _Toc99022368 \h </w:instrText>
            </w:r>
            <w:r w:rsidR="005D3220">
              <w:rPr>
                <w:noProof/>
                <w:webHidden/>
              </w:rPr>
            </w:r>
            <w:r w:rsidR="005D3220">
              <w:rPr>
                <w:noProof/>
                <w:webHidden/>
              </w:rPr>
              <w:fldChar w:fldCharType="separate"/>
            </w:r>
            <w:r w:rsidR="005D3220">
              <w:rPr>
                <w:noProof/>
                <w:webHidden/>
              </w:rPr>
              <w:t>39</w:t>
            </w:r>
            <w:r w:rsidR="005D3220">
              <w:rPr>
                <w:noProof/>
                <w:webHidden/>
              </w:rPr>
              <w:fldChar w:fldCharType="end"/>
            </w:r>
          </w:hyperlink>
        </w:p>
        <w:p w14:paraId="57D07AD7" w14:textId="55DA43A9"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9" w:history="1">
            <w:r w:rsidR="005D3220" w:rsidRPr="00DF636F">
              <w:rPr>
                <w:rStyle w:val="Hyperlink"/>
                <w:rFonts w:eastAsiaTheme="majorEastAsia"/>
                <w:noProof/>
              </w:rPr>
              <w:t>2.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Summary and Key Differentiators</w:t>
            </w:r>
            <w:r w:rsidR="005D3220">
              <w:rPr>
                <w:noProof/>
                <w:webHidden/>
              </w:rPr>
              <w:tab/>
            </w:r>
            <w:r w:rsidR="005D3220">
              <w:rPr>
                <w:noProof/>
                <w:webHidden/>
              </w:rPr>
              <w:fldChar w:fldCharType="begin"/>
            </w:r>
            <w:r w:rsidR="005D3220">
              <w:rPr>
                <w:noProof/>
                <w:webHidden/>
              </w:rPr>
              <w:instrText xml:space="preserve"> PAGEREF _Toc99022369 \h </w:instrText>
            </w:r>
            <w:r w:rsidR="005D3220">
              <w:rPr>
                <w:noProof/>
                <w:webHidden/>
              </w:rPr>
            </w:r>
            <w:r w:rsidR="005D3220">
              <w:rPr>
                <w:noProof/>
                <w:webHidden/>
              </w:rPr>
              <w:fldChar w:fldCharType="separate"/>
            </w:r>
            <w:r w:rsidR="005D3220">
              <w:rPr>
                <w:noProof/>
                <w:webHidden/>
              </w:rPr>
              <w:t>41</w:t>
            </w:r>
            <w:r w:rsidR="005D3220">
              <w:rPr>
                <w:noProof/>
                <w:webHidden/>
              </w:rPr>
              <w:fldChar w:fldCharType="end"/>
            </w:r>
          </w:hyperlink>
        </w:p>
        <w:p w14:paraId="74056644" w14:textId="36873C72" w:rsidR="005D3220" w:rsidRDefault="00547543">
          <w:pPr>
            <w:pStyle w:val="Verzeichnis1"/>
            <w:rPr>
              <w:rFonts w:asciiTheme="minorHAnsi" w:eastAsiaTheme="minorEastAsia" w:hAnsiTheme="minorHAnsi" w:cstheme="minorBidi"/>
              <w:b w:val="0"/>
              <w:noProof/>
              <w:sz w:val="22"/>
              <w:szCs w:val="22"/>
              <w:lang w:eastAsia="en-GB"/>
            </w:rPr>
          </w:pPr>
          <w:hyperlink w:anchor="_Toc99022370" w:history="1">
            <w:r w:rsidR="005D3220" w:rsidRPr="00DF636F">
              <w:rPr>
                <w:rStyle w:val="Hyperlink"/>
                <w:rFonts w:eastAsiaTheme="majorEastAsia"/>
                <w:noProof/>
              </w:rPr>
              <w:t>3</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Methodology</w:t>
            </w:r>
            <w:r w:rsidR="005D3220">
              <w:rPr>
                <w:noProof/>
                <w:webHidden/>
              </w:rPr>
              <w:tab/>
            </w:r>
            <w:r w:rsidR="005D3220">
              <w:rPr>
                <w:noProof/>
                <w:webHidden/>
              </w:rPr>
              <w:fldChar w:fldCharType="begin"/>
            </w:r>
            <w:r w:rsidR="005D3220">
              <w:rPr>
                <w:noProof/>
                <w:webHidden/>
              </w:rPr>
              <w:instrText xml:space="preserve"> PAGEREF _Toc99022370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312895" w14:textId="6E3F24DC"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1" w:history="1">
            <w:r w:rsidR="005D3220" w:rsidRPr="00DF636F">
              <w:rPr>
                <w:rStyle w:val="Hyperlink"/>
                <w:rFonts w:eastAsiaTheme="majorEastAsia"/>
                <w:noProof/>
              </w:rPr>
              <w:t>3.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Preparing the Data for Domain Adaptive Pretraining</w:t>
            </w:r>
            <w:r w:rsidR="005D3220">
              <w:rPr>
                <w:noProof/>
                <w:webHidden/>
              </w:rPr>
              <w:tab/>
            </w:r>
            <w:r w:rsidR="005D3220">
              <w:rPr>
                <w:noProof/>
                <w:webHidden/>
              </w:rPr>
              <w:fldChar w:fldCharType="begin"/>
            </w:r>
            <w:r w:rsidR="005D3220">
              <w:rPr>
                <w:noProof/>
                <w:webHidden/>
              </w:rPr>
              <w:instrText xml:space="preserve"> PAGEREF _Toc99022371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EE8292" w14:textId="7A212EB3"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2" w:history="1">
            <w:r w:rsidR="005D3220" w:rsidRPr="00DF636F">
              <w:rPr>
                <w:rStyle w:val="Hyperlink"/>
                <w:rFonts w:eastAsiaTheme="majorEastAsia"/>
                <w:noProof/>
              </w:rPr>
              <w:t>3.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Analyzing Domain Similarity</w:t>
            </w:r>
            <w:r w:rsidR="005D3220">
              <w:rPr>
                <w:noProof/>
                <w:webHidden/>
              </w:rPr>
              <w:tab/>
            </w:r>
            <w:r w:rsidR="005D3220">
              <w:rPr>
                <w:noProof/>
                <w:webHidden/>
              </w:rPr>
              <w:fldChar w:fldCharType="begin"/>
            </w:r>
            <w:r w:rsidR="005D3220">
              <w:rPr>
                <w:noProof/>
                <w:webHidden/>
              </w:rPr>
              <w:instrText xml:space="preserve"> PAGEREF _Toc99022372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6F13D57B" w14:textId="0EB3457A"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3" w:history="1">
            <w:r w:rsidR="005D3220" w:rsidRPr="00DF636F">
              <w:rPr>
                <w:rStyle w:val="Hyperlink"/>
                <w:rFonts w:eastAsiaTheme="majorEastAsia"/>
                <w:noProof/>
                <w:lang w:val="de-DE" w:eastAsia="en-US"/>
              </w:rPr>
              <w:t>3.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val="de-DE" w:eastAsia="en-US"/>
              </w:rPr>
              <w:t>Domain Vocabulary Insertion</w:t>
            </w:r>
            <w:r w:rsidR="005D3220">
              <w:rPr>
                <w:noProof/>
                <w:webHidden/>
              </w:rPr>
              <w:tab/>
            </w:r>
            <w:r w:rsidR="005D3220">
              <w:rPr>
                <w:noProof/>
                <w:webHidden/>
              </w:rPr>
              <w:fldChar w:fldCharType="begin"/>
            </w:r>
            <w:r w:rsidR="005D3220">
              <w:rPr>
                <w:noProof/>
                <w:webHidden/>
              </w:rPr>
              <w:instrText xml:space="preserve"> PAGEREF _Toc99022373 \h </w:instrText>
            </w:r>
            <w:r w:rsidR="005D3220">
              <w:rPr>
                <w:noProof/>
                <w:webHidden/>
              </w:rPr>
            </w:r>
            <w:r w:rsidR="005D3220">
              <w:rPr>
                <w:noProof/>
                <w:webHidden/>
              </w:rPr>
              <w:fldChar w:fldCharType="separate"/>
            </w:r>
            <w:r w:rsidR="005D3220">
              <w:rPr>
                <w:noProof/>
                <w:webHidden/>
              </w:rPr>
              <w:t>43</w:t>
            </w:r>
            <w:r w:rsidR="005D3220">
              <w:rPr>
                <w:noProof/>
                <w:webHidden/>
              </w:rPr>
              <w:fldChar w:fldCharType="end"/>
            </w:r>
          </w:hyperlink>
        </w:p>
        <w:p w14:paraId="66F1C398" w14:textId="289117D1"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4" w:history="1">
            <w:r w:rsidR="005D3220" w:rsidRPr="00DF636F">
              <w:rPr>
                <w:rStyle w:val="Hyperlink"/>
                <w:rFonts w:eastAsiaTheme="majorEastAsia"/>
                <w:noProof/>
                <w:lang w:eastAsia="en-US"/>
              </w:rPr>
              <w:t>3.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eastAsia="en-US"/>
              </w:rPr>
              <w:t>Tools and Environment</w:t>
            </w:r>
            <w:r w:rsidR="005D3220">
              <w:rPr>
                <w:noProof/>
                <w:webHidden/>
              </w:rPr>
              <w:tab/>
            </w:r>
            <w:r w:rsidR="005D3220">
              <w:rPr>
                <w:noProof/>
                <w:webHidden/>
              </w:rPr>
              <w:fldChar w:fldCharType="begin"/>
            </w:r>
            <w:r w:rsidR="005D3220">
              <w:rPr>
                <w:noProof/>
                <w:webHidden/>
              </w:rPr>
              <w:instrText xml:space="preserve"> PAGEREF _Toc99022374 \h </w:instrText>
            </w:r>
            <w:r w:rsidR="005D3220">
              <w:rPr>
                <w:noProof/>
                <w:webHidden/>
              </w:rPr>
            </w:r>
            <w:r w:rsidR="005D3220">
              <w:rPr>
                <w:noProof/>
                <w:webHidden/>
              </w:rPr>
              <w:fldChar w:fldCharType="separate"/>
            </w:r>
            <w:r w:rsidR="005D3220">
              <w:rPr>
                <w:noProof/>
                <w:webHidden/>
              </w:rPr>
              <w:t>44</w:t>
            </w:r>
            <w:r w:rsidR="005D3220">
              <w:rPr>
                <w:noProof/>
                <w:webHidden/>
              </w:rPr>
              <w:fldChar w:fldCharType="end"/>
            </w:r>
          </w:hyperlink>
        </w:p>
        <w:p w14:paraId="63E99E6B" w14:textId="13331311"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5" w:history="1">
            <w:r w:rsidR="005D3220" w:rsidRPr="00DF636F">
              <w:rPr>
                <w:rStyle w:val="Hyperlink"/>
                <w:rFonts w:eastAsiaTheme="majorEastAsia"/>
                <w:noProof/>
              </w:rPr>
              <w:t>3.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Domain-Adaptive Pretraining</w:t>
            </w:r>
            <w:r w:rsidR="005D3220">
              <w:rPr>
                <w:noProof/>
                <w:webHidden/>
              </w:rPr>
              <w:tab/>
            </w:r>
            <w:r w:rsidR="005D3220">
              <w:rPr>
                <w:noProof/>
                <w:webHidden/>
              </w:rPr>
              <w:fldChar w:fldCharType="begin"/>
            </w:r>
            <w:r w:rsidR="005D3220">
              <w:rPr>
                <w:noProof/>
                <w:webHidden/>
              </w:rPr>
              <w:instrText xml:space="preserve"> PAGEREF _Toc99022375 \h </w:instrText>
            </w:r>
            <w:r w:rsidR="005D3220">
              <w:rPr>
                <w:noProof/>
                <w:webHidden/>
              </w:rPr>
            </w:r>
            <w:r w:rsidR="005D3220">
              <w:rPr>
                <w:noProof/>
                <w:webHidden/>
              </w:rPr>
              <w:fldChar w:fldCharType="separate"/>
            </w:r>
            <w:r w:rsidR="005D3220">
              <w:rPr>
                <w:noProof/>
                <w:webHidden/>
              </w:rPr>
              <w:t>45</w:t>
            </w:r>
            <w:r w:rsidR="005D3220">
              <w:rPr>
                <w:noProof/>
                <w:webHidden/>
              </w:rPr>
              <w:fldChar w:fldCharType="end"/>
            </w:r>
          </w:hyperlink>
        </w:p>
        <w:p w14:paraId="146F66E9" w14:textId="64FD7FF3"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6" w:history="1">
            <w:r w:rsidR="005D3220" w:rsidRPr="00DF636F">
              <w:rPr>
                <w:rStyle w:val="Hyperlink"/>
                <w:rFonts w:eastAsiaTheme="majorEastAsia"/>
                <w:noProof/>
              </w:rPr>
              <w:t>3.6</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Experimental Setup</w:t>
            </w:r>
            <w:r w:rsidR="005D3220">
              <w:rPr>
                <w:noProof/>
                <w:webHidden/>
              </w:rPr>
              <w:tab/>
            </w:r>
            <w:r w:rsidR="005D3220">
              <w:rPr>
                <w:noProof/>
                <w:webHidden/>
              </w:rPr>
              <w:fldChar w:fldCharType="begin"/>
            </w:r>
            <w:r w:rsidR="005D3220">
              <w:rPr>
                <w:noProof/>
                <w:webHidden/>
              </w:rPr>
              <w:instrText xml:space="preserve"> PAGEREF _Toc99022376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10CBABAD" w14:textId="24D150DC"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7" w:history="1">
            <w:r w:rsidR="005D3220" w:rsidRPr="00DF636F">
              <w:rPr>
                <w:rStyle w:val="Hyperlink"/>
                <w:rFonts w:eastAsiaTheme="majorEastAsia"/>
                <w:noProof/>
              </w:rPr>
              <w:t>3.6.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77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7085B3B5" w14:textId="161FF2C1"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8" w:history="1">
            <w:r w:rsidR="005D3220" w:rsidRPr="00DF636F">
              <w:rPr>
                <w:rStyle w:val="Hyperlink"/>
                <w:rFonts w:eastAsiaTheme="majorEastAsia"/>
                <w:noProof/>
              </w:rPr>
              <w:t>3.6.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 Entity Tagging</w:t>
            </w:r>
            <w:r w:rsidR="005D3220">
              <w:rPr>
                <w:noProof/>
                <w:webHidden/>
              </w:rPr>
              <w:tab/>
            </w:r>
            <w:r w:rsidR="005D3220">
              <w:rPr>
                <w:noProof/>
                <w:webHidden/>
              </w:rPr>
              <w:fldChar w:fldCharType="begin"/>
            </w:r>
            <w:r w:rsidR="005D3220">
              <w:rPr>
                <w:noProof/>
                <w:webHidden/>
              </w:rPr>
              <w:instrText xml:space="preserve"> PAGEREF _Toc99022378 \h </w:instrText>
            </w:r>
            <w:r w:rsidR="005D3220">
              <w:rPr>
                <w:noProof/>
                <w:webHidden/>
              </w:rPr>
            </w:r>
            <w:r w:rsidR="005D3220">
              <w:rPr>
                <w:noProof/>
                <w:webHidden/>
              </w:rPr>
              <w:fldChar w:fldCharType="separate"/>
            </w:r>
            <w:r w:rsidR="005D3220">
              <w:rPr>
                <w:noProof/>
                <w:webHidden/>
              </w:rPr>
              <w:t>49</w:t>
            </w:r>
            <w:r w:rsidR="005D3220">
              <w:rPr>
                <w:noProof/>
                <w:webHidden/>
              </w:rPr>
              <w:fldChar w:fldCharType="end"/>
            </w:r>
          </w:hyperlink>
        </w:p>
        <w:p w14:paraId="544C18DE" w14:textId="5C812766" w:rsidR="005D3220" w:rsidRDefault="0054754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9" w:history="1">
            <w:r w:rsidR="005D3220" w:rsidRPr="00DF636F">
              <w:rPr>
                <w:rStyle w:val="Hyperlink"/>
                <w:rFonts w:eastAsiaTheme="majorEastAsia"/>
                <w:noProof/>
              </w:rPr>
              <w:t>3.6.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79 \h </w:instrText>
            </w:r>
            <w:r w:rsidR="005D3220">
              <w:rPr>
                <w:noProof/>
                <w:webHidden/>
              </w:rPr>
            </w:r>
            <w:r w:rsidR="005D3220">
              <w:rPr>
                <w:noProof/>
                <w:webHidden/>
              </w:rPr>
              <w:fldChar w:fldCharType="separate"/>
            </w:r>
            <w:r w:rsidR="005D3220">
              <w:rPr>
                <w:noProof/>
                <w:webHidden/>
              </w:rPr>
              <w:t>50</w:t>
            </w:r>
            <w:r w:rsidR="005D3220">
              <w:rPr>
                <w:noProof/>
                <w:webHidden/>
              </w:rPr>
              <w:fldChar w:fldCharType="end"/>
            </w:r>
          </w:hyperlink>
        </w:p>
        <w:p w14:paraId="0662EF11" w14:textId="5C2CD90B" w:rsidR="005D3220" w:rsidRDefault="00547543">
          <w:pPr>
            <w:pStyle w:val="Verzeichnis1"/>
            <w:rPr>
              <w:rFonts w:asciiTheme="minorHAnsi" w:eastAsiaTheme="minorEastAsia" w:hAnsiTheme="minorHAnsi" w:cstheme="minorBidi"/>
              <w:b w:val="0"/>
              <w:noProof/>
              <w:sz w:val="22"/>
              <w:szCs w:val="22"/>
              <w:lang w:eastAsia="en-GB"/>
            </w:rPr>
          </w:pPr>
          <w:hyperlink w:anchor="_Toc99022380" w:history="1">
            <w:r w:rsidR="005D3220" w:rsidRPr="00DF636F">
              <w:rPr>
                <w:rStyle w:val="Hyperlink"/>
                <w:rFonts w:eastAsiaTheme="majorEastAsia"/>
                <w:noProof/>
              </w:rPr>
              <w:t>4</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Evaluation</w:t>
            </w:r>
            <w:r w:rsidR="005D3220">
              <w:rPr>
                <w:noProof/>
                <w:webHidden/>
              </w:rPr>
              <w:tab/>
            </w:r>
            <w:r w:rsidR="005D3220">
              <w:rPr>
                <w:noProof/>
                <w:webHidden/>
              </w:rPr>
              <w:fldChar w:fldCharType="begin"/>
            </w:r>
            <w:r w:rsidR="005D3220">
              <w:rPr>
                <w:noProof/>
                <w:webHidden/>
              </w:rPr>
              <w:instrText xml:space="preserve"> PAGEREF _Toc99022380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C7A20AA" w14:textId="6FA75BE7"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1" w:history="1">
            <w:r w:rsidR="005D3220" w:rsidRPr="00DF636F">
              <w:rPr>
                <w:rStyle w:val="Hyperlink"/>
                <w:rFonts w:eastAsiaTheme="majorEastAsia"/>
                <w:noProof/>
              </w:rPr>
              <w:t>4.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81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443EA29" w14:textId="54F01A1E"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2" w:history="1">
            <w:r w:rsidR="005D3220" w:rsidRPr="00DF636F">
              <w:rPr>
                <w:rStyle w:val="Hyperlink"/>
                <w:rFonts w:eastAsiaTheme="majorEastAsia"/>
                <w:noProof/>
              </w:rPr>
              <w:t>4.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Food Entity Tagging Recognition</w:t>
            </w:r>
            <w:r w:rsidR="005D3220">
              <w:rPr>
                <w:noProof/>
                <w:webHidden/>
              </w:rPr>
              <w:tab/>
            </w:r>
            <w:r w:rsidR="005D3220">
              <w:rPr>
                <w:noProof/>
                <w:webHidden/>
              </w:rPr>
              <w:fldChar w:fldCharType="begin"/>
            </w:r>
            <w:r w:rsidR="005D3220">
              <w:rPr>
                <w:noProof/>
                <w:webHidden/>
              </w:rPr>
              <w:instrText xml:space="preserve"> PAGEREF _Toc99022382 \h </w:instrText>
            </w:r>
            <w:r w:rsidR="005D3220">
              <w:rPr>
                <w:noProof/>
                <w:webHidden/>
              </w:rPr>
            </w:r>
            <w:r w:rsidR="005D3220">
              <w:rPr>
                <w:noProof/>
                <w:webHidden/>
              </w:rPr>
              <w:fldChar w:fldCharType="separate"/>
            </w:r>
            <w:r w:rsidR="005D3220">
              <w:rPr>
                <w:noProof/>
                <w:webHidden/>
              </w:rPr>
              <w:t>53</w:t>
            </w:r>
            <w:r w:rsidR="005D3220">
              <w:rPr>
                <w:noProof/>
                <w:webHidden/>
              </w:rPr>
              <w:fldChar w:fldCharType="end"/>
            </w:r>
          </w:hyperlink>
        </w:p>
        <w:p w14:paraId="0C7AD68D" w14:textId="78F0FEA6" w:rsidR="005D3220" w:rsidRDefault="0054754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3" w:history="1">
            <w:r w:rsidR="005D3220" w:rsidRPr="00DF636F">
              <w:rPr>
                <w:rStyle w:val="Hyperlink"/>
                <w:rFonts w:eastAsiaTheme="majorEastAsia"/>
                <w:noProof/>
              </w:rPr>
              <w:t>4.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83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5F85A6C7" w14:textId="06652893" w:rsidR="005D3220" w:rsidRDefault="00547543">
          <w:pPr>
            <w:pStyle w:val="Verzeichnis1"/>
            <w:rPr>
              <w:rFonts w:asciiTheme="minorHAnsi" w:eastAsiaTheme="minorEastAsia" w:hAnsiTheme="minorHAnsi" w:cstheme="minorBidi"/>
              <w:b w:val="0"/>
              <w:noProof/>
              <w:sz w:val="22"/>
              <w:szCs w:val="22"/>
              <w:lang w:eastAsia="en-GB"/>
            </w:rPr>
          </w:pPr>
          <w:hyperlink w:anchor="_Toc99022384" w:history="1">
            <w:r w:rsidR="005D3220" w:rsidRPr="00DF636F">
              <w:rPr>
                <w:rStyle w:val="Hyperlink"/>
                <w:rFonts w:eastAsiaTheme="majorEastAsia"/>
                <w:noProof/>
              </w:rPr>
              <w:t>5</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Discussion</w:t>
            </w:r>
            <w:r w:rsidR="005D3220">
              <w:rPr>
                <w:noProof/>
                <w:webHidden/>
              </w:rPr>
              <w:tab/>
            </w:r>
            <w:r w:rsidR="005D3220">
              <w:rPr>
                <w:noProof/>
                <w:webHidden/>
              </w:rPr>
              <w:fldChar w:fldCharType="begin"/>
            </w:r>
            <w:r w:rsidR="005D3220">
              <w:rPr>
                <w:noProof/>
                <w:webHidden/>
              </w:rPr>
              <w:instrText xml:space="preserve"> PAGEREF _Toc99022384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255C0C0B" w14:textId="7D04CD43" w:rsidR="005D3220" w:rsidRDefault="00547543">
          <w:pPr>
            <w:pStyle w:val="Verzeichnis1"/>
            <w:rPr>
              <w:rFonts w:asciiTheme="minorHAnsi" w:eastAsiaTheme="minorEastAsia" w:hAnsiTheme="minorHAnsi" w:cstheme="minorBidi"/>
              <w:b w:val="0"/>
              <w:noProof/>
              <w:sz w:val="22"/>
              <w:szCs w:val="22"/>
              <w:lang w:eastAsia="en-GB"/>
            </w:rPr>
          </w:pPr>
          <w:hyperlink w:anchor="_Toc99022385" w:history="1">
            <w:r w:rsidR="005D3220" w:rsidRPr="00DF636F">
              <w:rPr>
                <w:rStyle w:val="Hyperlink"/>
                <w:rFonts w:eastAsiaTheme="majorEastAsia"/>
                <w:noProof/>
              </w:rPr>
              <w:t>6</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Limitations</w:t>
            </w:r>
            <w:r w:rsidR="005D3220">
              <w:rPr>
                <w:noProof/>
                <w:webHidden/>
              </w:rPr>
              <w:tab/>
            </w:r>
            <w:r w:rsidR="005D3220">
              <w:rPr>
                <w:noProof/>
                <w:webHidden/>
              </w:rPr>
              <w:fldChar w:fldCharType="begin"/>
            </w:r>
            <w:r w:rsidR="005D3220">
              <w:rPr>
                <w:noProof/>
                <w:webHidden/>
              </w:rPr>
              <w:instrText xml:space="preserve"> PAGEREF _Toc99022385 \h </w:instrText>
            </w:r>
            <w:r w:rsidR="005D3220">
              <w:rPr>
                <w:noProof/>
                <w:webHidden/>
              </w:rPr>
            </w:r>
            <w:r w:rsidR="005D3220">
              <w:rPr>
                <w:noProof/>
                <w:webHidden/>
              </w:rPr>
              <w:fldChar w:fldCharType="separate"/>
            </w:r>
            <w:r w:rsidR="005D3220">
              <w:rPr>
                <w:noProof/>
                <w:webHidden/>
              </w:rPr>
              <w:t>56</w:t>
            </w:r>
            <w:r w:rsidR="005D3220">
              <w:rPr>
                <w:noProof/>
                <w:webHidden/>
              </w:rPr>
              <w:fldChar w:fldCharType="end"/>
            </w:r>
          </w:hyperlink>
        </w:p>
        <w:p w14:paraId="5746BD1D" w14:textId="134C26DB" w:rsidR="005D3220" w:rsidRDefault="00547543">
          <w:pPr>
            <w:pStyle w:val="Verzeichnis1"/>
            <w:rPr>
              <w:rFonts w:asciiTheme="minorHAnsi" w:eastAsiaTheme="minorEastAsia" w:hAnsiTheme="minorHAnsi" w:cstheme="minorBidi"/>
              <w:b w:val="0"/>
              <w:noProof/>
              <w:sz w:val="22"/>
              <w:szCs w:val="22"/>
              <w:lang w:eastAsia="en-GB"/>
            </w:rPr>
          </w:pPr>
          <w:hyperlink w:anchor="_Toc99022386" w:history="1">
            <w:r w:rsidR="005D3220" w:rsidRPr="00DF636F">
              <w:rPr>
                <w:rStyle w:val="Hyperlink"/>
                <w:rFonts w:eastAsiaTheme="majorEastAsia"/>
                <w:noProof/>
              </w:rPr>
              <w:t>7</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Conclusion</w:t>
            </w:r>
            <w:r w:rsidR="005D3220">
              <w:rPr>
                <w:noProof/>
                <w:webHidden/>
              </w:rPr>
              <w:tab/>
            </w:r>
            <w:r w:rsidR="005D3220">
              <w:rPr>
                <w:noProof/>
                <w:webHidden/>
              </w:rPr>
              <w:fldChar w:fldCharType="begin"/>
            </w:r>
            <w:r w:rsidR="005D3220">
              <w:rPr>
                <w:noProof/>
                <w:webHidden/>
              </w:rPr>
              <w:instrText xml:space="preserve"> PAGEREF _Toc99022386 \h </w:instrText>
            </w:r>
            <w:r w:rsidR="005D3220">
              <w:rPr>
                <w:noProof/>
                <w:webHidden/>
              </w:rPr>
            </w:r>
            <w:r w:rsidR="005D3220">
              <w:rPr>
                <w:noProof/>
                <w:webHidden/>
              </w:rPr>
              <w:fldChar w:fldCharType="separate"/>
            </w:r>
            <w:r w:rsidR="005D3220">
              <w:rPr>
                <w:noProof/>
                <w:webHidden/>
              </w:rPr>
              <w:t>57</w:t>
            </w:r>
            <w:r w:rsidR="005D3220">
              <w:rPr>
                <w:noProof/>
                <w:webHidden/>
              </w:rPr>
              <w:fldChar w:fldCharType="end"/>
            </w:r>
          </w:hyperlink>
        </w:p>
        <w:p w14:paraId="4FD1E770" w14:textId="3BDAAD9E" w:rsidR="005D3220" w:rsidRDefault="00547543">
          <w:pPr>
            <w:pStyle w:val="Verzeichnis1"/>
            <w:rPr>
              <w:rFonts w:asciiTheme="minorHAnsi" w:eastAsiaTheme="minorEastAsia" w:hAnsiTheme="minorHAnsi" w:cstheme="minorBidi"/>
              <w:b w:val="0"/>
              <w:noProof/>
              <w:sz w:val="22"/>
              <w:szCs w:val="22"/>
              <w:lang w:eastAsia="en-GB"/>
            </w:rPr>
          </w:pPr>
          <w:hyperlink w:anchor="_Toc99022387" w:history="1">
            <w:r w:rsidR="005D3220" w:rsidRPr="00DF636F">
              <w:rPr>
                <w:rStyle w:val="Hyperlink"/>
                <w:rFonts w:eastAsiaTheme="majorEastAsia"/>
                <w:noProof/>
              </w:rPr>
              <w:t>Bibliography</w:t>
            </w:r>
            <w:r w:rsidR="005D3220">
              <w:rPr>
                <w:noProof/>
                <w:webHidden/>
              </w:rPr>
              <w:tab/>
            </w:r>
            <w:r w:rsidR="005D3220">
              <w:rPr>
                <w:noProof/>
                <w:webHidden/>
              </w:rPr>
              <w:fldChar w:fldCharType="begin"/>
            </w:r>
            <w:r w:rsidR="005D3220">
              <w:rPr>
                <w:noProof/>
                <w:webHidden/>
              </w:rPr>
              <w:instrText xml:space="preserve"> PAGEREF _Toc99022387 \h </w:instrText>
            </w:r>
            <w:r w:rsidR="005D3220">
              <w:rPr>
                <w:noProof/>
                <w:webHidden/>
              </w:rPr>
            </w:r>
            <w:r w:rsidR="005D3220">
              <w:rPr>
                <w:noProof/>
                <w:webHidden/>
              </w:rPr>
              <w:fldChar w:fldCharType="separate"/>
            </w:r>
            <w:r w:rsidR="005D3220">
              <w:rPr>
                <w:noProof/>
                <w:webHidden/>
              </w:rPr>
              <w:t>58</w:t>
            </w:r>
            <w:r w:rsidR="005D3220">
              <w:rPr>
                <w:noProof/>
                <w:webHidden/>
              </w:rPr>
              <w:fldChar w:fldCharType="end"/>
            </w:r>
          </w:hyperlink>
        </w:p>
        <w:p w14:paraId="42A88EBA" w14:textId="07B5F5D8" w:rsidR="005D3220" w:rsidRDefault="00547543">
          <w:pPr>
            <w:pStyle w:val="Verzeichnis1"/>
            <w:rPr>
              <w:rFonts w:asciiTheme="minorHAnsi" w:eastAsiaTheme="minorEastAsia" w:hAnsiTheme="minorHAnsi" w:cstheme="minorBidi"/>
              <w:b w:val="0"/>
              <w:noProof/>
              <w:sz w:val="22"/>
              <w:szCs w:val="22"/>
              <w:lang w:eastAsia="en-GB"/>
            </w:rPr>
          </w:pPr>
          <w:hyperlink w:anchor="_Toc99022388" w:history="1">
            <w:r w:rsidR="005D3220" w:rsidRPr="00DF636F">
              <w:rPr>
                <w:rStyle w:val="Hyperlink"/>
                <w:rFonts w:eastAsiaTheme="majorEastAsia"/>
                <w:noProof/>
              </w:rPr>
              <w:t>Erklärung zur Urheberschaft</w:t>
            </w:r>
            <w:r w:rsidR="005D3220">
              <w:rPr>
                <w:noProof/>
                <w:webHidden/>
              </w:rPr>
              <w:tab/>
            </w:r>
            <w:r w:rsidR="005D3220">
              <w:rPr>
                <w:noProof/>
                <w:webHidden/>
              </w:rPr>
              <w:fldChar w:fldCharType="begin"/>
            </w:r>
            <w:r w:rsidR="005D3220">
              <w:rPr>
                <w:noProof/>
                <w:webHidden/>
              </w:rPr>
              <w:instrText xml:space="preserve"> PAGEREF _Toc99022388 \h </w:instrText>
            </w:r>
            <w:r w:rsidR="005D3220">
              <w:rPr>
                <w:noProof/>
                <w:webHidden/>
              </w:rPr>
            </w:r>
            <w:r w:rsidR="005D3220">
              <w:rPr>
                <w:noProof/>
                <w:webHidden/>
              </w:rPr>
              <w:fldChar w:fldCharType="separate"/>
            </w:r>
            <w:r w:rsidR="005D3220">
              <w:rPr>
                <w:noProof/>
                <w:webHidden/>
              </w:rPr>
              <w:t>69</w:t>
            </w:r>
            <w:r w:rsidR="005D3220">
              <w:rPr>
                <w:noProof/>
                <w:webHidden/>
              </w:rPr>
              <w:fldChar w:fldCharType="end"/>
            </w:r>
          </w:hyperlink>
        </w:p>
        <w:p w14:paraId="6644C970" w14:textId="577843A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3DEF653B" w:rsidR="00074B0E" w:rsidRDefault="00074B0E" w:rsidP="00074B0E">
      <w:pPr>
        <w:pStyle w:val="Inhaltsverzeichnisberschrift"/>
        <w:jc w:val="left"/>
        <w:rPr>
          <w:b w:val="0"/>
          <w:sz w:val="22"/>
          <w:lang w:eastAsia="de-DE"/>
        </w:rPr>
      </w:pPr>
      <w:r w:rsidRPr="00074B0E">
        <w:lastRenderedPageBreak/>
        <w:t>List of Figures</w:t>
      </w:r>
    </w:p>
    <w:p w14:paraId="1E12E8CC" w14:textId="554220B4"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99032907" w:history="1">
        <w:r w:rsidRPr="00A85E5F">
          <w:rPr>
            <w:rStyle w:val="Hyperlink"/>
            <w:noProof/>
          </w:rPr>
          <w:t>Figure 1: General architecture of conversational agents</w:t>
        </w:r>
        <w:r>
          <w:rPr>
            <w:noProof/>
            <w:webHidden/>
          </w:rPr>
          <w:tab/>
        </w:r>
        <w:r>
          <w:rPr>
            <w:noProof/>
            <w:webHidden/>
          </w:rPr>
          <w:fldChar w:fldCharType="begin"/>
        </w:r>
        <w:r>
          <w:rPr>
            <w:noProof/>
            <w:webHidden/>
          </w:rPr>
          <w:instrText xml:space="preserve"> PAGEREF _Toc99032907 \h </w:instrText>
        </w:r>
        <w:r>
          <w:rPr>
            <w:noProof/>
            <w:webHidden/>
          </w:rPr>
        </w:r>
        <w:r>
          <w:rPr>
            <w:noProof/>
            <w:webHidden/>
          </w:rPr>
          <w:fldChar w:fldCharType="separate"/>
        </w:r>
        <w:r>
          <w:rPr>
            <w:noProof/>
            <w:webHidden/>
          </w:rPr>
          <w:t>14</w:t>
        </w:r>
        <w:r>
          <w:rPr>
            <w:noProof/>
            <w:webHidden/>
          </w:rPr>
          <w:fldChar w:fldCharType="end"/>
        </w:r>
      </w:hyperlink>
    </w:p>
    <w:p w14:paraId="56799E5E" w14:textId="040014E5"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08" w:history="1">
        <w:r w:rsidR="00074B0E" w:rsidRPr="00A85E5F">
          <w:rPr>
            <w:rStyle w:val="Hyperlink"/>
            <w:noProof/>
          </w:rPr>
          <w:t>Figure 2: Two-dimensional projection of word embeddings</w:t>
        </w:r>
        <w:r w:rsidR="00074B0E">
          <w:rPr>
            <w:noProof/>
            <w:webHidden/>
          </w:rPr>
          <w:tab/>
        </w:r>
        <w:r w:rsidR="00074B0E">
          <w:rPr>
            <w:noProof/>
            <w:webHidden/>
          </w:rPr>
          <w:fldChar w:fldCharType="begin"/>
        </w:r>
        <w:r w:rsidR="00074B0E">
          <w:rPr>
            <w:noProof/>
            <w:webHidden/>
          </w:rPr>
          <w:instrText xml:space="preserve"> PAGEREF _Toc99032908 \h </w:instrText>
        </w:r>
        <w:r w:rsidR="00074B0E">
          <w:rPr>
            <w:noProof/>
            <w:webHidden/>
          </w:rPr>
        </w:r>
        <w:r w:rsidR="00074B0E">
          <w:rPr>
            <w:noProof/>
            <w:webHidden/>
          </w:rPr>
          <w:fldChar w:fldCharType="separate"/>
        </w:r>
        <w:r w:rsidR="00074B0E">
          <w:rPr>
            <w:noProof/>
            <w:webHidden/>
          </w:rPr>
          <w:t>18</w:t>
        </w:r>
        <w:r w:rsidR="00074B0E">
          <w:rPr>
            <w:noProof/>
            <w:webHidden/>
          </w:rPr>
          <w:fldChar w:fldCharType="end"/>
        </w:r>
      </w:hyperlink>
    </w:p>
    <w:p w14:paraId="12BD6833" w14:textId="6995FB26"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09" w:history="1">
        <w:r w:rsidR="00074B0E" w:rsidRPr="00A85E5F">
          <w:rPr>
            <w:rStyle w:val="Hyperlink"/>
            <w:noProof/>
          </w:rPr>
          <w:t>Figure 3: Deep neural network with three hidden layers</w:t>
        </w:r>
        <w:r w:rsidR="00074B0E">
          <w:rPr>
            <w:noProof/>
            <w:webHidden/>
          </w:rPr>
          <w:tab/>
        </w:r>
        <w:r w:rsidR="00074B0E">
          <w:rPr>
            <w:noProof/>
            <w:webHidden/>
          </w:rPr>
          <w:fldChar w:fldCharType="begin"/>
        </w:r>
        <w:r w:rsidR="00074B0E">
          <w:rPr>
            <w:noProof/>
            <w:webHidden/>
          </w:rPr>
          <w:instrText xml:space="preserve"> PAGEREF _Toc99032909 \h </w:instrText>
        </w:r>
        <w:r w:rsidR="00074B0E">
          <w:rPr>
            <w:noProof/>
            <w:webHidden/>
          </w:rPr>
        </w:r>
        <w:r w:rsidR="00074B0E">
          <w:rPr>
            <w:noProof/>
            <w:webHidden/>
          </w:rPr>
          <w:fldChar w:fldCharType="separate"/>
        </w:r>
        <w:r w:rsidR="00074B0E">
          <w:rPr>
            <w:noProof/>
            <w:webHidden/>
          </w:rPr>
          <w:t>20</w:t>
        </w:r>
        <w:r w:rsidR="00074B0E">
          <w:rPr>
            <w:noProof/>
            <w:webHidden/>
          </w:rPr>
          <w:fldChar w:fldCharType="end"/>
        </w:r>
      </w:hyperlink>
    </w:p>
    <w:p w14:paraId="07531D29" w14:textId="39D0C4FC"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10" w:history="1">
        <w:r w:rsidR="00074B0E" w:rsidRPr="00A85E5F">
          <w:rPr>
            <w:rStyle w:val="Hyperlink"/>
            <w:noProof/>
          </w:rPr>
          <w:t>Figure 4: Commonly used activation functions</w:t>
        </w:r>
        <w:r w:rsidR="00074B0E">
          <w:rPr>
            <w:noProof/>
            <w:webHidden/>
          </w:rPr>
          <w:tab/>
        </w:r>
        <w:r w:rsidR="00074B0E">
          <w:rPr>
            <w:noProof/>
            <w:webHidden/>
          </w:rPr>
          <w:fldChar w:fldCharType="begin"/>
        </w:r>
        <w:r w:rsidR="00074B0E">
          <w:rPr>
            <w:noProof/>
            <w:webHidden/>
          </w:rPr>
          <w:instrText xml:space="preserve"> PAGEREF _Toc99032910 \h </w:instrText>
        </w:r>
        <w:r w:rsidR="00074B0E">
          <w:rPr>
            <w:noProof/>
            <w:webHidden/>
          </w:rPr>
        </w:r>
        <w:r w:rsidR="00074B0E">
          <w:rPr>
            <w:noProof/>
            <w:webHidden/>
          </w:rPr>
          <w:fldChar w:fldCharType="separate"/>
        </w:r>
        <w:r w:rsidR="00074B0E">
          <w:rPr>
            <w:noProof/>
            <w:webHidden/>
          </w:rPr>
          <w:t>21</w:t>
        </w:r>
        <w:r w:rsidR="00074B0E">
          <w:rPr>
            <w:noProof/>
            <w:webHidden/>
          </w:rPr>
          <w:fldChar w:fldCharType="end"/>
        </w:r>
      </w:hyperlink>
    </w:p>
    <w:p w14:paraId="1A925CF4" w14:textId="1921CBC5"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11" w:history="1">
        <w:r w:rsidR="00074B0E" w:rsidRPr="00A85E5F">
          <w:rPr>
            <w:rStyle w:val="Hyperlink"/>
            <w:noProof/>
          </w:rPr>
          <w:t>Figure 5: Structure of a RNN when unrolled</w:t>
        </w:r>
        <w:r w:rsidR="00074B0E">
          <w:rPr>
            <w:noProof/>
            <w:webHidden/>
          </w:rPr>
          <w:tab/>
        </w:r>
        <w:r w:rsidR="00074B0E">
          <w:rPr>
            <w:noProof/>
            <w:webHidden/>
          </w:rPr>
          <w:fldChar w:fldCharType="begin"/>
        </w:r>
        <w:r w:rsidR="00074B0E">
          <w:rPr>
            <w:noProof/>
            <w:webHidden/>
          </w:rPr>
          <w:instrText xml:space="preserve"> PAGEREF _Toc99032911 \h </w:instrText>
        </w:r>
        <w:r w:rsidR="00074B0E">
          <w:rPr>
            <w:noProof/>
            <w:webHidden/>
          </w:rPr>
        </w:r>
        <w:r w:rsidR="00074B0E">
          <w:rPr>
            <w:noProof/>
            <w:webHidden/>
          </w:rPr>
          <w:fldChar w:fldCharType="separate"/>
        </w:r>
        <w:r w:rsidR="00074B0E">
          <w:rPr>
            <w:noProof/>
            <w:webHidden/>
          </w:rPr>
          <w:t>22</w:t>
        </w:r>
        <w:r w:rsidR="00074B0E">
          <w:rPr>
            <w:noProof/>
            <w:webHidden/>
          </w:rPr>
          <w:fldChar w:fldCharType="end"/>
        </w:r>
      </w:hyperlink>
    </w:p>
    <w:p w14:paraId="7C04B2CF" w14:textId="623404CE"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12" w:history="1">
        <w:r w:rsidR="00074B0E" w:rsidRPr="00A85E5F">
          <w:rPr>
            <w:rStyle w:val="Hyperlink"/>
            <w:noProof/>
          </w:rPr>
          <w:t>Figure 6: Structure of a single LSTM cell</w:t>
        </w:r>
        <w:r w:rsidR="00074B0E">
          <w:rPr>
            <w:noProof/>
            <w:webHidden/>
          </w:rPr>
          <w:tab/>
        </w:r>
        <w:r w:rsidR="00074B0E">
          <w:rPr>
            <w:noProof/>
            <w:webHidden/>
          </w:rPr>
          <w:fldChar w:fldCharType="begin"/>
        </w:r>
        <w:r w:rsidR="00074B0E">
          <w:rPr>
            <w:noProof/>
            <w:webHidden/>
          </w:rPr>
          <w:instrText xml:space="preserve"> PAGEREF _Toc99032912 \h </w:instrText>
        </w:r>
        <w:r w:rsidR="00074B0E">
          <w:rPr>
            <w:noProof/>
            <w:webHidden/>
          </w:rPr>
        </w:r>
        <w:r w:rsidR="00074B0E">
          <w:rPr>
            <w:noProof/>
            <w:webHidden/>
          </w:rPr>
          <w:fldChar w:fldCharType="separate"/>
        </w:r>
        <w:r w:rsidR="00074B0E">
          <w:rPr>
            <w:noProof/>
            <w:webHidden/>
          </w:rPr>
          <w:t>23</w:t>
        </w:r>
        <w:r w:rsidR="00074B0E">
          <w:rPr>
            <w:noProof/>
            <w:webHidden/>
          </w:rPr>
          <w:fldChar w:fldCharType="end"/>
        </w:r>
      </w:hyperlink>
    </w:p>
    <w:p w14:paraId="5B4CBBEA" w14:textId="74EFFCD8"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13" w:history="1">
        <w:r w:rsidR="00074B0E" w:rsidRPr="00A85E5F">
          <w:rPr>
            <w:rStyle w:val="Hyperlink"/>
            <w:noProof/>
          </w:rPr>
          <w:t>Figure 7: Encoder-decoder architecture</w:t>
        </w:r>
        <w:r w:rsidR="00074B0E">
          <w:rPr>
            <w:noProof/>
            <w:webHidden/>
          </w:rPr>
          <w:tab/>
        </w:r>
        <w:r w:rsidR="00074B0E">
          <w:rPr>
            <w:noProof/>
            <w:webHidden/>
          </w:rPr>
          <w:fldChar w:fldCharType="begin"/>
        </w:r>
        <w:r w:rsidR="00074B0E">
          <w:rPr>
            <w:noProof/>
            <w:webHidden/>
          </w:rPr>
          <w:instrText xml:space="preserve"> PAGEREF _Toc99032913 \h </w:instrText>
        </w:r>
        <w:r w:rsidR="00074B0E">
          <w:rPr>
            <w:noProof/>
            <w:webHidden/>
          </w:rPr>
        </w:r>
        <w:r w:rsidR="00074B0E">
          <w:rPr>
            <w:noProof/>
            <w:webHidden/>
          </w:rPr>
          <w:fldChar w:fldCharType="separate"/>
        </w:r>
        <w:r w:rsidR="00074B0E">
          <w:rPr>
            <w:noProof/>
            <w:webHidden/>
          </w:rPr>
          <w:t>24</w:t>
        </w:r>
        <w:r w:rsidR="00074B0E">
          <w:rPr>
            <w:noProof/>
            <w:webHidden/>
          </w:rPr>
          <w:fldChar w:fldCharType="end"/>
        </w:r>
      </w:hyperlink>
    </w:p>
    <w:p w14:paraId="29D1DEA5" w14:textId="35C3E7AD"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14" w:history="1">
        <w:r w:rsidR="00074B0E" w:rsidRPr="00A85E5F">
          <w:rPr>
            <w:rStyle w:val="Hyperlink"/>
            <w:noProof/>
          </w:rPr>
          <w:t>Figure 8: Machine translation represented as a sequence-to-sequence learning problem</w:t>
        </w:r>
        <w:r w:rsidR="00074B0E">
          <w:rPr>
            <w:noProof/>
            <w:webHidden/>
          </w:rPr>
          <w:tab/>
        </w:r>
        <w:r w:rsidR="00074B0E">
          <w:rPr>
            <w:noProof/>
            <w:webHidden/>
          </w:rPr>
          <w:fldChar w:fldCharType="begin"/>
        </w:r>
        <w:r w:rsidR="00074B0E">
          <w:rPr>
            <w:noProof/>
            <w:webHidden/>
          </w:rPr>
          <w:instrText xml:space="preserve"> PAGEREF _Toc99032914 \h </w:instrText>
        </w:r>
        <w:r w:rsidR="00074B0E">
          <w:rPr>
            <w:noProof/>
            <w:webHidden/>
          </w:rPr>
        </w:r>
        <w:r w:rsidR="00074B0E">
          <w:rPr>
            <w:noProof/>
            <w:webHidden/>
          </w:rPr>
          <w:fldChar w:fldCharType="separate"/>
        </w:r>
        <w:r w:rsidR="00074B0E">
          <w:rPr>
            <w:noProof/>
            <w:webHidden/>
          </w:rPr>
          <w:t>25</w:t>
        </w:r>
        <w:r w:rsidR="00074B0E">
          <w:rPr>
            <w:noProof/>
            <w:webHidden/>
          </w:rPr>
          <w:fldChar w:fldCharType="end"/>
        </w:r>
      </w:hyperlink>
    </w:p>
    <w:p w14:paraId="73572339" w14:textId="2ED0C5E7"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15" w:history="1">
        <w:r w:rsidR="00074B0E" w:rsidRPr="00A85E5F">
          <w:rPr>
            <w:rStyle w:val="Hyperlink"/>
            <w:noProof/>
          </w:rPr>
          <w:t>Figure 9: Attention visualized in practical use with machine translation</w:t>
        </w:r>
        <w:r w:rsidR="00074B0E">
          <w:rPr>
            <w:noProof/>
            <w:webHidden/>
          </w:rPr>
          <w:tab/>
        </w:r>
        <w:r w:rsidR="00074B0E">
          <w:rPr>
            <w:noProof/>
            <w:webHidden/>
          </w:rPr>
          <w:fldChar w:fldCharType="begin"/>
        </w:r>
        <w:r w:rsidR="00074B0E">
          <w:rPr>
            <w:noProof/>
            <w:webHidden/>
          </w:rPr>
          <w:instrText xml:space="preserve"> PAGEREF _Toc99032915 \h </w:instrText>
        </w:r>
        <w:r w:rsidR="00074B0E">
          <w:rPr>
            <w:noProof/>
            <w:webHidden/>
          </w:rPr>
        </w:r>
        <w:r w:rsidR="00074B0E">
          <w:rPr>
            <w:noProof/>
            <w:webHidden/>
          </w:rPr>
          <w:fldChar w:fldCharType="separate"/>
        </w:r>
        <w:r w:rsidR="00074B0E">
          <w:rPr>
            <w:noProof/>
            <w:webHidden/>
          </w:rPr>
          <w:t>26</w:t>
        </w:r>
        <w:r w:rsidR="00074B0E">
          <w:rPr>
            <w:noProof/>
            <w:webHidden/>
          </w:rPr>
          <w:fldChar w:fldCharType="end"/>
        </w:r>
      </w:hyperlink>
    </w:p>
    <w:p w14:paraId="70EF4641" w14:textId="658AD488"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16" w:history="1">
        <w:r w:rsidR="00074B0E" w:rsidRPr="00A85E5F">
          <w:rPr>
            <w:rStyle w:val="Hyperlink"/>
            <w:noProof/>
          </w:rPr>
          <w:t>Figure 10: Transformer architecture</w:t>
        </w:r>
        <w:r w:rsidR="00074B0E">
          <w:rPr>
            <w:noProof/>
            <w:webHidden/>
          </w:rPr>
          <w:tab/>
        </w:r>
        <w:r w:rsidR="00074B0E">
          <w:rPr>
            <w:noProof/>
            <w:webHidden/>
          </w:rPr>
          <w:fldChar w:fldCharType="begin"/>
        </w:r>
        <w:r w:rsidR="00074B0E">
          <w:rPr>
            <w:noProof/>
            <w:webHidden/>
          </w:rPr>
          <w:instrText xml:space="preserve"> PAGEREF _Toc99032916 \h </w:instrText>
        </w:r>
        <w:r w:rsidR="00074B0E">
          <w:rPr>
            <w:noProof/>
            <w:webHidden/>
          </w:rPr>
        </w:r>
        <w:r w:rsidR="00074B0E">
          <w:rPr>
            <w:noProof/>
            <w:webHidden/>
          </w:rPr>
          <w:fldChar w:fldCharType="separate"/>
        </w:r>
        <w:r w:rsidR="00074B0E">
          <w:rPr>
            <w:noProof/>
            <w:webHidden/>
          </w:rPr>
          <w:t>27</w:t>
        </w:r>
        <w:r w:rsidR="00074B0E">
          <w:rPr>
            <w:noProof/>
            <w:webHidden/>
          </w:rPr>
          <w:fldChar w:fldCharType="end"/>
        </w:r>
      </w:hyperlink>
    </w:p>
    <w:p w14:paraId="266711E4" w14:textId="1D8266AB"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17" w:history="1">
        <w:r w:rsidR="00074B0E" w:rsidRPr="00A85E5F">
          <w:rPr>
            <w:rStyle w:val="Hyperlink"/>
            <w:noProof/>
          </w:rPr>
          <w:t>Figure 11: Comparison of scaled dot-product attention and multi-head scaled dot-product attention</w:t>
        </w:r>
        <w:r w:rsidR="00074B0E">
          <w:rPr>
            <w:noProof/>
            <w:webHidden/>
          </w:rPr>
          <w:tab/>
        </w:r>
        <w:r w:rsidR="00074B0E">
          <w:rPr>
            <w:noProof/>
            <w:webHidden/>
          </w:rPr>
          <w:fldChar w:fldCharType="begin"/>
        </w:r>
        <w:r w:rsidR="00074B0E">
          <w:rPr>
            <w:noProof/>
            <w:webHidden/>
          </w:rPr>
          <w:instrText xml:space="preserve"> PAGEREF _Toc99032917 \h </w:instrText>
        </w:r>
        <w:r w:rsidR="00074B0E">
          <w:rPr>
            <w:noProof/>
            <w:webHidden/>
          </w:rPr>
        </w:r>
        <w:r w:rsidR="00074B0E">
          <w:rPr>
            <w:noProof/>
            <w:webHidden/>
          </w:rPr>
          <w:fldChar w:fldCharType="separate"/>
        </w:r>
        <w:r w:rsidR="00074B0E">
          <w:rPr>
            <w:noProof/>
            <w:webHidden/>
          </w:rPr>
          <w:t>30</w:t>
        </w:r>
        <w:r w:rsidR="00074B0E">
          <w:rPr>
            <w:noProof/>
            <w:webHidden/>
          </w:rPr>
          <w:fldChar w:fldCharType="end"/>
        </w:r>
      </w:hyperlink>
    </w:p>
    <w:p w14:paraId="5B262F6B" w14:textId="2EA96BDD"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18" w:history="1">
        <w:r w:rsidR="00074B0E" w:rsidRPr="00A85E5F">
          <w:rPr>
            <w:rStyle w:val="Hyperlink"/>
            <w:noProof/>
          </w:rPr>
          <w:t>Figure 12: Transfer learning taxonomy</w:t>
        </w:r>
        <w:r w:rsidR="00074B0E">
          <w:rPr>
            <w:noProof/>
            <w:webHidden/>
          </w:rPr>
          <w:tab/>
        </w:r>
        <w:r w:rsidR="00074B0E">
          <w:rPr>
            <w:noProof/>
            <w:webHidden/>
          </w:rPr>
          <w:fldChar w:fldCharType="begin"/>
        </w:r>
        <w:r w:rsidR="00074B0E">
          <w:rPr>
            <w:noProof/>
            <w:webHidden/>
          </w:rPr>
          <w:instrText xml:space="preserve"> PAGEREF _Toc99032918 \h </w:instrText>
        </w:r>
        <w:r w:rsidR="00074B0E">
          <w:rPr>
            <w:noProof/>
            <w:webHidden/>
          </w:rPr>
        </w:r>
        <w:r w:rsidR="00074B0E">
          <w:rPr>
            <w:noProof/>
            <w:webHidden/>
          </w:rPr>
          <w:fldChar w:fldCharType="separate"/>
        </w:r>
        <w:r w:rsidR="00074B0E">
          <w:rPr>
            <w:noProof/>
            <w:webHidden/>
          </w:rPr>
          <w:t>31</w:t>
        </w:r>
        <w:r w:rsidR="00074B0E">
          <w:rPr>
            <w:noProof/>
            <w:webHidden/>
          </w:rPr>
          <w:fldChar w:fldCharType="end"/>
        </w:r>
      </w:hyperlink>
    </w:p>
    <w:p w14:paraId="62F602AC" w14:textId="57B5CE06"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19" w:history="1">
        <w:r w:rsidR="00074B0E" w:rsidRPr="00A85E5F">
          <w:rPr>
            <w:rStyle w:val="Hyperlink"/>
            <w:noProof/>
          </w:rPr>
          <w:t>Figure 13: Overview of different contextual pretraining methods</w:t>
        </w:r>
        <w:r w:rsidR="00074B0E">
          <w:rPr>
            <w:noProof/>
            <w:webHidden/>
          </w:rPr>
          <w:tab/>
        </w:r>
        <w:r w:rsidR="00074B0E">
          <w:rPr>
            <w:noProof/>
            <w:webHidden/>
          </w:rPr>
          <w:fldChar w:fldCharType="begin"/>
        </w:r>
        <w:r w:rsidR="00074B0E">
          <w:rPr>
            <w:noProof/>
            <w:webHidden/>
          </w:rPr>
          <w:instrText xml:space="preserve"> PAGEREF _Toc99032919 \h </w:instrText>
        </w:r>
        <w:r w:rsidR="00074B0E">
          <w:rPr>
            <w:noProof/>
            <w:webHidden/>
          </w:rPr>
        </w:r>
        <w:r w:rsidR="00074B0E">
          <w:rPr>
            <w:noProof/>
            <w:webHidden/>
          </w:rPr>
          <w:fldChar w:fldCharType="separate"/>
        </w:r>
        <w:r w:rsidR="00074B0E">
          <w:rPr>
            <w:noProof/>
            <w:webHidden/>
          </w:rPr>
          <w:t>33</w:t>
        </w:r>
        <w:r w:rsidR="00074B0E">
          <w:rPr>
            <w:noProof/>
            <w:webHidden/>
          </w:rPr>
          <w:fldChar w:fldCharType="end"/>
        </w:r>
      </w:hyperlink>
    </w:p>
    <w:p w14:paraId="12D1626B" w14:textId="0F82E647"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20" w:history="1">
        <w:r w:rsidR="00074B0E" w:rsidRPr="00A85E5F">
          <w:rPr>
            <w:rStyle w:val="Hyperlink"/>
            <w:noProof/>
          </w:rPr>
          <w:t xml:space="preserve">Figure 14: Comparison of traditional </w:t>
        </w:r>
        <w:r w:rsidR="00074B0E">
          <w:rPr>
            <w:rStyle w:val="Hyperlink"/>
            <w:noProof/>
          </w:rPr>
          <w:t>training schemes</w:t>
        </w:r>
        <w:r w:rsidR="00074B0E">
          <w:rPr>
            <w:noProof/>
            <w:webHidden/>
          </w:rPr>
          <w:tab/>
        </w:r>
        <w:r w:rsidR="00074B0E">
          <w:rPr>
            <w:noProof/>
            <w:webHidden/>
          </w:rPr>
          <w:fldChar w:fldCharType="begin"/>
        </w:r>
        <w:r w:rsidR="00074B0E">
          <w:rPr>
            <w:noProof/>
            <w:webHidden/>
          </w:rPr>
          <w:instrText xml:space="preserve"> PAGEREF _Toc99032920 \h </w:instrText>
        </w:r>
        <w:r w:rsidR="00074B0E">
          <w:rPr>
            <w:noProof/>
            <w:webHidden/>
          </w:rPr>
        </w:r>
        <w:r w:rsidR="00074B0E">
          <w:rPr>
            <w:noProof/>
            <w:webHidden/>
          </w:rPr>
          <w:fldChar w:fldCharType="separate"/>
        </w:r>
        <w:r w:rsidR="00074B0E">
          <w:rPr>
            <w:noProof/>
            <w:webHidden/>
          </w:rPr>
          <w:t>37</w:t>
        </w:r>
        <w:r w:rsidR="00074B0E">
          <w:rPr>
            <w:noProof/>
            <w:webHidden/>
          </w:rPr>
          <w:fldChar w:fldCharType="end"/>
        </w:r>
      </w:hyperlink>
    </w:p>
    <w:p w14:paraId="05B965DC" w14:textId="7903D7AD"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21" w:history="1">
        <w:r w:rsidR="00074B0E" w:rsidRPr="00A85E5F">
          <w:rPr>
            <w:rStyle w:val="Hyperlink"/>
            <w:noProof/>
          </w:rPr>
          <w:t>Figure 15: Vocabulary overla</w:t>
        </w:r>
        <w:r w:rsidR="00074B0E">
          <w:rPr>
            <w:rStyle w:val="Hyperlink"/>
            <w:noProof/>
          </w:rPr>
          <w:t>p</w:t>
        </w:r>
        <w:r w:rsidR="00074B0E">
          <w:rPr>
            <w:noProof/>
            <w:webHidden/>
          </w:rPr>
          <w:tab/>
        </w:r>
        <w:r w:rsidR="00074B0E">
          <w:rPr>
            <w:noProof/>
            <w:webHidden/>
          </w:rPr>
          <w:fldChar w:fldCharType="begin"/>
        </w:r>
        <w:r w:rsidR="00074B0E">
          <w:rPr>
            <w:noProof/>
            <w:webHidden/>
          </w:rPr>
          <w:instrText xml:space="preserve"> PAGEREF _Toc99032921 \h </w:instrText>
        </w:r>
        <w:r w:rsidR="00074B0E">
          <w:rPr>
            <w:noProof/>
            <w:webHidden/>
          </w:rPr>
        </w:r>
        <w:r w:rsidR="00074B0E">
          <w:rPr>
            <w:noProof/>
            <w:webHidden/>
          </w:rPr>
          <w:fldChar w:fldCharType="separate"/>
        </w:r>
        <w:r w:rsidR="00074B0E">
          <w:rPr>
            <w:noProof/>
            <w:webHidden/>
          </w:rPr>
          <w:t>44</w:t>
        </w:r>
        <w:r w:rsidR="00074B0E">
          <w:rPr>
            <w:noProof/>
            <w:webHidden/>
          </w:rPr>
          <w:fldChar w:fldCharType="end"/>
        </w:r>
      </w:hyperlink>
    </w:p>
    <w:p w14:paraId="34856B3C" w14:textId="7FBB6816"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22" w:history="1">
        <w:r w:rsidR="00074B0E" w:rsidRPr="00A85E5F">
          <w:rPr>
            <w:rStyle w:val="Hyperlink"/>
            <w:noProof/>
          </w:rPr>
          <w:t>Figure 16: Model loss for DAPT on RecipeNLG instructions</w:t>
        </w:r>
        <w:r w:rsidR="00074B0E">
          <w:rPr>
            <w:noProof/>
            <w:webHidden/>
          </w:rPr>
          <w:tab/>
        </w:r>
        <w:r w:rsidR="00074B0E">
          <w:rPr>
            <w:noProof/>
            <w:webHidden/>
          </w:rPr>
          <w:fldChar w:fldCharType="begin"/>
        </w:r>
        <w:r w:rsidR="00074B0E">
          <w:rPr>
            <w:noProof/>
            <w:webHidden/>
          </w:rPr>
          <w:instrText xml:space="preserve"> PAGEREF _Toc99032922 \h </w:instrText>
        </w:r>
        <w:r w:rsidR="00074B0E">
          <w:rPr>
            <w:noProof/>
            <w:webHidden/>
          </w:rPr>
        </w:r>
        <w:r w:rsidR="00074B0E">
          <w:rPr>
            <w:noProof/>
            <w:webHidden/>
          </w:rPr>
          <w:fldChar w:fldCharType="separate"/>
        </w:r>
        <w:r w:rsidR="00074B0E">
          <w:rPr>
            <w:noProof/>
            <w:webHidden/>
          </w:rPr>
          <w:t>47</w:t>
        </w:r>
        <w:r w:rsidR="00074B0E">
          <w:rPr>
            <w:noProof/>
            <w:webHidden/>
          </w:rPr>
          <w:fldChar w:fldCharType="end"/>
        </w:r>
      </w:hyperlink>
    </w:p>
    <w:p w14:paraId="7D6FAD1E" w14:textId="53951D1C"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23" w:history="1">
        <w:r w:rsidR="00074B0E" w:rsidRPr="00A85E5F">
          <w:rPr>
            <w:rStyle w:val="Hyperlink"/>
            <w:noProof/>
          </w:rPr>
          <w:t>Figure 17: BERT for text classification</w:t>
        </w:r>
        <w:r w:rsidR="00074B0E">
          <w:rPr>
            <w:noProof/>
            <w:webHidden/>
          </w:rPr>
          <w:tab/>
        </w:r>
        <w:r w:rsidR="00074B0E">
          <w:rPr>
            <w:noProof/>
            <w:webHidden/>
          </w:rPr>
          <w:fldChar w:fldCharType="begin"/>
        </w:r>
        <w:r w:rsidR="00074B0E">
          <w:rPr>
            <w:noProof/>
            <w:webHidden/>
          </w:rPr>
          <w:instrText xml:space="preserve"> PAGEREF _Toc99032923 \h </w:instrText>
        </w:r>
        <w:r w:rsidR="00074B0E">
          <w:rPr>
            <w:noProof/>
            <w:webHidden/>
          </w:rPr>
        </w:r>
        <w:r w:rsidR="00074B0E">
          <w:rPr>
            <w:noProof/>
            <w:webHidden/>
          </w:rPr>
          <w:fldChar w:fldCharType="separate"/>
        </w:r>
        <w:r w:rsidR="00074B0E">
          <w:rPr>
            <w:noProof/>
            <w:webHidden/>
          </w:rPr>
          <w:t>49</w:t>
        </w:r>
        <w:r w:rsidR="00074B0E">
          <w:rPr>
            <w:noProof/>
            <w:webHidden/>
          </w:rPr>
          <w:fldChar w:fldCharType="end"/>
        </w:r>
      </w:hyperlink>
    </w:p>
    <w:p w14:paraId="40514D50" w14:textId="13367953"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24" w:history="1">
        <w:r w:rsidR="00074B0E" w:rsidRPr="00A85E5F">
          <w:rPr>
            <w:rStyle w:val="Hyperlink"/>
            <w:noProof/>
          </w:rPr>
          <w:t>Figure 18: BERT for entity tagging</w:t>
        </w:r>
        <w:r w:rsidR="00074B0E">
          <w:rPr>
            <w:noProof/>
            <w:webHidden/>
          </w:rPr>
          <w:tab/>
        </w:r>
        <w:r w:rsidR="00074B0E">
          <w:rPr>
            <w:noProof/>
            <w:webHidden/>
          </w:rPr>
          <w:fldChar w:fldCharType="begin"/>
        </w:r>
        <w:r w:rsidR="00074B0E">
          <w:rPr>
            <w:noProof/>
            <w:webHidden/>
          </w:rPr>
          <w:instrText xml:space="preserve"> PAGEREF _Toc99032924 \h </w:instrText>
        </w:r>
        <w:r w:rsidR="00074B0E">
          <w:rPr>
            <w:noProof/>
            <w:webHidden/>
          </w:rPr>
        </w:r>
        <w:r w:rsidR="00074B0E">
          <w:rPr>
            <w:noProof/>
            <w:webHidden/>
          </w:rPr>
          <w:fldChar w:fldCharType="separate"/>
        </w:r>
        <w:r w:rsidR="00074B0E">
          <w:rPr>
            <w:noProof/>
            <w:webHidden/>
          </w:rPr>
          <w:t>50</w:t>
        </w:r>
        <w:r w:rsidR="00074B0E">
          <w:rPr>
            <w:noProof/>
            <w:webHidden/>
          </w:rPr>
          <w:fldChar w:fldCharType="end"/>
        </w:r>
      </w:hyperlink>
    </w:p>
    <w:p w14:paraId="0A0FC1D2" w14:textId="2BD925AB" w:rsidR="00074B0E"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2925" w:history="1">
        <w:r w:rsidR="00074B0E" w:rsidRPr="00A85E5F">
          <w:rPr>
            <w:rStyle w:val="Hyperlink"/>
            <w:noProof/>
          </w:rPr>
          <w:t>Figure 19: BERT for question answering</w:t>
        </w:r>
        <w:r w:rsidR="00074B0E">
          <w:rPr>
            <w:noProof/>
            <w:webHidden/>
          </w:rPr>
          <w:tab/>
        </w:r>
        <w:r w:rsidR="00074B0E">
          <w:rPr>
            <w:noProof/>
            <w:webHidden/>
          </w:rPr>
          <w:fldChar w:fldCharType="begin"/>
        </w:r>
        <w:r w:rsidR="00074B0E">
          <w:rPr>
            <w:noProof/>
            <w:webHidden/>
          </w:rPr>
          <w:instrText xml:space="preserve"> PAGEREF _Toc99032925 \h </w:instrText>
        </w:r>
        <w:r w:rsidR="00074B0E">
          <w:rPr>
            <w:noProof/>
            <w:webHidden/>
          </w:rPr>
        </w:r>
        <w:r w:rsidR="00074B0E">
          <w:rPr>
            <w:noProof/>
            <w:webHidden/>
          </w:rPr>
          <w:fldChar w:fldCharType="separate"/>
        </w:r>
        <w:r w:rsidR="00074B0E">
          <w:rPr>
            <w:noProof/>
            <w:webHidden/>
          </w:rPr>
          <w:t>52</w:t>
        </w:r>
        <w:r w:rsidR="00074B0E">
          <w:rPr>
            <w:noProof/>
            <w:webHidden/>
          </w:rPr>
          <w:fldChar w:fldCharType="end"/>
        </w:r>
      </w:hyperlink>
    </w:p>
    <w:p w14:paraId="240B5217" w14:textId="198B3AE8" w:rsidR="00074B0E" w:rsidRPr="00074B0E" w:rsidRDefault="00074B0E" w:rsidP="00074B0E">
      <w:r>
        <w:fldChar w:fldCharType="end"/>
      </w:r>
    </w:p>
    <w:p w14:paraId="4E525B85" w14:textId="66300129" w:rsidR="00FE3667" w:rsidRPr="001E1A99" w:rsidRDefault="00FE3667" w:rsidP="000147EF">
      <w:pPr>
        <w:pStyle w:val="Literaturverzeichnis"/>
      </w:pPr>
    </w:p>
    <w:p w14:paraId="488DD74E" w14:textId="77777777" w:rsidR="008B6F0D" w:rsidRPr="001E1A99" w:rsidRDefault="00FE3667" w:rsidP="00FE3667">
      <w:r w:rsidRPr="001E1A99">
        <w:br w:type="page"/>
      </w:r>
    </w:p>
    <w:p w14:paraId="31C02CC2" w14:textId="77777777" w:rsidR="00804C77" w:rsidRDefault="00074B0E" w:rsidP="00804C77">
      <w:pPr>
        <w:pStyle w:val="Inhaltsverzeichnisberschrift"/>
        <w:jc w:val="left"/>
      </w:pPr>
      <w:r w:rsidRPr="00804C77">
        <w:lastRenderedPageBreak/>
        <w:t>List of Tables</w:t>
      </w:r>
    </w:p>
    <w:p w14:paraId="442D25B6" w14:textId="08B3F6E5"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r>
        <w:rPr>
          <w:b/>
          <w:bCs/>
          <w:sz w:val="28"/>
          <w:szCs w:val="28"/>
          <w:lang w:val="en-US"/>
        </w:rPr>
        <w:fldChar w:fldCharType="begin"/>
      </w:r>
      <w:r>
        <w:rPr>
          <w:b/>
          <w:bCs/>
          <w:sz w:val="28"/>
          <w:szCs w:val="28"/>
          <w:lang w:val="en-US"/>
        </w:rPr>
        <w:instrText xml:space="preserve"> TOC \h \z \c "Table" </w:instrText>
      </w:r>
      <w:r>
        <w:rPr>
          <w:b/>
          <w:bCs/>
          <w:sz w:val="28"/>
          <w:szCs w:val="28"/>
          <w:lang w:val="en-US"/>
        </w:rPr>
        <w:fldChar w:fldCharType="separate"/>
      </w:r>
      <w:hyperlink w:anchor="_Toc99033579" w:history="1">
        <w:r w:rsidRPr="00FD6D07">
          <w:rPr>
            <w:rStyle w:val="Hyperlink"/>
            <w:noProof/>
          </w:rPr>
          <w:t>Table 1: Excerpt from the Cookversational Search dataset</w:t>
        </w:r>
        <w:r>
          <w:rPr>
            <w:noProof/>
            <w:webHidden/>
          </w:rPr>
          <w:tab/>
        </w:r>
        <w:r>
          <w:rPr>
            <w:noProof/>
            <w:webHidden/>
          </w:rPr>
          <w:fldChar w:fldCharType="begin"/>
        </w:r>
        <w:r>
          <w:rPr>
            <w:noProof/>
            <w:webHidden/>
          </w:rPr>
          <w:instrText xml:space="preserve"> PAGEREF _Toc99033579 \h </w:instrText>
        </w:r>
        <w:r>
          <w:rPr>
            <w:noProof/>
            <w:webHidden/>
          </w:rPr>
        </w:r>
        <w:r>
          <w:rPr>
            <w:noProof/>
            <w:webHidden/>
          </w:rPr>
          <w:fldChar w:fldCharType="separate"/>
        </w:r>
        <w:r>
          <w:rPr>
            <w:noProof/>
            <w:webHidden/>
          </w:rPr>
          <w:t>38</w:t>
        </w:r>
        <w:r>
          <w:rPr>
            <w:noProof/>
            <w:webHidden/>
          </w:rPr>
          <w:fldChar w:fldCharType="end"/>
        </w:r>
      </w:hyperlink>
    </w:p>
    <w:p w14:paraId="130C9CA6" w14:textId="32D99EFE" w:rsidR="00804C77"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3580" w:history="1">
        <w:r w:rsidR="00804C77" w:rsidRPr="00FD6D07">
          <w:rPr>
            <w:rStyle w:val="Hyperlink"/>
            <w:noProof/>
          </w:rPr>
          <w:t>Table 2: Excerpt from the DoQA dataset</w:t>
        </w:r>
        <w:r w:rsidR="00804C77">
          <w:rPr>
            <w:noProof/>
            <w:webHidden/>
          </w:rPr>
          <w:tab/>
        </w:r>
        <w:r w:rsidR="00804C77">
          <w:rPr>
            <w:noProof/>
            <w:webHidden/>
          </w:rPr>
          <w:fldChar w:fldCharType="begin"/>
        </w:r>
        <w:r w:rsidR="00804C77">
          <w:rPr>
            <w:noProof/>
            <w:webHidden/>
          </w:rPr>
          <w:instrText xml:space="preserve"> PAGEREF _Toc99033580 \h </w:instrText>
        </w:r>
        <w:r w:rsidR="00804C77">
          <w:rPr>
            <w:noProof/>
            <w:webHidden/>
          </w:rPr>
        </w:r>
        <w:r w:rsidR="00804C77">
          <w:rPr>
            <w:noProof/>
            <w:webHidden/>
          </w:rPr>
          <w:fldChar w:fldCharType="separate"/>
        </w:r>
        <w:r w:rsidR="00804C77">
          <w:rPr>
            <w:noProof/>
            <w:webHidden/>
          </w:rPr>
          <w:t>39</w:t>
        </w:r>
        <w:r w:rsidR="00804C77">
          <w:rPr>
            <w:noProof/>
            <w:webHidden/>
          </w:rPr>
          <w:fldChar w:fldCharType="end"/>
        </w:r>
      </w:hyperlink>
    </w:p>
    <w:p w14:paraId="65E24480" w14:textId="61B53762" w:rsidR="00804C77"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3581" w:history="1">
        <w:r w:rsidR="00804C77" w:rsidRPr="00FD6D07">
          <w:rPr>
            <w:rStyle w:val="Hyperlink"/>
            <w:noProof/>
          </w:rPr>
          <w:t>Table 3: Excerpt from the FoodBase corpus</w:t>
        </w:r>
        <w:r w:rsidR="00804C77">
          <w:rPr>
            <w:noProof/>
            <w:webHidden/>
          </w:rPr>
          <w:tab/>
        </w:r>
        <w:r w:rsidR="00804C77">
          <w:rPr>
            <w:noProof/>
            <w:webHidden/>
          </w:rPr>
          <w:fldChar w:fldCharType="begin"/>
        </w:r>
        <w:r w:rsidR="00804C77">
          <w:rPr>
            <w:noProof/>
            <w:webHidden/>
          </w:rPr>
          <w:instrText xml:space="preserve"> PAGEREF _Toc99033581 \h </w:instrText>
        </w:r>
        <w:r w:rsidR="00804C77">
          <w:rPr>
            <w:noProof/>
            <w:webHidden/>
          </w:rPr>
        </w:r>
        <w:r w:rsidR="00804C77">
          <w:rPr>
            <w:noProof/>
            <w:webHidden/>
          </w:rPr>
          <w:fldChar w:fldCharType="separate"/>
        </w:r>
        <w:r w:rsidR="00804C77">
          <w:rPr>
            <w:noProof/>
            <w:webHidden/>
          </w:rPr>
          <w:t>39</w:t>
        </w:r>
        <w:r w:rsidR="00804C77">
          <w:rPr>
            <w:noProof/>
            <w:webHidden/>
          </w:rPr>
          <w:fldChar w:fldCharType="end"/>
        </w:r>
      </w:hyperlink>
    </w:p>
    <w:p w14:paraId="346AC52E" w14:textId="555AB75F" w:rsidR="00804C77"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3582" w:history="1">
        <w:r w:rsidR="00804C77" w:rsidRPr="00FD6D07">
          <w:rPr>
            <w:rStyle w:val="Hyperlink"/>
            <w:noProof/>
          </w:rPr>
          <w:t>Table 4: Comparison of MLM predictions.</w:t>
        </w:r>
        <w:r w:rsidR="00804C77">
          <w:rPr>
            <w:noProof/>
            <w:webHidden/>
          </w:rPr>
          <w:tab/>
        </w:r>
        <w:r w:rsidR="00804C77">
          <w:rPr>
            <w:noProof/>
            <w:webHidden/>
          </w:rPr>
          <w:fldChar w:fldCharType="begin"/>
        </w:r>
        <w:r w:rsidR="00804C77">
          <w:rPr>
            <w:noProof/>
            <w:webHidden/>
          </w:rPr>
          <w:instrText xml:space="preserve"> PAGEREF _Toc99033582 \h </w:instrText>
        </w:r>
        <w:r w:rsidR="00804C77">
          <w:rPr>
            <w:noProof/>
            <w:webHidden/>
          </w:rPr>
        </w:r>
        <w:r w:rsidR="00804C77">
          <w:rPr>
            <w:noProof/>
            <w:webHidden/>
          </w:rPr>
          <w:fldChar w:fldCharType="separate"/>
        </w:r>
        <w:r w:rsidR="00804C77">
          <w:rPr>
            <w:noProof/>
            <w:webHidden/>
          </w:rPr>
          <w:t>46</w:t>
        </w:r>
        <w:r w:rsidR="00804C77">
          <w:rPr>
            <w:noProof/>
            <w:webHidden/>
          </w:rPr>
          <w:fldChar w:fldCharType="end"/>
        </w:r>
      </w:hyperlink>
    </w:p>
    <w:p w14:paraId="7F1B5803" w14:textId="001AA4E4" w:rsidR="00804C77"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3583" w:history="1">
        <w:r w:rsidR="00804C77" w:rsidRPr="00FD6D07">
          <w:rPr>
            <w:rStyle w:val="Hyperlink"/>
            <w:noProof/>
          </w:rPr>
          <w:t>Table 5: Information need classification experiment results</w:t>
        </w:r>
        <w:r w:rsidR="00804C77">
          <w:rPr>
            <w:noProof/>
            <w:webHidden/>
          </w:rPr>
          <w:tab/>
        </w:r>
        <w:r w:rsidR="00804C77">
          <w:rPr>
            <w:noProof/>
            <w:webHidden/>
          </w:rPr>
          <w:fldChar w:fldCharType="begin"/>
        </w:r>
        <w:r w:rsidR="00804C77">
          <w:rPr>
            <w:noProof/>
            <w:webHidden/>
          </w:rPr>
          <w:instrText xml:space="preserve"> PAGEREF _Toc99033583 \h </w:instrText>
        </w:r>
        <w:r w:rsidR="00804C77">
          <w:rPr>
            <w:noProof/>
            <w:webHidden/>
          </w:rPr>
        </w:r>
        <w:r w:rsidR="00804C77">
          <w:rPr>
            <w:noProof/>
            <w:webHidden/>
          </w:rPr>
          <w:fldChar w:fldCharType="separate"/>
        </w:r>
        <w:r w:rsidR="00804C77">
          <w:rPr>
            <w:noProof/>
            <w:webHidden/>
          </w:rPr>
          <w:t>52</w:t>
        </w:r>
        <w:r w:rsidR="00804C77">
          <w:rPr>
            <w:noProof/>
            <w:webHidden/>
          </w:rPr>
          <w:fldChar w:fldCharType="end"/>
        </w:r>
      </w:hyperlink>
    </w:p>
    <w:p w14:paraId="570C7748" w14:textId="19345CBA" w:rsidR="00804C77"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3584" w:history="1">
        <w:r w:rsidR="00804C77" w:rsidRPr="00FD6D07">
          <w:rPr>
            <w:rStyle w:val="Hyperlink"/>
            <w:noProof/>
          </w:rPr>
          <w:t>Table 6: Food entity tagging experiment results</w:t>
        </w:r>
        <w:r w:rsidR="00804C77">
          <w:rPr>
            <w:noProof/>
            <w:webHidden/>
          </w:rPr>
          <w:tab/>
        </w:r>
        <w:r w:rsidR="00804C77">
          <w:rPr>
            <w:noProof/>
            <w:webHidden/>
          </w:rPr>
          <w:fldChar w:fldCharType="begin"/>
        </w:r>
        <w:r w:rsidR="00804C77">
          <w:rPr>
            <w:noProof/>
            <w:webHidden/>
          </w:rPr>
          <w:instrText xml:space="preserve"> PAGEREF _Toc99033584 \h </w:instrText>
        </w:r>
        <w:r w:rsidR="00804C77">
          <w:rPr>
            <w:noProof/>
            <w:webHidden/>
          </w:rPr>
        </w:r>
        <w:r w:rsidR="00804C77">
          <w:rPr>
            <w:noProof/>
            <w:webHidden/>
          </w:rPr>
          <w:fldChar w:fldCharType="separate"/>
        </w:r>
        <w:r w:rsidR="00804C77">
          <w:rPr>
            <w:noProof/>
            <w:webHidden/>
          </w:rPr>
          <w:t>53</w:t>
        </w:r>
        <w:r w:rsidR="00804C77">
          <w:rPr>
            <w:noProof/>
            <w:webHidden/>
          </w:rPr>
          <w:fldChar w:fldCharType="end"/>
        </w:r>
      </w:hyperlink>
    </w:p>
    <w:p w14:paraId="1448D94E" w14:textId="08F96E5B" w:rsidR="00804C77" w:rsidRDefault="00547543">
      <w:pPr>
        <w:pStyle w:val="Abbildungsverzeichnis"/>
        <w:tabs>
          <w:tab w:val="right" w:leader="dot" w:pos="7807"/>
        </w:tabs>
        <w:rPr>
          <w:rFonts w:asciiTheme="minorHAnsi" w:eastAsiaTheme="minorEastAsia" w:hAnsiTheme="minorHAnsi" w:cstheme="minorBidi"/>
          <w:noProof/>
          <w:szCs w:val="22"/>
          <w:lang w:eastAsia="en-GB"/>
        </w:rPr>
      </w:pPr>
      <w:hyperlink w:anchor="_Toc99033585" w:history="1">
        <w:r w:rsidR="00804C77" w:rsidRPr="00FD6D07">
          <w:rPr>
            <w:rStyle w:val="Hyperlink"/>
            <w:noProof/>
          </w:rPr>
          <w:t>Table 7: Question answering experiment results</w:t>
        </w:r>
        <w:r w:rsidR="00804C77">
          <w:rPr>
            <w:noProof/>
            <w:webHidden/>
          </w:rPr>
          <w:tab/>
        </w:r>
        <w:r w:rsidR="00804C77">
          <w:rPr>
            <w:noProof/>
            <w:webHidden/>
          </w:rPr>
          <w:fldChar w:fldCharType="begin"/>
        </w:r>
        <w:r w:rsidR="00804C77">
          <w:rPr>
            <w:noProof/>
            <w:webHidden/>
          </w:rPr>
          <w:instrText xml:space="preserve"> PAGEREF _Toc99033585 \h </w:instrText>
        </w:r>
        <w:r w:rsidR="00804C77">
          <w:rPr>
            <w:noProof/>
            <w:webHidden/>
          </w:rPr>
        </w:r>
        <w:r w:rsidR="00804C77">
          <w:rPr>
            <w:noProof/>
            <w:webHidden/>
          </w:rPr>
          <w:fldChar w:fldCharType="separate"/>
        </w:r>
        <w:r w:rsidR="00804C77">
          <w:rPr>
            <w:noProof/>
            <w:webHidden/>
          </w:rPr>
          <w:t>54</w:t>
        </w:r>
        <w:r w:rsidR="00804C77">
          <w:rPr>
            <w:noProof/>
            <w:webHidden/>
          </w:rPr>
          <w:fldChar w:fldCharType="end"/>
        </w:r>
      </w:hyperlink>
    </w:p>
    <w:p w14:paraId="568D179E" w14:textId="49C53823" w:rsidR="00804C77" w:rsidRDefault="00804C77">
      <w:pPr>
        <w:spacing w:after="200" w:line="276" w:lineRule="auto"/>
        <w:jc w:val="left"/>
        <w:rPr>
          <w:b/>
          <w:bCs/>
          <w:sz w:val="28"/>
          <w:szCs w:val="28"/>
          <w:lang w:val="en-US"/>
        </w:rPr>
      </w:pPr>
      <w:r>
        <w:rPr>
          <w:b/>
          <w:bCs/>
          <w:sz w:val="28"/>
          <w:szCs w:val="28"/>
          <w:lang w:val="en-US"/>
        </w:rPr>
        <w:fldChar w:fldCharType="end"/>
      </w:r>
      <w:r>
        <w:rPr>
          <w:b/>
          <w:bCs/>
          <w:sz w:val="28"/>
          <w:szCs w:val="28"/>
          <w:lang w:val="en-US"/>
        </w:rPr>
        <w:br w:type="page"/>
      </w:r>
    </w:p>
    <w:p w14:paraId="5F9F96D5" w14:textId="3852AB94"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568E642D" w14:textId="28A50345" w:rsidR="00D718CA" w:rsidRDefault="00573B88" w:rsidP="00D718CA">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5D7B39AB" w14:textId="77777777" w:rsidR="00D718CA" w:rsidRPr="00D718CA" w:rsidRDefault="00D718CA" w:rsidP="00D718CA">
      <w:pPr>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9022346"/>
      <w:bookmarkEnd w:id="1"/>
      <w:bookmarkEnd w:id="2"/>
      <w:bookmarkEnd w:id="3"/>
      <w:bookmarkEnd w:id="4"/>
      <w:bookmarkEnd w:id="5"/>
      <w:bookmarkEnd w:id="6"/>
      <w:r>
        <w:lastRenderedPageBreak/>
        <w:t>Introduction</w:t>
      </w:r>
      <w:bookmarkEnd w:id="7"/>
    </w:p>
    <w:p w14:paraId="0BD01520" w14:textId="477C7601"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1VDA4OjMwOjU3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VUMDg6MzA6NTc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VUMDg6Mz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40340816"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AE56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VUMDg6MzA6NTc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1VDA4OjMwOjU3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VUMDg6MzA6NTc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VUMDg6MzA6NTc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VQwODozMDo1Ny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VUMDg6MzA6NTc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093C4236"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w:t>
      </w:r>
      <w:r w:rsidR="00160103">
        <w:t xml:space="preserve"> </w:t>
      </w:r>
      <w:r w:rsidR="00620CE5">
        <w:t>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VUMDg6MzA6NTc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w:t>
      </w:r>
      <w:r w:rsidR="00160103">
        <w:t xml:space="preserve"> </w:t>
      </w:r>
      <w:r w:rsidR="0027770A">
        <w:t>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VQwODozMDo1Ny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3DD990A3"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VUMDg6MzA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w:t>
      </w:r>
      <w:r w:rsidR="00160103">
        <w:t xml:space="preserve"> </w:t>
      </w:r>
      <w:r w:rsidR="002C73C1">
        <w:t>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3DB46805"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xml:space="preserve">, including information need classification, </w:t>
      </w:r>
      <w:r w:rsidR="003353B4">
        <w:rPr>
          <w:color w:val="000000" w:themeColor="text1"/>
        </w:rPr>
        <w:t>food entity tagging</w:t>
      </w:r>
      <w:r w:rsidR="0074724E" w:rsidRPr="0074724E">
        <w:rPr>
          <w:color w:val="000000" w:themeColor="text1"/>
        </w:rPr>
        <w:t>, and question answerin</w:t>
      </w:r>
      <w:r w:rsidR="0074724E">
        <w:rPr>
          <w:color w:val="000000" w:themeColor="text1"/>
        </w:rPr>
        <w:t>g</w:t>
      </w:r>
      <w:r w:rsidR="00BB5B1E" w:rsidRPr="0074724E">
        <w:rPr>
          <w:color w:val="000000" w:themeColor="text1"/>
        </w:rPr>
        <w:t xml:space="preserve">, </w:t>
      </w:r>
    </w:p>
    <w:p w14:paraId="7177BD1F" w14:textId="2C5BBA59"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w:t>
      </w:r>
      <w:r w:rsidR="00371037">
        <w:t xml:space="preserve"> </w:t>
      </w:r>
      <w:r w:rsidR="0074724E">
        <w:t>specific information needs and</w:t>
      </w:r>
      <w:r w:rsidR="009F4EB8">
        <w:t xml:space="preserve"> tagging of</w:t>
      </w:r>
      <w:r w:rsidR="0074724E">
        <w:t xml:space="preserve"> </w:t>
      </w:r>
      <w:r w:rsidR="003353B4">
        <w:t>food entit</w:t>
      </w:r>
      <w:r w:rsidR="009F4EB8">
        <w:t>ies</w:t>
      </w:r>
      <w:r w:rsidR="005514B2">
        <w:t>, compared to the default BERT model</w:t>
      </w:r>
      <w:r w:rsidR="0074724E">
        <w:t>,</w:t>
      </w:r>
    </w:p>
    <w:p w14:paraId="3234714D" w14:textId="4A7D37D9"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AE56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VUMDg6MzA6NTc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 antecedent cooking domain</w:t>
      </w:r>
      <w:r w:rsidR="00371037">
        <w:rPr>
          <w:color w:val="000000" w:themeColor="text1"/>
        </w:rPr>
        <w:t xml:space="preserve"> </w:t>
      </w:r>
      <w:r w:rsidRPr="0074724E">
        <w:rPr>
          <w:color w:val="000000" w:themeColor="text1"/>
        </w:rPr>
        <w:t>specific BERT model</w:t>
      </w:r>
      <w:r>
        <w:rPr>
          <w:color w:val="000000" w:themeColor="text1"/>
        </w:rPr>
        <w:t xml:space="preserve">, in all three evaluation tasks. </w:t>
      </w:r>
    </w:p>
    <w:p w14:paraId="0E92297A" w14:textId="162EF934"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2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the justification of methodological steps taken</w:t>
      </w:r>
      <w:r w:rsidR="00045512">
        <w:t>, respectively</w:t>
      </w:r>
      <w:r w:rsidR="008D44DB">
        <w:t xml:space="preserve">. </w:t>
      </w:r>
      <w:r w:rsidR="00BE7D89">
        <w:t>Chapter</w:t>
      </w:r>
      <w:r w:rsidR="00A31FF5">
        <w:t xml:space="preserve"> 3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4. </w:t>
      </w:r>
      <w:r w:rsidR="00BE7D89">
        <w:t>Chapter</w:t>
      </w:r>
      <w:r w:rsidR="002776DA">
        <w:t xml:space="preserve"> 5 discusses the results of the evaluation, followed by the limitations that this thesis faced in </w:t>
      </w:r>
      <w:r w:rsidR="00BE7D89">
        <w:t>chapter</w:t>
      </w:r>
      <w:r w:rsidR="002776DA">
        <w:t xml:space="preserve"> 6. </w:t>
      </w:r>
      <w:r w:rsidR="00BE7D89">
        <w:t>The thesis is round</w:t>
      </w:r>
      <w:r w:rsidR="00D47886">
        <w:t>ed</w:t>
      </w:r>
      <w:r w:rsidR="00BE7D89">
        <w:t xml:space="preserve"> off with a conclusion in chapter 7.</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9022347"/>
      <w:r>
        <w:lastRenderedPageBreak/>
        <w:t>Related Work</w:t>
      </w:r>
      <w:bookmarkEnd w:id="8"/>
    </w:p>
    <w:p w14:paraId="1D702C89" w14:textId="4D2BED2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2.1</w:t>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Section 2.2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2.3. This section is intended to explain why BERT of all things is the model of choice in this thesis. It also contains related work regarding the domain </w:t>
      </w:r>
      <w:r w:rsidR="00407A04">
        <w:t xml:space="preserve">adaptation </w:t>
      </w:r>
      <w:r w:rsidR="00797F9B">
        <w:t xml:space="preserve">of BERT, which forms the basis for the methodological decisions taken. </w:t>
      </w:r>
      <w:r w:rsidR="00E84D84">
        <w:t xml:space="preserve">In </w:t>
      </w:r>
      <w:r w:rsidR="00A338D1">
        <w:t xml:space="preserve">section 2.4,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9" w:name="_Toc99022348"/>
      <w:r>
        <w:t xml:space="preserve">Conversational </w:t>
      </w:r>
      <w:r w:rsidR="009E53D2">
        <w:t>A</w:t>
      </w:r>
      <w:r w:rsidR="007B385C">
        <w:t xml:space="preserve">rtificial </w:t>
      </w:r>
      <w:r w:rsidR="009E53D2">
        <w:t>I</w:t>
      </w:r>
      <w:r w:rsidR="007B385C">
        <w:t>ntelligence</w:t>
      </w:r>
      <w:bookmarkEnd w:id="9"/>
    </w:p>
    <w:p w14:paraId="0BF3A567" w14:textId="6CEEB66E"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the 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2.1.1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the inner workings</w:t>
      </w:r>
      <w:r w:rsidR="00674131">
        <w:t xml:space="preserve"> and possible tasks that need to be solved</w:t>
      </w:r>
      <w:r w:rsidR="00234134">
        <w:t xml:space="preserve"> of such systems are presented, and section 2.1.3 covers the research done towards the usage of conversational artificial intelligence systems in the kitchen.  </w:t>
      </w:r>
    </w:p>
    <w:p w14:paraId="473D83DD" w14:textId="1E49756D" w:rsidR="00810CAC" w:rsidRDefault="005D07C7" w:rsidP="00810CAC">
      <w:pPr>
        <w:pStyle w:val="berschrift3"/>
      </w:pPr>
      <w:bookmarkStart w:id="10" w:name="_Ref98916451"/>
      <w:bookmarkStart w:id="11" w:name="_Toc99022349"/>
      <w:r>
        <w:t>Introduction</w:t>
      </w:r>
      <w:bookmarkEnd w:id="10"/>
      <w:bookmarkEnd w:id="11"/>
    </w:p>
    <w:p w14:paraId="3E96CACE" w14:textId="17B121C5"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1VDA4OjMw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E31C1E">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w:t>
      </w:r>
      <w:r w:rsidR="008946E8">
        <w:t>-</w:t>
      </w:r>
      <w:r w:rsidR="00A56F27">
        <w:t>line or graphical user interface</w:t>
      </w:r>
      <w:r w:rsidR="006613AF">
        <w:t>s</w:t>
      </w:r>
      <w:r w:rsidR="00A56F27">
        <w:t xml:space="preserve">, such systems provide the </w:t>
      </w:r>
      <w:r w:rsidR="00A56F27">
        <w:lastRenderedPageBreak/>
        <w:t xml:space="preserve">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AE56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VUMDg6MzA6NTc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049C9C14"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VUMDg6Mz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1VDA4OjMw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w:t>
      </w:r>
      <w:r w:rsidR="006C20EF">
        <w:t>d</w:t>
      </w:r>
      <w:r w:rsidR="00B22127">
        <w:t xml:space="preserv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1VDA4OjMw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chapter 2.2</w:t>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VUMDg6Mz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312336D" w:rsidR="00B03D20" w:rsidRDefault="00E62967" w:rsidP="00B03D20">
      <w:pPr>
        <w:pStyle w:val="berschrift3"/>
      </w:pPr>
      <w:bookmarkStart w:id="12" w:name="_Toc99022350"/>
      <w:r>
        <w:t>Inner Workings</w:t>
      </w:r>
      <w:r w:rsidR="004362BC">
        <w:t xml:space="preserve"> of Conversational Agents</w:t>
      </w:r>
      <w:bookmarkEnd w:id="12"/>
    </w:p>
    <w:p w14:paraId="1125D0C0" w14:textId="4E76C8A6"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 xml:space="preserve">to give a shallow overview </w:t>
      </w:r>
      <w:r w:rsidR="006C20EF">
        <w:t>of</w:t>
      </w:r>
      <w:r w:rsidR="00674955">
        <w:t xml:space="preserve">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bookmarkStart w:id="13" w:name="_Toc99032907"/>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bookmarkEnd w:id="13"/>
    </w:p>
    <w:p w14:paraId="62324DAE" w14:textId="37DFC026" w:rsidR="005C7F27" w:rsidRPr="005C7F27" w:rsidRDefault="006F5C79" w:rsidP="006B4DA3">
      <w:r>
        <w:t>According to Figure 1, i</w:t>
      </w:r>
      <w:r w:rsidR="00E57BBD">
        <w:t xml:space="preserve">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2E83808F" w:rsidR="006268D9" w:rsidRDefault="000E4786" w:rsidP="006268D9">
      <w:pPr>
        <w:pStyle w:val="Folgeabsatz"/>
      </w:pPr>
      <w:r>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w:t>
      </w:r>
      <w:r w:rsidR="006268D9">
        <w:lastRenderedPageBreak/>
        <w:t xml:space="preserve">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VUMDg6Mz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6B486779"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15FD9B00"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VUMDg6MzA6NTc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1VDA4OjMw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E31C1E">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4" w:name="_Ref98879093"/>
      <w:bookmarkStart w:id="15" w:name="_Ref98916474"/>
      <w:bookmarkStart w:id="16" w:name="_Toc99022351"/>
      <w:r>
        <w:t>Application in the Cooking Domain</w:t>
      </w:r>
      <w:bookmarkEnd w:id="14"/>
      <w:bookmarkEnd w:id="15"/>
      <w:bookmarkEnd w:id="16"/>
    </w:p>
    <w:p w14:paraId="68B1091B" w14:textId="588558FC"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VUMDg6MzA6NTc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VUMDg6MzA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 xml:space="preserve">(Elsweiler et al., </w:t>
          </w:r>
          <w:r w:rsidR="00E31C1E">
            <w:rPr>
              <w:noProof/>
            </w:rPr>
            <w:lastRenderedPageBreak/>
            <w:t>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036B2041"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entity recognition to extract relevant information. This information is then sent to a database to receive an appropriate response. </w:t>
      </w:r>
    </w:p>
    <w:p w14:paraId="47E07764" w14:textId="62187DBA" w:rsidR="00527891" w:rsidRDefault="009F343E" w:rsidP="00966A11">
      <w:pPr>
        <w:pStyle w:val="Folgeabsatz"/>
      </w:pPr>
      <w:r>
        <w:t xml:space="preserve">A more sophisticated </w:t>
      </w:r>
      <w:r w:rsidR="007E7B24">
        <w:t>CA for the kitchen</w:t>
      </w:r>
      <w:r w:rsidR="005D11D0">
        <w:t xml:space="preserve"> is </w:t>
      </w:r>
      <w:r w:rsidR="005D11D0" w:rsidRPr="000D696C">
        <w:t xml:space="preserve">Foodie </w:t>
      </w:r>
      <w:proofErr w:type="spellStart"/>
      <w:r w:rsidR="005D11D0" w:rsidRPr="000D696C">
        <w:t>Fooderson</w:t>
      </w:r>
      <w:proofErr w:type="spellEnd"/>
      <w:r w:rsidR="000D696C">
        <w:t xml:space="preserve"> and was proposed</w:t>
      </w:r>
      <w:r w:rsidR="006C20EF">
        <w:t xml:space="preserve"> </w:t>
      </w:r>
      <w:r w:rsidR="000D696C">
        <w:t>by</w:t>
      </w:r>
      <w:r w:rsidR="006C20EF">
        <w:t xml:space="preserve"> </w:t>
      </w:r>
      <w:sdt>
        <w:sdtPr>
          <w:alias w:val="To edit, see citavi.com/edit"/>
          <w:tag w:val="CitaviPlaceholder#2c891a91-a20b-4288-8a8d-06750db65cbf"/>
          <w:id w:val="-662854866"/>
          <w:placeholder>
            <w:docPart w:val="058A17BAFB754DA49574EED91561C5DE"/>
          </w:placeholder>
        </w:sdtPr>
        <w:sdtEndPr/>
        <w:sdtContent>
          <w:r w:rsidR="006C20EF">
            <w:rPr>
              <w:noProof/>
            </w:rPr>
            <w:fldChar w:fldCharType="begin"/>
          </w:r>
          <w:r w:rsidR="006C20EF">
            <w:rPr>
              <w:noProof/>
            </w:rPr>
            <w:instrText>ADDIN CitaviPlaceholder{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}</w:instrText>
          </w:r>
          <w:r w:rsidR="006C20EF">
            <w:rPr>
              <w:noProof/>
            </w:rPr>
            <w:fldChar w:fldCharType="separate"/>
          </w:r>
          <w:r w:rsidR="006C20EF">
            <w:rPr>
              <w:noProof/>
            </w:rPr>
            <w:t>Angara et al.</w:t>
          </w:r>
          <w:r w:rsidR="006C20EF">
            <w:rPr>
              <w:noProof/>
            </w:rPr>
            <w:fldChar w:fldCharType="end"/>
          </w:r>
        </w:sdtContent>
      </w:sdt>
      <w:r w:rsidR="006C20EF">
        <w:t xml:space="preserve"> </w:t>
      </w:r>
      <w:sdt>
        <w:sdtPr>
          <w:alias w:val="To edit, see citavi.com/edit"/>
          <w:tag w:val="CitaviPlaceholder#2f150ee4-1843-4a26-bf2d-1501ac409e84"/>
          <w:id w:val="1097137138"/>
          <w:placeholder>
            <w:docPart w:val="058A17BAFB754DA49574EED91561C5DE"/>
          </w:placeholder>
        </w:sdtPr>
        <w:sdtEndPr/>
        <w:sdtContent>
          <w:r w:rsidR="006C20EF">
            <w:rPr>
              <w:noProof/>
            </w:rPr>
            <w:fldChar w:fldCharType="begin"/>
          </w:r>
          <w:r w:rsidR="006C20EF">
            <w:rPr>
              <w:noProof/>
            </w:rPr>
            <w:instrText>ADDIN CitaviPlaceholder{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MmYxNTBlZTQtMTg0My00YTI2LWJmMmQtMTUwMWFjNDA5ZTg0IiwiVGV4dCI6IigyMDE3KSIsIldBSVZlcnNpb24iOiI2LjUuMC4wIn0=}</w:instrText>
          </w:r>
          <w:r w:rsidR="006C20EF">
            <w:rPr>
              <w:noProof/>
            </w:rPr>
            <w:fldChar w:fldCharType="separate"/>
          </w:r>
          <w:r w:rsidR="006C20EF">
            <w:rPr>
              <w:noProof/>
            </w:rPr>
            <w:t>(2017)</w:t>
          </w:r>
          <w:r w:rsidR="006C20EF">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43DC0959"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VUMDg6MzA6NTc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r w:rsidR="00330901" w:rsidRPr="006F5C79">
        <w:rPr>
          <w:i/>
          <w:iCs/>
        </w:rPr>
        <w:t>Cookversational</w:t>
      </w:r>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4.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w:t>
      </w:r>
      <w:r w:rsidR="0099203E">
        <w:lastRenderedPageBreak/>
        <w:t xml:space="preserve">information needs automatically, but the researchers </w:t>
      </w:r>
      <w:r w:rsidR="00F8746F">
        <w:t>emphasize the necessity for further 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30537B39" w:rsidR="006463F9" w:rsidRDefault="00547543"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VUMDg6MzA6NTc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1VDA4OjMwOjU3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17" w:name="_Ref98916482"/>
      <w:bookmarkStart w:id="18" w:name="_Toc99022352"/>
      <w:r>
        <w:t>Language Processing with Deep Neural Networks</w:t>
      </w:r>
      <w:bookmarkEnd w:id="17"/>
      <w:bookmarkEnd w:id="18"/>
    </w:p>
    <w:p w14:paraId="24A77411" w14:textId="2626351A"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9" w:name="_Ref98862641"/>
      <w:bookmarkStart w:id="20" w:name="_Toc99022353"/>
      <w:r>
        <w:lastRenderedPageBreak/>
        <w:t>Word Embeddings</w:t>
      </w:r>
      <w:bookmarkEnd w:id="19"/>
      <w:bookmarkEnd w:id="20"/>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61962" cy="1494895"/>
                    </a:xfrm>
                    <a:prstGeom prst="rect">
                      <a:avLst/>
                    </a:prstGeom>
                    <a:ln>
                      <a:solidFill>
                        <a:schemeClr val="tx1"/>
                      </a:solidFill>
                    </a:ln>
                  </pic:spPr>
                </pic:pic>
              </a:graphicData>
            </a:graphic>
          </wp:inline>
        </w:drawing>
      </w:r>
    </w:p>
    <w:p w14:paraId="7D56C786" w14:textId="0093291D" w:rsidR="00380723" w:rsidRPr="00380723" w:rsidRDefault="00380723" w:rsidP="00380723">
      <w:pPr>
        <w:pStyle w:val="Beschriftung"/>
      </w:pPr>
      <w:bookmarkStart w:id="21" w:name="_Toc99032908"/>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47EEF">
        <w:t>,</w:t>
      </w:r>
      <w:r w:rsidR="006A6E2A">
        <w:t xml:space="preserve"> 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bookmarkEnd w:id="21"/>
    </w:p>
    <w:p w14:paraId="0770D865" w14:textId="1AE5B6F5"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547543" w:rsidP="00336980">
      <w:pPr>
        <w:pStyle w:val="Folgeabsatz"/>
        <w:ind w:firstLine="0"/>
      </w:pPr>
      <w:sdt>
        <w:sdtPr>
          <w:alias w:val="To edit, see citavi.com/edit"/>
          <w:tag w:val="CitaviPlaceholder#cfcc7e93-ae95-4547-a12d-add18b85448c"/>
          <w:id w:val="1206684590"/>
          <w:placeholder>
            <w:docPart w:val="DefaultPlaceholder_-1854013440"/>
          </w:placeholder>
        </w:sdtPr>
        <w:sdtEndPr/>
        <w:sdtContent>
          <w:r w:rsidR="00336980">
            <w:rPr>
              <w:noProof/>
            </w:rPr>
            <w:fldChar w:fldCharType="begin"/>
          </w:r>
          <w:r w:rsidR="0033698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sidR="00336980">
            <w:rPr>
              <w:noProof/>
            </w:rPr>
            <w:fldChar w:fldCharType="separate"/>
          </w:r>
          <w:r w:rsidR="00E31C1E">
            <w:rPr>
              <w:noProof/>
            </w:rPr>
            <w:t>(Jurafsky &amp; Martin, 2021, pp. 106–107)</w:t>
          </w:r>
          <w:r w:rsidR="00336980">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25C38BE4" w:rsidR="009150E7" w:rsidRDefault="00D11E72" w:rsidP="009150E7">
      <w:pPr>
        <w:pStyle w:val="Folgeabsatz"/>
        <w:ind w:firstLine="0"/>
      </w:pPr>
      <w:r>
        <w:t xml:space="preserve">One of the simplest approaches is to create a so-called term-term matrix, where each row and each column represents a single word of the </w:t>
      </w:r>
      <w:r w:rsidR="00AC4676">
        <w:t>vocabulary,</w:t>
      </w:r>
      <w:r>
        <w:t xml:space="preserve"> and each cell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lastRenderedPageBreak/>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1847BEB6" w14:textId="6C432024"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A12D06" w:rsidRPr="00A12D06">
        <w:t xml:space="preserve">, by </w:t>
      </w:r>
      <w:sdt>
        <w:sdtPr>
          <w:alias w:val="To edit, see citavi.com/edit"/>
          <w:tag w:val="CitaviPlaceholder#fed6f2f9-34de-4bc7-b071-2c1dd459e90c"/>
          <w:id w:val="1108386940"/>
          <w:placeholder>
            <w:docPart w:val="DefaultPlaceholder_-1854013440"/>
          </w:placeholder>
        </w:sdtPr>
        <w:sdtEndPr/>
        <w:sdtContent>
          <w:r w:rsidR="00A12D06" w:rsidRPr="00A12D0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1VDA4OjMwOjU3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EndPr/>
        <w:sdtContent>
          <w:r w:rsidR="00A12D06" w:rsidRPr="00A12D0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NVQwODozMDo1Ny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2D17F6">
        <w:t xml:space="preserve">2.2.3)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2083295" w14:textId="77777777" w:rsidR="006C3C64" w:rsidRDefault="006C3C64" w:rsidP="006C3C64"/>
    <w:p w14:paraId="359EF0B2" w14:textId="136C04FE" w:rsidR="00DB6B1D" w:rsidRDefault="002C5D1A" w:rsidP="006C3C64">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22" w:name="_Toc99022354"/>
      <w:r>
        <w:lastRenderedPageBreak/>
        <w:t>Artificial Neural Networks</w:t>
      </w:r>
      <w:bookmarkEnd w:id="22"/>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bookmarkStart w:id="23" w:name="_Toc99032909"/>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bookmarkEnd w:id="23"/>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without any backward jump</w:t>
      </w:r>
      <w:r w:rsidR="00181E3D" w:rsidRPr="007822FC">
        <w:t>s,</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2896" cy="3175066"/>
                    </a:xfrm>
                    <a:prstGeom prst="rect">
                      <a:avLst/>
                    </a:prstGeom>
                  </pic:spPr>
                </pic:pic>
              </a:graphicData>
            </a:graphic>
          </wp:inline>
        </w:drawing>
      </w:r>
    </w:p>
    <w:p w14:paraId="4A145FD2" w14:textId="02F73436" w:rsidR="009A677E" w:rsidRPr="009A677E" w:rsidRDefault="00E31C1E" w:rsidP="00E31C1E">
      <w:pPr>
        <w:pStyle w:val="Beschriftung"/>
      </w:pPr>
      <w:bookmarkStart w:id="24" w:name="_Toc99032910"/>
      <w:r>
        <w:t xml:space="preserve">Figure </w:t>
      </w:r>
      <w:r>
        <w:fldChar w:fldCharType="begin"/>
      </w:r>
      <w:r>
        <w:instrText xml:space="preserve"> SEQ Figure \* ARABIC </w:instrText>
      </w:r>
      <w:r>
        <w:fldChar w:fldCharType="separate"/>
      </w:r>
      <w:r w:rsidR="0082066D">
        <w:rPr>
          <w:noProof/>
        </w:rPr>
        <w:t>4</w:t>
      </w:r>
      <w:r>
        <w:fldChar w:fldCharType="end"/>
      </w:r>
      <w:r>
        <w:t>: 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NVQwODozMDo1OC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VUMDg6MzA6NTg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bookmarkEnd w:id="24"/>
    </w:p>
    <w:p w14:paraId="452AEA78" w14:textId="013257AC"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5A30F9F6"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t xml:space="preserve">Figure </w:t>
      </w:r>
      <w:r w:rsidR="00917216">
        <w:t>4</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lastRenderedPageBreak/>
        <w:t>Training Artificial Neural Networks</w:t>
      </w:r>
    </w:p>
    <w:p w14:paraId="10E852F1" w14:textId="4345AE1D"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End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25" w:name="_Ref98862433"/>
      <w:bookmarkStart w:id="26" w:name="_Toc99022355"/>
      <w:r>
        <w:t>Recurrent Neural Networks</w:t>
      </w:r>
      <w:bookmarkEnd w:id="25"/>
      <w:bookmarkEnd w:id="26"/>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bookmarkStart w:id="27" w:name="_Toc99032911"/>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bookmarkEnd w:id="27"/>
    </w:p>
    <w:p w14:paraId="69A1A2E6" w14:textId="1769A53B"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w:t>
      </w:r>
      <w:r w:rsidR="008F7C08">
        <w:lastRenderedPageBreak/>
        <w:t xml:space="preserve">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s and shows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End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bookmarkStart w:id="28" w:name="_Toc99032912"/>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bookmarkEnd w:id="28"/>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w:t>
      </w:r>
      <w:r w:rsidR="00353420">
        <w:lastRenderedPageBreak/>
        <w:t xml:space="preserve">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547543"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547543"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547543"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547543"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547543"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547543"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t xml:space="preserve">While the cycles in </w:t>
      </w:r>
      <w:r w:rsidR="00C133F5">
        <w:t xml:space="preserve">traditional </w:t>
      </w:r>
      <w:r w:rsidR="00193006">
        <w:t>RNNs let</w:t>
      </w:r>
      <w:r w:rsidR="00EB21E9">
        <w:t xml:space="preserve"> </w:t>
      </w:r>
      <w:r w:rsidR="00193006">
        <w:t>them maintain some sort of memory, they tend 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End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4DEA9EC0" w:rsidR="00F2508A" w:rsidRDefault="00F2508A" w:rsidP="00F2508A">
      <w:pPr>
        <w:pStyle w:val="berschrift3"/>
      </w:pPr>
      <w:bookmarkStart w:id="29" w:name="_Toc99022356"/>
      <w:r>
        <w:t>Encoder-</w:t>
      </w:r>
      <w:r w:rsidR="003C7411">
        <w:t>d</w:t>
      </w:r>
      <w:r>
        <w:t>ecoder</w:t>
      </w:r>
      <w:r w:rsidR="005448CC">
        <w:t xml:space="preserve"> Architecture</w:t>
      </w:r>
      <w:bookmarkEnd w:id="29"/>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9405" cy="770153"/>
                    </a:xfrm>
                    <a:prstGeom prst="rect">
                      <a:avLst/>
                    </a:prstGeom>
                  </pic:spPr>
                </pic:pic>
              </a:graphicData>
            </a:graphic>
          </wp:inline>
        </w:drawing>
      </w:r>
    </w:p>
    <w:p w14:paraId="4BFA9206" w14:textId="22EE7EF9" w:rsidR="00962E8A" w:rsidRDefault="00041BC0" w:rsidP="00041BC0">
      <w:pPr>
        <w:pStyle w:val="Beschriftung"/>
      </w:pPr>
      <w:bookmarkStart w:id="30" w:name="_Toc99032913"/>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VQwODozMDo1O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VUMDg6MzA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bookmarkEnd w:id="30"/>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t>
      </w:r>
      <w:r w:rsidR="00991D5D">
        <w:lastRenderedPageBreak/>
        <w:t>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13535" cy="1370007"/>
                    </a:xfrm>
                    <a:prstGeom prst="rect">
                      <a:avLst/>
                    </a:prstGeom>
                  </pic:spPr>
                </pic:pic>
              </a:graphicData>
            </a:graphic>
          </wp:inline>
        </w:drawing>
      </w:r>
    </w:p>
    <w:p w14:paraId="34B91E16" w14:textId="16E657EC" w:rsidR="009646D2" w:rsidRDefault="0082066D" w:rsidP="0082066D">
      <w:pPr>
        <w:pStyle w:val="Beschriftung"/>
      </w:pPr>
      <w:bookmarkStart w:id="31" w:name="_Toc99032914"/>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EndPr/>
        <w:sdtContent>
          <w:r w:rsidRPr="005C672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VQwODozMDo1O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EndPr/>
        <w:sdtContent>
          <w:r w:rsidRPr="005C672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VUMDg6MzA6N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bookmarkEnd w:id="31"/>
    </w:p>
    <w:p w14:paraId="086AFA9F" w14:textId="61A23137"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hich then generates a variable-length output sequence. </w:t>
      </w:r>
      <w:r w:rsidR="00A376AF">
        <w:t>As t</w:t>
      </w:r>
      <w:r>
        <w:t xml:space="preserve">he Encoder and decoder 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EndPr/>
        <w:sdtContent>
          <w:r w:rsidR="00D949DC">
            <w:rPr>
              <w:noProof/>
              <w:color w:val="000000" w:themeColor="text1"/>
            </w:rPr>
            <w:fldChar w:fldCharType="begin"/>
          </w:r>
          <w:r w:rsidR="00AE56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1VDA4OjMwOjU4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32" w:name="_Toc99022357"/>
      <w:r>
        <w:lastRenderedPageBreak/>
        <w:t>Attention</w:t>
      </w:r>
      <w:bookmarkEnd w:id="32"/>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58123" cy="2556942"/>
                    </a:xfrm>
                    <a:prstGeom prst="rect">
                      <a:avLst/>
                    </a:prstGeom>
                  </pic:spPr>
                </pic:pic>
              </a:graphicData>
            </a:graphic>
          </wp:inline>
        </w:drawing>
      </w:r>
    </w:p>
    <w:p w14:paraId="39E4B7D8" w14:textId="71E510D3" w:rsidR="00B96493" w:rsidRPr="00B96493" w:rsidRDefault="00B96493" w:rsidP="00B96493">
      <w:pPr>
        <w:pStyle w:val="Beschriftung"/>
      </w:pPr>
      <w:bookmarkStart w:id="33" w:name="_Toc99032915"/>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VUMDg6MzA6NTg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NVQwODozMDo1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bookmarkEnd w:id="33"/>
    </w:p>
    <w:p w14:paraId="2D4707C0" w14:textId="2964BF09"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VUMDg6MzA6NTg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1VDA4OjMwOjU4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1VDA4OjMwOjU4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NVQwODozMDo1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091058">
        <w:t>9</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435169A6" w:rsidR="00F11147" w:rsidRDefault="00CA55AA" w:rsidP="009D53A4">
      <w:pPr>
        <w:pStyle w:val="Folgeabsatz"/>
      </w:pPr>
      <w:r>
        <w:lastRenderedPageBreak/>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VUMDg6MzA6NTg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VUMDg6MzA6NTg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VUMDg6MzA6NTg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5C838748" w:rsidR="00F626A8" w:rsidRDefault="00F626A8" w:rsidP="00F626A8">
      <w:pPr>
        <w:pStyle w:val="berschrift3"/>
      </w:pPr>
      <w:bookmarkStart w:id="34" w:name="_Ref98862412"/>
      <w:bookmarkStart w:id="35" w:name="_Toc99022358"/>
      <w:r>
        <w:t>Transformer</w:t>
      </w:r>
      <w:bookmarkEnd w:id="34"/>
      <w:r w:rsidR="005448CC">
        <w:t xml:space="preserve"> Architecture</w:t>
      </w:r>
      <w:bookmarkEnd w:id="3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91712" cy="4175001"/>
                    </a:xfrm>
                    <a:prstGeom prst="rect">
                      <a:avLst/>
                    </a:prstGeom>
                  </pic:spPr>
                </pic:pic>
              </a:graphicData>
            </a:graphic>
          </wp:inline>
        </w:drawing>
      </w:r>
    </w:p>
    <w:p w14:paraId="410FA864" w14:textId="3B982B86" w:rsidR="00F1106A" w:rsidRDefault="00517CE0" w:rsidP="00517CE0">
      <w:pPr>
        <w:pStyle w:val="Beschriftung"/>
      </w:pPr>
      <w:bookmarkStart w:id="36" w:name="_Toc99032916"/>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617EB6">
        <w:t>.</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1VDA4OjMwOjU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bookmarkEnd w:id="36"/>
    </w:p>
    <w:p w14:paraId="2012D2B4" w14:textId="6B1F83FF" w:rsidR="00041112" w:rsidRDefault="006320C7" w:rsidP="00041112">
      <w:pPr>
        <w:pStyle w:val="Folgeabsatz"/>
        <w:ind w:firstLine="0"/>
      </w:pPr>
      <w:r>
        <w:lastRenderedPageBreak/>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91BF6">
        <w:t xml:space="preserve"> </w:t>
      </w:r>
      <w:sdt>
        <w:sdtPr>
          <w:alias w:val="To edit, see citavi.com/edit"/>
          <w:tag w:val="CitaviPlaceholder#2569ea1d-c739-49cf-8720-fa819231a65f"/>
          <w:id w:val="1303035546"/>
          <w:placeholder>
            <w:docPart w:val="DefaultPlaceholder_-1854013440"/>
          </w:placeholder>
        </w:sdtPr>
        <w:sdtEndPr/>
        <w:sdtContent>
          <w:r w:rsidR="00A91BF6">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jFkNjcwLWY2NDktNGVhNy04YTRmLTNjNmQ2NmI5YjQ0NS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1VDA4OjMwOjU4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MjU2OWVhMWQtYzczOS00OWNmLTg3MjAtZmE4MTkyMzFhNjVmIiwiVGV4dCI6IihWYXN3YW5pIGV0IGFsLiwgMjAxNykiLCJXQUlWZXJzaW9uIjoiNi41LjAuMCJ9}</w:instrText>
          </w:r>
          <w:r w:rsidR="00A91BF6">
            <w:rPr>
              <w:noProof/>
            </w:rPr>
            <w:fldChar w:fldCharType="separate"/>
          </w:r>
          <w:r w:rsidR="00A91BF6">
            <w:rPr>
              <w:noProof/>
            </w:rPr>
            <w:t>(Vaswani et al., 2017)</w:t>
          </w:r>
          <w:r w:rsidR="00A91BF6">
            <w:rPr>
              <w:noProof/>
            </w:rPr>
            <w:fldChar w:fldCharType="end"/>
          </w:r>
        </w:sdtContent>
      </w:sdt>
      <w:r w:rsidR="00A75E3E">
        <w:t xml:space="preserve">. </w:t>
      </w:r>
    </w:p>
    <w:p w14:paraId="31031B6E" w14:textId="6A5D25A3" w:rsidR="00041112" w:rsidRDefault="00041112" w:rsidP="00041112">
      <w:pPr>
        <w:pStyle w:val="Zwischenberschriftnichtnummeriert"/>
      </w:pPr>
      <w:r>
        <w:t>Architecture</w:t>
      </w:r>
    </w:p>
    <w:p w14:paraId="17E7915C" w14:textId="7C3EE53B"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w:t>
      </w:r>
      <w:r w:rsidR="0085480A" w:rsidRPr="00A91BF6">
        <w:t>side</w:t>
      </w:r>
      <w:r w:rsidRPr="00A91BF6">
        <w:t xml:space="preserve"> in </w:t>
      </w:r>
      <w:r w:rsidR="00A91BF6" w:rsidRPr="00A91BF6">
        <w:t>F</w:t>
      </w:r>
      <w:r w:rsidRPr="00A91BF6">
        <w:t xml:space="preserve">igure </w:t>
      </w:r>
      <w:r w:rsidR="00A91BF6" w:rsidRPr="00A91BF6">
        <w:t>10</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A91BF6">
        <w:t>The</w:t>
      </w:r>
      <w:r w:rsidR="00E33136">
        <w:t xml:space="preserve"> additional layer of </w:t>
      </w:r>
      <w:r w:rsidR="00A91BF6">
        <w:t>each</w:t>
      </w:r>
      <w:r w:rsidR="00E33136">
        <w:t xml:space="preserve"> decoder accept</w:t>
      </w:r>
      <w:r w:rsidR="00A91BF6">
        <w:t>s</w:t>
      </w:r>
      <w:r w:rsidR="00E33136">
        <w:t xml:space="preserve"> the output of the last encoder of the encoder stack and use</w:t>
      </w:r>
      <w:r w:rsidR="00A91BF6">
        <w:t>s</w:t>
      </w:r>
      <w:r w:rsidR="00E33136">
        <w:t xml:space="preserv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w:t>
      </w:r>
      <w:r w:rsidR="00091058">
        <w:t>F</w:t>
      </w:r>
      <w:r w:rsidR="00455009">
        <w:t xml:space="preserve">igure </w:t>
      </w:r>
      <w:r w:rsidR="00091058">
        <w:t>10</w:t>
      </w:r>
      <w:r w:rsidR="00455009">
        <w:t xml:space="preserve">,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45104D3A"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w:t>
      </w:r>
      <w:r w:rsidR="00027213">
        <w:lastRenderedPageBreak/>
        <w:t xml:space="preserve">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w:t>
      </w:r>
      <w:r w:rsidR="00E50264">
        <w:t>n</w:t>
      </w:r>
      <w:r w:rsidR="00246CAF">
        <w:t>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w:t>
      </w:r>
      <w:r w:rsidR="00E50264">
        <w:t>a normalized</w:t>
      </w:r>
      <w:r w:rsidR="00584E9B">
        <w:t xml:space="preserv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65C0BCEB"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50264" w:rsidRPr="00E50264">
        <w:t>Fi</w:t>
      </w:r>
      <w:r w:rsidR="00EF60DA" w:rsidRPr="00E50264">
        <w:t xml:space="preserve">gure </w:t>
      </w:r>
      <w:r w:rsidR="00E50264" w:rsidRPr="00E50264">
        <w:t>11</w:t>
      </w:r>
      <w:r w:rsidR="00EF60DA" w:rsidRPr="00E50264">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lastRenderedPageBreak/>
        <w:drawing>
          <wp:inline distT="0" distB="0" distL="0" distR="0" wp14:anchorId="1F146D55" wp14:editId="012005E3">
            <wp:extent cx="4520793" cy="24446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62917" cy="2467399"/>
                    </a:xfrm>
                    <a:prstGeom prst="rect">
                      <a:avLst/>
                    </a:prstGeom>
                  </pic:spPr>
                </pic:pic>
              </a:graphicData>
            </a:graphic>
          </wp:inline>
        </w:drawing>
      </w:r>
    </w:p>
    <w:p w14:paraId="7C2EEE6B" w14:textId="63E410E8" w:rsidR="000454B1" w:rsidRDefault="00CD0911" w:rsidP="00CD0911">
      <w:pPr>
        <w:pStyle w:val="Beschriftung"/>
      </w:pPr>
      <w:bookmarkStart w:id="37" w:name="_Toc99032917"/>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1VDA4OjMwOjU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bookmarkEnd w:id="37"/>
    </w:p>
    <w:p w14:paraId="31546690" w14:textId="7074287F"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different query</w:t>
      </w:r>
      <w:r w:rsidR="00617EB6">
        <w:t xml:space="preserve">, </w:t>
      </w:r>
      <w:r w:rsidR="007008D7">
        <w:t>key</w:t>
      </w:r>
      <w:r w:rsidR="00617EB6">
        <w:t xml:space="preserve">, and </w:t>
      </w:r>
      <w:r w:rsidR="007008D7">
        <w:t xml:space="preserve">value weight matrices that were learned during training the network. </w:t>
      </w:r>
      <w:r w:rsidR="005F3CD4">
        <w:t>In case of t</w:t>
      </w:r>
      <w:r w:rsidR="007008D7">
        <w:t>he Transformer</w:t>
      </w:r>
      <w:r w:rsidR="00617EB6">
        <w:t>,</w:t>
      </w:r>
      <w:r w:rsidR="007008D7">
        <w:t xml:space="preserve">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VQwODozMDo1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The general information flow of the multi-head approach compared to a single-head scaled dot-product attention layer is visualized aga</w:t>
      </w:r>
      <w:r w:rsidR="00CD0911" w:rsidRPr="00617EB6">
        <w:t xml:space="preserve">in in </w:t>
      </w:r>
      <w:r w:rsidR="00617EB6" w:rsidRPr="00617EB6">
        <w:t>F</w:t>
      </w:r>
      <w:r w:rsidR="00CD0911" w:rsidRPr="00617EB6">
        <w:t xml:space="preserve">igure </w:t>
      </w:r>
      <w:r w:rsidR="00617EB6" w:rsidRPr="00617EB6">
        <w:t>11</w:t>
      </w:r>
      <w:r w:rsidR="00CD0911" w:rsidRPr="00617EB6">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VUMDg6MzA6NTg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38" w:name="_Toc99022359"/>
      <w:r>
        <w:t>Transfer Learning</w:t>
      </w:r>
      <w:bookmarkEnd w:id="38"/>
    </w:p>
    <w:p w14:paraId="2778437B" w14:textId="38CECE4E" w:rsidR="008024A9" w:rsidRDefault="00AD5D6E" w:rsidP="000D28D5">
      <w:pPr>
        <w:rPr>
          <w:noProof/>
        </w:rPr>
      </w:pPr>
      <w:r>
        <w:t>Transfer learning is a concept that describes the process of transferring knowledge gained by a model during the training on a source task</w:t>
      </w:r>
      <w:r w:rsidR="004B6E5B">
        <w:t xml:space="preserve"> or </w:t>
      </w:r>
      <w:r>
        <w:t>domain</w:t>
      </w:r>
      <w:r w:rsidR="004B6E5B">
        <w:t xml:space="preserve"> </w:t>
      </w:r>
      <w:r>
        <w:t xml:space="preserve">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70CD5D66" w14:textId="77777777" w:rsidR="00D718CA" w:rsidRPr="00D718CA" w:rsidRDefault="00D718CA" w:rsidP="00D718CA">
      <w:pPr>
        <w:jc w:val="right"/>
      </w:pPr>
    </w:p>
    <w:p w14:paraId="04F78327" w14:textId="77777777" w:rsidR="006A1DAF" w:rsidRDefault="006A1DAF" w:rsidP="006A1DAF">
      <w:pPr>
        <w:pStyle w:val="Abbildung"/>
        <w:keepNext/>
      </w:pPr>
      <w:r>
        <w:lastRenderedPageBreak/>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5901" cy="2925737"/>
                    </a:xfrm>
                    <a:prstGeom prst="rect">
                      <a:avLst/>
                    </a:prstGeom>
                  </pic:spPr>
                </pic:pic>
              </a:graphicData>
            </a:graphic>
          </wp:inline>
        </w:drawing>
      </w:r>
    </w:p>
    <w:p w14:paraId="1B920320" w14:textId="49011120" w:rsidR="006A1DAF" w:rsidRPr="006A1DAF" w:rsidRDefault="006A1DAF" w:rsidP="006A1DAF">
      <w:pPr>
        <w:pStyle w:val="Beschriftung"/>
      </w:pPr>
      <w:bookmarkStart w:id="39" w:name="_Toc99032918"/>
      <w:r>
        <w:t xml:space="preserve">Figure </w:t>
      </w:r>
      <w:r>
        <w:fldChar w:fldCharType="begin"/>
      </w:r>
      <w:r>
        <w:instrText xml:space="preserve"> SEQ Figure \* ARABIC </w:instrText>
      </w:r>
      <w:r>
        <w:fldChar w:fldCharType="separate"/>
      </w:r>
      <w:r w:rsidR="00220ACC">
        <w:rPr>
          <w:noProof/>
        </w:rPr>
        <w:t>12</w:t>
      </w:r>
      <w:r>
        <w:fldChar w:fldCharType="end"/>
      </w:r>
      <w:r>
        <w:t>: Transfer learning taxonomy</w:t>
      </w:r>
      <w:r w:rsidR="004B6E5B">
        <w:t>.</w:t>
      </w:r>
      <w:r>
        <w:t xml:space="preserve">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BE6555">
        <w:t>abridg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bookmarkEnd w:id="39"/>
    </w:p>
    <w:p w14:paraId="5E4A839B" w14:textId="2507ED3D"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different setting</w:t>
      </w:r>
      <w:r w:rsidR="004B6E5B">
        <w:t>s</w:t>
      </w:r>
      <w:r>
        <w:t xml:space="preserve"> for such knowledge transfer are identified and categorized. Their proposed taxonomy is adopted in this thesis and </w:t>
      </w:r>
      <w:r w:rsidR="004B6E5B">
        <w:t>can be seen</w:t>
      </w:r>
      <w:r>
        <w:t xml:space="preserve"> in </w:t>
      </w:r>
      <w:r w:rsidR="004B6E5B">
        <w:t>the</w:t>
      </w:r>
      <w:r>
        <w:t xml:space="preserve"> simplified version</w:t>
      </w:r>
      <w:r w:rsidR="004B6E5B">
        <w:t xml:space="preserve"> of </w:t>
      </w:r>
      <w:sdt>
        <w:sdtPr>
          <w:alias w:val="To edit, see citavi.com/edit"/>
          <w:tag w:val="CitaviPlaceholder#0e2172a5-9d2e-4bda-b8d1-7ffa296d27a9"/>
          <w:id w:val="747930507"/>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2UxMjI2OGYxLWNhY2EtNGEzZi04ZWNmLWQ4MzM0ZjY4MzYwZSIsIkVudHJpZXMiOlt7IiRpZCI6IjIiLCIkdHlwZSI6IlN3aXNzQWNhZGVtaWMuQ2l0YXZpLkNpdGF0aW9ucy5Xb3JkUGxhY2Vob2xkZXJFbnRyeSwgU3dpc3NBY2FkZW1pYy5DaXRhdmkiLCJJZCI6ImJjN2E2MDQ0LTMxOGUtNGRlNC05YmJiLTZkM2Q3ZjlmZWFhM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zBlMjE3MmE1LTlkMmUtNGJkYS1iOGQxLTdmZmEyOTZkMjdhOSIsIlRleHQiOiJSdWRlciIsIldBSVZlcnNpb24iOiI2LjUuMC4wIn0=}</w:instrText>
          </w:r>
          <w:r w:rsidR="004B6E5B">
            <w:rPr>
              <w:noProof/>
            </w:rPr>
            <w:fldChar w:fldCharType="separate"/>
          </w:r>
          <w:r w:rsidR="004B6E5B">
            <w:rPr>
              <w:noProof/>
            </w:rPr>
            <w:t>Ruder</w:t>
          </w:r>
          <w:r w:rsidR="004B6E5B">
            <w:rPr>
              <w:noProof/>
            </w:rPr>
            <w:fldChar w:fldCharType="end"/>
          </w:r>
        </w:sdtContent>
      </w:sdt>
      <w:r w:rsidR="004B6E5B">
        <w:t xml:space="preserve"> </w:t>
      </w:r>
      <w:sdt>
        <w:sdtPr>
          <w:alias w:val="To edit, see citavi.com/edit"/>
          <w:tag w:val="CitaviPlaceholder#e12268f1-caca-4a3f-8ecf-d8334f68360e"/>
          <w:id w:val="1590032443"/>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zBlMjE3MmE1LTlkMmUtNGJkYS1iOGQxLTdmZmEyOTZkMjdhOSIsIkVudHJpZXMiOlt7IiRpZCI6IjIiLCIkdHlwZSI6IlN3aXNzQWNhZGVtaWMuQ2l0YXZpLkNpdGF0aW9ucy5Xb3JkUGxhY2Vob2xkZXJFbnRyeSwgU3dpc3NBY2FkZW1pYy5DaXRhdmkiLCJJZCI6ImVmZjRjNWIyLTlhOTAtNDAxZi1hMDgyLTUwMGEyMDAyNjgyZS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NlMTIyNjhmMS1jYWNhLTRhM2YtOGVjZi1kODMzNGY2ODM2MGUiLCJUZXh0IjoiKDIwMTkpIiwiV0FJVmVyc2lvbiI6IjYuNS4wLjAifQ==}</w:instrText>
          </w:r>
          <w:r w:rsidR="004B6E5B">
            <w:rPr>
              <w:noProof/>
            </w:rPr>
            <w:fldChar w:fldCharType="separate"/>
          </w:r>
          <w:r w:rsidR="004B6E5B">
            <w:rPr>
              <w:noProof/>
            </w:rPr>
            <w:t>(2019)</w:t>
          </w:r>
          <w:r w:rsidR="004B6E5B">
            <w:rPr>
              <w:noProof/>
            </w:rPr>
            <w:fldChar w:fldCharType="end"/>
          </w:r>
        </w:sdtContent>
      </w:sdt>
      <w:r>
        <w:t xml:space="preserve"> </w:t>
      </w:r>
      <w:r w:rsidRPr="004B6E5B">
        <w:t xml:space="preserve">in </w:t>
      </w:r>
      <w:r w:rsidR="004B6E5B" w:rsidRPr="004B6E5B">
        <w:t>Fi</w:t>
      </w:r>
      <w:r w:rsidRPr="004B6E5B">
        <w:t>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w:t>
      </w:r>
      <w:r w:rsidR="00407A04">
        <w:rPr>
          <w:i/>
          <w:iCs/>
        </w:rPr>
        <w:t>at</w:t>
      </w:r>
      <w:r w:rsidR="000E2BFD" w:rsidRPr="000E2BFD">
        <w:rPr>
          <w:i/>
          <w:iCs/>
        </w:rPr>
        <w:t>ion</w:t>
      </w:r>
      <w:r w:rsidR="000E2BFD">
        <w:t xml:space="preserve">.  </w:t>
      </w:r>
    </w:p>
    <w:p w14:paraId="2B9869E3" w14:textId="6482D9EE" w:rsidR="002F3786" w:rsidRDefault="002F3786" w:rsidP="002F3786">
      <w:pPr>
        <w:pStyle w:val="Zwischenberschriftnichtnummeriert"/>
      </w:pPr>
      <w:r>
        <w:t>Sequential transfer learning</w:t>
      </w:r>
    </w:p>
    <w:p w14:paraId="1052A12D" w14:textId="0ED5A2E4" w:rsidR="00895873" w:rsidRDefault="00DE1DB7" w:rsidP="00DE1DB7">
      <w:r>
        <w:t xml:space="preserve">The </w:t>
      </w:r>
      <w:r w:rsidR="00EC516A">
        <w:t>scenario</w:t>
      </w:r>
      <w:r>
        <w:t xml:space="preserve"> of sequential transfer learning occurs when the source task differs from the target task and the </w:t>
      </w:r>
      <w:r w:rsidR="00EE421F">
        <w:t>goal</w:t>
      </w:r>
      <w:r>
        <w:t xml:space="preserve"> is </w:t>
      </w:r>
      <w:r w:rsidR="00895873">
        <w:t xml:space="preserve">“to transfer information from the model trained on the source task to improve performance of the target mode” </w:t>
      </w:r>
      <w:sdt>
        <w:sdtPr>
          <w:alias w:val="To edit, see citavi.com/edit"/>
          <w:tag w:val="CitaviPlaceholder#d7d780c6-2daa-480e-8eac-3318f1204507"/>
          <w:id w:val="-445538593"/>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U4ZmRjLWVhZTUtNGNjZC04NDk2LTAyZGY4NjhjMjI0NS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ZDdkNzgwYzYtMmRhYS00ODBlLThlYWMtMzMxOGYxMjA0NTA3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895873">
        <w:t xml:space="preserve">. </w:t>
      </w:r>
      <w:r>
        <w:t>Note that the tasks in this setting are learned sequential</w:t>
      </w:r>
      <w:r w:rsidR="00EC516A">
        <w:t>ly</w:t>
      </w:r>
      <w:r>
        <w:t xml:space="preserve">, otherwise there would be talk of multi-task learning. Sequential transfer learning can be useful in several situations, </w:t>
      </w:r>
      <w:r w:rsidR="009E1EC8">
        <w:t>e.g.</w:t>
      </w:r>
      <w:r w:rsidR="00895873">
        <w:t>,</w:t>
      </w:r>
      <w:r w:rsidR="009E1EC8">
        <w:t xml:space="preserve"> if there is a lot of data available for the source task but only little for the target task, or if </w:t>
      </w:r>
      <w:r w:rsidR="00895873">
        <w:t>“</w:t>
      </w:r>
      <w:r w:rsidR="00407A04">
        <w:t xml:space="preserve">adaptation </w:t>
      </w:r>
      <w:r w:rsidR="009E1EC8">
        <w:t xml:space="preserve">to many </w:t>
      </w:r>
      <w:r w:rsidR="00895873">
        <w:t>target</w:t>
      </w:r>
      <w:r w:rsidR="009E1EC8">
        <w:t xml:space="preserve"> tasks is necessary</w:t>
      </w:r>
      <w:r w:rsidR="00895873">
        <w:t xml:space="preserve">” </w:t>
      </w:r>
      <w:sdt>
        <w:sdtPr>
          <w:alias w:val="To edit, see citavi.com/edit"/>
          <w:tag w:val="CitaviPlaceholder#8684855c-1c99-432b-a21b-7a48b34a404b"/>
          <w:id w:val="1726332628"/>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zFjYmNkLWE0OTQtNDk2Yi04OGNmLWQ5YzYzMTE2MjBjN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ODY4NDg1NWMtMWM5OS00MzJiLWEyMWItN2E0OGIzNGE0MDRi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9E1EC8">
        <w:t xml:space="preserve">. </w:t>
      </w:r>
    </w:p>
    <w:p w14:paraId="145843F7" w14:textId="2BA02310" w:rsidR="008C3DC4" w:rsidRDefault="009E1EC8" w:rsidP="00895873">
      <w:pPr>
        <w:pStyle w:val="Folgeabsatz"/>
      </w:pPr>
      <w:r>
        <w:t xml:space="preserve">Generally speaking, this kind of transfer learning consists of two phases, </w:t>
      </w:r>
      <w:r w:rsidR="0035405F">
        <w:t xml:space="preserve">i.e., </w:t>
      </w:r>
      <w:r>
        <w:t xml:space="preserve">pretraining and </w:t>
      </w:r>
      <w:r w:rsidR="00407A04">
        <w:t>adaptation</w:t>
      </w:r>
      <w:r w:rsidR="00895873">
        <w:t xml:space="preserve">. </w:t>
      </w:r>
      <w:r w:rsidR="0035405F">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w:t>
      </w:r>
      <w:r w:rsidR="0035405F">
        <w:lastRenderedPageBreak/>
        <w:t xml:space="preserve">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47C7D6EE" w:rsidR="008E2353" w:rsidRDefault="008E2353" w:rsidP="008C3DC4">
      <w:pPr>
        <w:pStyle w:val="Folgeabsatz"/>
      </w:pPr>
      <w:r>
        <w:t xml:space="preserve">The </w:t>
      </w:r>
      <w:r w:rsidR="00407A04">
        <w:t xml:space="preserve">adaptation </w:t>
      </w:r>
      <w:r>
        <w:t xml:space="preserve">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w:t>
      </w:r>
      <w:r w:rsidR="00CB3B09">
        <w:t xml:space="preserve">is </w:t>
      </w:r>
      <w:r w:rsidR="00165522">
        <w:t xml:space="preserve">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2E24B97C" w:rsidR="00F03AD4" w:rsidRDefault="0064744C" w:rsidP="008F1EA1">
      <w:r w:rsidRPr="0064744C">
        <w:rPr>
          <w:color w:val="000000" w:themeColor="text1"/>
        </w:rPr>
        <w:t xml:space="preserve">Domain </w:t>
      </w:r>
      <w:r w:rsidR="00407A04">
        <w:t xml:space="preserve">adaptation </w:t>
      </w:r>
      <w:r w:rsidRPr="0064744C">
        <w:rPr>
          <w:color w:val="000000" w:themeColor="text1"/>
        </w:rPr>
        <w:t xml:space="preserve">is the appropriate technique when the distribution of the data seen during training is different from the distribution of the data from the target </w:t>
      </w:r>
      <w:r>
        <w:rPr>
          <w:color w:val="000000" w:themeColor="text1"/>
        </w:rPr>
        <w:t>task</w:t>
      </w:r>
      <w:r w:rsidRPr="0064744C">
        <w:rPr>
          <w:color w:val="000000" w:themeColor="text1"/>
        </w:rPr>
        <w:t xml:space="preserve">. </w:t>
      </w:r>
      <w:r w:rsidR="00D77DB3">
        <w:t xml:space="preserve">Domain </w:t>
      </w:r>
      <w:r w:rsidR="00407A04">
        <w:t xml:space="preserve">adaptation </w:t>
      </w:r>
      <w:r w:rsidR="008F1EA1">
        <w:t>aims to learn better representations for a specific target domain, unlike sequential transfer learning, which tends to aim to learn more general</w:t>
      </w:r>
      <w:r>
        <w:t>ly</w:t>
      </w:r>
      <w:r w:rsidR="008F1EA1">
        <w:t xml:space="preserve"> useful representations. Furthermore, domain </w:t>
      </w:r>
      <w:r w:rsidR="00407A04">
        <w:t xml:space="preserve">adaptation </w:t>
      </w:r>
      <w:r w:rsidR="008F1EA1">
        <w:t>assumes</w:t>
      </w:r>
      <w:r>
        <w:t xml:space="preserve"> that</w:t>
      </w:r>
      <w:r w:rsidR="008F1EA1">
        <w:t xml:space="preserve"> both, the source, and the target domain,</w:t>
      </w:r>
      <w:r>
        <w:t xml:space="preserve"> </w:t>
      </w:r>
      <w:r w:rsidR="008F1EA1">
        <w:t xml:space="preserve">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r>
        <w:t>ULMFiT</w:t>
      </w:r>
    </w:p>
    <w:p w14:paraId="1A92F809" w14:textId="1413E730" w:rsidR="002036E4" w:rsidRPr="002036E4" w:rsidRDefault="002036E4" w:rsidP="002036E4">
      <w:r>
        <w:t xml:space="preserve">A major step </w:t>
      </w:r>
      <w:r w:rsidR="00B85BAC">
        <w:t xml:space="preserve">towards efficient transfer learning in natural language processing was the publication of </w:t>
      </w:r>
      <w:r w:rsidR="00B85BAC" w:rsidRPr="0064744C">
        <w:rPr>
          <w:i/>
          <w:iCs/>
        </w:rPr>
        <w:t>Universal Language Model Fine-Tuning</w:t>
      </w:r>
      <w:r w:rsidR="00B85BAC">
        <w:t xml:space="preserve">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1VDA4OjMwOjU3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NVQwODozMDo1N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 xml:space="preserve">With ULMFiT </w:t>
      </w:r>
      <w:r w:rsidR="0064744C">
        <w:t>the researchers</w:t>
      </w:r>
      <w:r w:rsidR="00B85BAC">
        <w:t xml:space="preserve"> proposed the concept of pretrained language models. </w:t>
      </w:r>
      <w:r w:rsidR="00A1307E">
        <w:t xml:space="preserve">Their method is based on the sequential transfer learning approach. First, they train a general domain language model on a large text corpus, which is based on a variant of LSTM </w:t>
      </w:r>
      <w:r w:rsidR="00A1307E" w:rsidRPr="0064744C">
        <w:t>(see section</w:t>
      </w:r>
      <w:r w:rsidR="00A16683">
        <w:t xml:space="preserve"> </w:t>
      </w:r>
      <w:r w:rsidR="00A16683">
        <w:fldChar w:fldCharType="begin"/>
      </w:r>
      <w:r w:rsidR="00A16683">
        <w:instrText xml:space="preserve"> REF _Ref98862433 \r \h </w:instrText>
      </w:r>
      <w:r w:rsidR="00A16683">
        <w:fldChar w:fldCharType="separate"/>
      </w:r>
      <w:r w:rsidR="00A16683">
        <w:t>2.2.3</w:t>
      </w:r>
      <w:r w:rsidR="00A16683">
        <w:fldChar w:fldCharType="end"/>
      </w:r>
      <w:r w:rsidR="0064744C">
        <w:t>).</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w:t>
      </w:r>
      <w:r w:rsidR="00C36588">
        <w:t xml:space="preserve">which was </w:t>
      </w:r>
      <w:r w:rsidR="00A1307E">
        <w:t xml:space="preserve">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40" w:name="_Ref98916834"/>
      <w:bookmarkStart w:id="41" w:name="_Toc99022360"/>
      <w:r>
        <w:lastRenderedPageBreak/>
        <w:t>BERT</w:t>
      </w:r>
      <w:bookmarkEnd w:id="40"/>
      <w:bookmarkEnd w:id="41"/>
    </w:p>
    <w:p w14:paraId="5426A4CB" w14:textId="0F853D85" w:rsidR="003F26A7" w:rsidRPr="003F26A7" w:rsidRDefault="00626C6F" w:rsidP="003F26A7">
      <w:r>
        <w:t xml:space="preserve">With the publication of </w:t>
      </w:r>
      <w:r w:rsidR="003F26A7" w:rsidRPr="00626C6F">
        <w:rPr>
          <w:i/>
          <w:iCs/>
        </w:rPr>
        <w:t>Bidirectional Encoder Representations from Transformers (</w:t>
      </w:r>
      <w:r w:rsidR="003F26A7" w:rsidRPr="00C567DE">
        <w:t>BERT</w:t>
      </w:r>
      <w:r w:rsidR="003F26A7" w:rsidRPr="00626C6F">
        <w:rPr>
          <w:i/>
          <w:iCs/>
        </w:rPr>
        <w: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VUMDg6MzA6NTc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VUMDg6MzA6NTc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state-of-the-art performance on eleven different NLP tasks</w:t>
      </w:r>
      <w:r w:rsidR="00C567DE">
        <w:t xml:space="preserve"> </w:t>
      </w:r>
      <w:sdt>
        <w:sdtPr>
          <w:alias w:val="To edit, see citavi.com/edit"/>
          <w:tag w:val="CitaviPlaceholder#e60d94c2-866b-46a6-9522-185e3851be13"/>
          <w:id w:val="237143575"/>
          <w:placeholder>
            <w:docPart w:val="DefaultPlaceholder_-1854013440"/>
          </w:placeholder>
        </w:sdtPr>
        <w:sdtEndPr/>
        <w:sdtContent>
          <w:r w:rsidR="00C567DE">
            <w:rPr>
              <w:noProof/>
            </w:rPr>
            <w:fldChar w:fldCharType="begin"/>
          </w:r>
          <w:r w:rsidR="00C567D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UyMzYwLTViMTktNDYyYi1iZDlkLTQxMzZmZWUyOGRlN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U2MGQ5NGMyLTg2NmItNDZhNi05NTIyLTE4NWUzODUxYmUxMyIsIlRleHQiOiIoRGV2bGluIGV0IGFsLiwgMjAxOCkiLCJXQUlWZXJzaW9uIjoiNi41LjAuMCJ9}</w:instrText>
          </w:r>
          <w:r w:rsidR="00C567DE">
            <w:rPr>
              <w:noProof/>
            </w:rPr>
            <w:fldChar w:fldCharType="separate"/>
          </w:r>
          <w:r w:rsidR="00C567DE">
            <w:rPr>
              <w:noProof/>
            </w:rPr>
            <w:t>(Devlin et al., 2018)</w:t>
          </w:r>
          <w:r w:rsidR="00C567DE">
            <w:rPr>
              <w:noProof/>
            </w:rPr>
            <w:fldChar w:fldCharType="end"/>
          </w:r>
        </w:sdtContent>
      </w:sdt>
      <w:r w:rsidR="00A40142">
        <w:t xml:space="preserve"> and</w:t>
      </w:r>
      <w:r w:rsidR="00C567DE">
        <w:t xml:space="preserve"> it</w:t>
      </w:r>
      <w:r w:rsidR="00A40142">
        <w:t xml:space="preserve"> makes it the most popular NLP model in recent years.</w:t>
      </w:r>
      <w:r w:rsidR="00AA4611">
        <w:t xml:space="preserve"> </w:t>
      </w:r>
      <w:r w:rsidR="00C65DCC">
        <w:t xml:space="preserve">This first section of this chapter explains the inner workings of BERT in order to justify </w:t>
      </w:r>
      <w:r w:rsidR="00C567DE">
        <w:t>this</w:t>
      </w:r>
      <w:r w:rsidR="00C65DCC">
        <w:t xml:space="preserve">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w:t>
      </w:r>
      <w:r w:rsidR="00C567DE">
        <w:t xml:space="preserve">BERT’s </w:t>
      </w:r>
      <w:r w:rsidR="006C14B5">
        <w:t>lack</w:t>
      </w:r>
      <w:r w:rsidR="00C567DE">
        <w:t xml:space="preserve"> of</w:t>
      </w:r>
      <w:r w:rsidR="006C14B5">
        <w:t xml:space="preserve"> domain</w:t>
      </w:r>
      <w:r w:rsidR="00160103">
        <w:t xml:space="preserve"> </w:t>
      </w:r>
      <w:r w:rsidR="006C14B5">
        <w:t>specific knowledge</w:t>
      </w:r>
      <w:r w:rsidR="00C567DE">
        <w:t>, which forms the basis for the methodology chosen in this work</w:t>
      </w:r>
      <w:r w:rsidR="006C14B5">
        <w:t xml:space="preserve">. </w:t>
      </w:r>
    </w:p>
    <w:p w14:paraId="264CC564" w14:textId="60B689D7" w:rsidR="00A16ABB" w:rsidRDefault="00CD2D93" w:rsidP="007C28BD">
      <w:pPr>
        <w:pStyle w:val="berschrift3"/>
      </w:pPr>
      <w:bookmarkStart w:id="42" w:name="_Ref98935442"/>
      <w:bookmarkStart w:id="43" w:name="_Toc99022361"/>
      <w:r>
        <w:t>Inner Workings</w:t>
      </w:r>
      <w:bookmarkEnd w:id="42"/>
      <w:bookmarkEnd w:id="43"/>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9405" cy="1238250"/>
                    </a:xfrm>
                    <a:prstGeom prst="rect">
                      <a:avLst/>
                    </a:prstGeom>
                  </pic:spPr>
                </pic:pic>
              </a:graphicData>
            </a:graphic>
          </wp:inline>
        </w:drawing>
      </w:r>
    </w:p>
    <w:p w14:paraId="55D2F19E" w14:textId="4EC2BEAA" w:rsidR="000A712F" w:rsidRPr="000A712F" w:rsidRDefault="003908D6" w:rsidP="003908D6">
      <w:pPr>
        <w:pStyle w:val="Beschriftung"/>
      </w:pPr>
      <w:bookmarkStart w:id="44" w:name="_Toc99032919"/>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w:t>
      </w:r>
      <w:r w:rsidR="000F2A48">
        <w:t xml:space="preserve">different contextual </w:t>
      </w:r>
      <w:r w:rsidR="00F5532F">
        <w:t>pretraining</w:t>
      </w:r>
      <w:r w:rsidR="000F2A48">
        <w:t xml:space="preserve"> methods</w:t>
      </w:r>
      <w:r w:rsidR="00F5532F">
        <w:t>. BERT is deeply bidirectional, GPT is unidirectional, and ELMo is shallowly bidirectional</w:t>
      </w:r>
      <w:r w:rsidR="008D28FB">
        <w:t>.</w:t>
      </w:r>
      <w:r w:rsidR="00F5532F">
        <w:t xml:space="preserve">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bookmarkEnd w:id="44"/>
    </w:p>
    <w:p w14:paraId="633FA2F9" w14:textId="71C09C14" w:rsidR="00F5532F" w:rsidRDefault="003908D6" w:rsidP="00D50E34">
      <w:pPr>
        <w:pStyle w:val="Folgeabsatz"/>
        <w:ind w:firstLine="0"/>
      </w:pPr>
      <w:r>
        <w:t>BERT</w:t>
      </w:r>
      <w:r w:rsidR="00192B9F">
        <w:t>’s architecture</w:t>
      </w:r>
      <w:r>
        <w:t xml:space="preserve"> </w:t>
      </w:r>
      <w:r w:rsidR="008D28FB">
        <w:t>is simply</w:t>
      </w:r>
      <w:r w:rsidR="00192B9F">
        <w:t xml:space="preserve"> a stack</w:t>
      </w:r>
      <w:r w:rsidR="00A16683">
        <w:t xml:space="preserve"> of</w:t>
      </w:r>
      <w:r w:rsidR="00192B9F">
        <w:t xml:space="preserve"> transformer-</w:t>
      </w:r>
      <w:r>
        <w:t xml:space="preserve">encoders </w:t>
      </w:r>
      <w:r w:rsidR="00192B9F">
        <w:t>(</w:t>
      </w:r>
      <w:r w:rsidR="00A16683">
        <w:t xml:space="preserve">see section </w:t>
      </w:r>
      <w:r w:rsidR="00A16683">
        <w:fldChar w:fldCharType="begin"/>
      </w:r>
      <w:r w:rsidR="00A16683">
        <w:instrText xml:space="preserve"> REF _Ref98862412 \r \h </w:instrText>
      </w:r>
      <w:r w:rsidR="00A16683">
        <w:fldChar w:fldCharType="separate"/>
      </w:r>
      <w:r w:rsidR="00A16683">
        <w:t>2.2.6</w:t>
      </w:r>
      <w:r w:rsidR="00A16683">
        <w:fldChar w:fldCharType="end"/>
      </w:r>
      <w:r w:rsidR="00192B9F">
        <w:t xml:space="preserve">). </w:t>
      </w:r>
      <w:r w:rsidR="00A16683">
        <w:t xml:space="preserve">Originally, </w:t>
      </w:r>
      <w:r w:rsidR="001739C1">
        <w:t xml:space="preserve">BERT </w:t>
      </w:r>
      <w:r w:rsidR="00A16683">
        <w:t>came</w:t>
      </w:r>
      <w:r w:rsidR="001739C1">
        <w:t xml:space="preserve">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w:t>
      </w:r>
      <w:r w:rsidR="00C36BCC">
        <w:lastRenderedPageBreak/>
        <w:t xml:space="preserve">representation, while starting from the very bottom of a deep neural network, what distinguishes it from ELMo’s </w:t>
      </w:r>
      <w:r w:rsidR="00C36BCC" w:rsidRPr="00A16683">
        <w:t xml:space="preserve">approach (see </w:t>
      </w:r>
      <w:r w:rsidR="00917216">
        <w:t xml:space="preserve">Figure 13 and </w:t>
      </w:r>
      <w:r w:rsidR="00C36BCC" w:rsidRPr="00A16683">
        <w:t>section</w:t>
      </w:r>
      <w:r w:rsidR="00A16683" w:rsidRPr="00A16683">
        <w:t xml:space="preserve"> </w:t>
      </w:r>
      <w:r w:rsidR="00A16683" w:rsidRPr="00A16683">
        <w:fldChar w:fldCharType="begin"/>
      </w:r>
      <w:r w:rsidR="00A16683" w:rsidRPr="00A16683">
        <w:instrText xml:space="preserve"> REF _Ref98862641 \r \h </w:instrText>
      </w:r>
      <w:r w:rsidR="00A16683">
        <w:instrText xml:space="preserve"> \* MERGEFORMAT </w:instrText>
      </w:r>
      <w:r w:rsidR="00A16683" w:rsidRPr="00A16683">
        <w:fldChar w:fldCharType="separate"/>
      </w:r>
      <w:r w:rsidR="00A16683" w:rsidRPr="00A16683">
        <w:t>2.2.1</w:t>
      </w:r>
      <w:r w:rsidR="00A16683" w:rsidRPr="00A16683">
        <w:fldChar w:fldCharType="end"/>
      </w:r>
      <w:r w:rsidR="00C36BCC" w:rsidRPr="00A16683">
        <w:t>)</w:t>
      </w:r>
      <w:r w:rsidR="00654AC0" w:rsidRPr="00A16683">
        <w:t>.</w:t>
      </w:r>
      <w:r w:rsidR="00654AC0">
        <w:t xml:space="preserve"> In order to learn these </w:t>
      </w:r>
      <w:r w:rsidR="00A16683">
        <w:t xml:space="preserve">language </w:t>
      </w:r>
      <w:r w:rsidR="00654AC0">
        <w:t>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08F626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104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3YzY2Nzc2YS1kNjM3LTQ2YzQtYjkzOC0xNGRlNGQ5ZTZkOTIiLCJUZXh0IjoiKERldmxpbiBldCBhbC4sIDIwMTgsIFNlY3Rpb24gMy4xKSIsIldBSVZlcnNpb24iOiI2LjUuMC4wIn0=}</w:instrText>
          </w:r>
          <w:r w:rsidR="005B1C2E">
            <w:rPr>
              <w:noProof/>
            </w:rPr>
            <w:fldChar w:fldCharType="separate"/>
          </w:r>
          <w:r w:rsidR="00104DAD">
            <w:rPr>
              <w:noProof/>
            </w:rPr>
            <w:t>(Devlin et al., 2018, Section 3.1)</w:t>
          </w:r>
          <w:r w:rsidR="005B1C2E">
            <w:rPr>
              <w:noProof/>
            </w:rPr>
            <w:fldChar w:fldCharType="end"/>
          </w:r>
        </w:sdtContent>
      </w:sdt>
    </w:p>
    <w:p w14:paraId="67FF32D3" w14:textId="526EA350"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8665EE">
        <w:t>the transfer learning section above</w:t>
      </w:r>
      <w:r>
        <w:t xml:space="preserve">. </w:t>
      </w:r>
    </w:p>
    <w:p w14:paraId="7E6E5ACB" w14:textId="4AE6BA25" w:rsidR="0021270E" w:rsidRDefault="0021270E" w:rsidP="006967D6">
      <w:pPr>
        <w:pStyle w:val="Zwischenberschriftnichtnummeriert"/>
      </w:pPr>
      <w:r>
        <w:t>Next Sentence Prediction</w:t>
      </w:r>
    </w:p>
    <w:p w14:paraId="5F9E4BBB" w14:textId="38B29578" w:rsidR="008665EE" w:rsidRDefault="009A5C76" w:rsidP="00570B8E">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E31C1E">
            <w:rPr>
              <w:noProof/>
            </w:rPr>
            <w:t>(Devlin et al., 2018, Pre-training BERT)</w:t>
          </w:r>
          <w:r w:rsidR="00232C3D">
            <w:rPr>
              <w:noProof/>
            </w:rPr>
            <w:fldChar w:fldCharType="end"/>
          </w:r>
        </w:sdtContent>
      </w:sdt>
      <w:r w:rsidR="008665EE">
        <w:t xml:space="preserve"> </w:t>
      </w:r>
    </w:p>
    <w:p w14:paraId="361CE187" w14:textId="20B301C1" w:rsidR="009F7EEA" w:rsidRPr="009F7EEA" w:rsidRDefault="009F7EEA" w:rsidP="00570B8E">
      <w:pPr>
        <w:pStyle w:val="Folgeabsatz"/>
      </w:pPr>
      <w:r>
        <w:t>It is to mention that research has shown that NSP is not mandatory as it does not improve downstream task performance of BERT</w:t>
      </w:r>
      <w:r w:rsidR="00B2001E">
        <w:t xml:space="preserve"> </w:t>
      </w:r>
      <w:sdt>
        <w:sdtPr>
          <w:alias w:val="To edit, see citavi.com/edit"/>
          <w:tag w:val="CitaviPlaceholder#d151591a-1818-47a4-b370-9ab2f16483f9"/>
          <w:id w:val="-678429776"/>
          <w:placeholder>
            <w:docPart w:val="DefaultPlaceholder_-1854013440"/>
          </w:placeholder>
        </w:sdtPr>
        <w:sdtEndPr/>
        <w:sdtContent>
          <w:r w:rsidR="00AA53E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TA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Ex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Ey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xMy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TQ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kwMS4wNzI5MXYxIiwiVXJpU3RyaW5nIjoiaHR0cHM6Ly9hcnhpdi5vcmcvcGRmLzE5MDEuMDcyOTF2M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yMlQxNzowMToyOSIsIk1vZGlmaWVkQnkiOiJfUGFzY2giLCJJZCI6IjNiNTdhNTc2LWQ2ZmYtNGYzYS05MWI2LTlkZTBkNDllMTY0NyIsIk1vZGlmaWVkT24iOiIyMDIyLTAzLTIyVDE3OjAxOjI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kwMS4wNzI5MXYxIiwiVXJpU3RyaW5nIjoiaHR0cDovL2FyeGl2Lm9yZy9hYnMvMTkwMS4wNzI5MX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jJUMTc6MDE6MjkiLCJNb2RpZmllZEJ5IjoiX1Bhc2NoIiwiSWQiOiIyYjljZWUzMS0xNmQ5LTQyNzktOWUzNi00M2ExMmMxMjY4NjMiLCJNb2RpZmllZE9uIjoiMjAyMi0wMy0yMlQxNzowMToyO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hcnhpdi5vcmcvcGRmLzE5MDEuMDcyOTF2MSIsIlVyaVN0cmluZyI6Imh0dHA6Ly9hcnhpdi5vcmcvcGRmLzE5MDEuMDcyOTF2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}</w:instrText>
          </w:r>
          <w:r w:rsidR="00AA53E4">
            <w:rPr>
              <w:noProof/>
            </w:rPr>
            <w:fldChar w:fldCharType="separate"/>
          </w:r>
          <w:r w:rsidR="00AA53E4">
            <w:rPr>
              <w:noProof/>
            </w:rPr>
            <w:t>(Lample &amp; Conneau, 2019; Liu et al., 2019)</w:t>
          </w:r>
          <w:r w:rsidR="00AA53E4">
            <w:rPr>
              <w:noProof/>
            </w:rPr>
            <w:fldChar w:fldCharType="end"/>
          </w:r>
        </w:sdtContent>
      </w:sdt>
      <w:r>
        <w:t xml:space="preserve">, and </w:t>
      </w:r>
      <w:r w:rsidR="00570B8E">
        <w:t xml:space="preserve">hence </w:t>
      </w:r>
      <w:r w:rsidR="00E758C9">
        <w:t>research</w:t>
      </w:r>
      <w:r w:rsidR="005537E8">
        <w:t>ers</w:t>
      </w:r>
      <w:r w:rsidR="00E758C9">
        <w:t xml:space="preserve"> often only use the MLM task </w:t>
      </w:r>
      <w:r w:rsidR="005537E8">
        <w:t xml:space="preserve">to </w:t>
      </w:r>
      <w:r w:rsidR="001C078A">
        <w:t>(further) pre</w:t>
      </w:r>
      <w:r w:rsidR="005537E8">
        <w:t>train their own</w:t>
      </w:r>
      <w:r w:rsidR="00561886">
        <w:t xml:space="preserve"> </w:t>
      </w:r>
      <w:r w:rsidR="00E758C9">
        <w:t>BERT</w:t>
      </w:r>
      <w:r w:rsidR="00561886">
        <w:t xml:space="preserve"> models</w:t>
      </w:r>
      <w:r w:rsidR="005537E8">
        <w:t xml:space="preserve"> </w:t>
      </w:r>
      <w:sdt>
        <w:sdtPr>
          <w:alias w:val="To edit, see citavi.com/edit"/>
          <w:tag w:val="CitaviPlaceholder#7947369b-9170-4a47-887c-641b9015cc0d"/>
          <w:id w:val="-2008199343"/>
          <w:placeholder>
            <w:docPart w:val="DefaultPlaceholder_-1854013440"/>
          </w:placeholder>
        </w:sdtPr>
        <w:sdtEndPr/>
        <w:sdtContent>
          <w:r w:rsidR="005537E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ExLjAzODk0djMiLCJVcmlTdHJpbmciOiJodHRwczovL2FyeGl2Lm9yZy9wZGYvMTkxMS4wMzg5NH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MwVDA5OjIxOjUyIiwiTW9kaWZpZWRCeSI6Il9QYXNjaCIsIklkIjoiZTA1NTAwOWYtYmYyNi00OTJkLTkxODQtMjhjMTQ5NzFkYTNhIiwiTW9kaWZpZWRPbiI6IjIwMjItMDEtMzBUMDk6MjE6NT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8yMDIwLmFjbC1tYWluLjY0NSIsIlVyaVN0cmluZyI6Imh0dHBzOi8vZG9pLm9yZy8xMC4xODY1My92MS8yMDIwLmFjbC1tYWluLjY0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MwVDA5OjIxOjUyIiwiTW9kaWZpZWRCeSI6Il9QYXNjaCIsIklkIjoiZDZlMGY3ODktZmIwMC00N2UxLWE2YjUtOTFiYWQyY2NmZTVkIiwiTW9kaWZpZWRPbiI6IjIwMjItMDEtMzBUMDk6MjE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OTExLjAzODk0djMiLCJVcmlTdHJpbmciOiJodHRwOi8vYXJ4aXYub3JnL3BkZi8xOTExLjAzODk0d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zMFQwOToyMTo1MiIsIk1vZGlmaWVkQnkiOiJfUGFzY2giLCJJZCI6ImI4YjYxMmI0LWQzMmQtNGJjMy05NDEwLWZjNTZmNmE0YzBkNCIsIk1vZGlmaWVkT24iOiIyMDIyLTAxLTMwVDA5OjIxOjU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kxMS4wMzg5NHYzIiwiVXJpU3RyaW5nIjoiaHR0cDovL2FyeGl2Lm9yZy9hYnMvMTkxMS4wMzg5NHY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MzAiLCIkdHlwZSI6IlN3aXNzQWNhZGVtaWMuQ2l0YXZpLlBlcnNvbiwgU3dpc3NBY2FkZW1pYy5DaXRhdmkiLCJGaXJzdE5hbWUiOiJNaWNoYWVsIiwiTGFzdE5hbWUiOiJHcmFuaXR6ZXIiLCJQcm90ZWN0ZWQiOmZhbHNlLCJTZXgiOjIsIkNyZWF0ZWRCeSI6Il9QYXNjaCIsIkNyZWF0ZWRPbiI6IjIwMjEtMTItMDdUMTQ6MjI6MDIiLCJNb2RpZmllZEJ5IjoiX1Bhc2NoIiwiSWQiOiJhYjY5MTM2Mi00MzMwLTQyYzctOGRiNS1jZjIyOTA3MmFhNWYiLCJNb2RpZmllZE9uIjoiMjAyMS0xMi0wN1QxNDoyMjowMiIsIlByb2plY3QiOnsiJHJlZiI6IjU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wMTAuMTI0NzJ2MiIsIlVyaVN0cmluZyI6Imh0dHA6Ly9hcnhpdi5vcmcvYWJzLzIwMTAuMTI0NzJ2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3VDE0OjIyOjAyIiwiTW9kaWZpZWRCeSI6Il9QYXNjaCIsIklkIjoiYTI5ZDQ3MjAtNDVmMi00NGEyLWI5NGEtOTJhZTZmNTRjZDhiIiwiTW9kaWZpZWRPbiI6IjIwMjEtMTItMDdUMTQ6MjI6MD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yMDEwLjEyNDcydjIiLCJVcmlTdHJpbmciOiJodHRwOi8vYXJ4aXYub3JnL3BkZi8yMDEwLjEyNDcydj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N1QxNDoyMjowMiIsIk1vZGlmaWVkQnkiOiJfUGFzY2giLCJJZCI6IjNmMGY1NjQ0LTcyMDUtNDBhZC05N2EwLTRlNjE5NGYzNmVkMiIsIk1vZGlmaWVkT24iOiIyMDIxLTEyLTA3VDE0OjIyOjAy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xMC4xMjQ3MnYyIiwiVXJpU3RyaW5nIjoiaHR0cHM6Ly9hcnhpdi5vcmcvcGRmLzIwMTAuMTI0NzJ2Mi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yZWYiOiI1In19LHsiJGlkIjoiNDM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Q0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Q1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U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Uz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}</w:instrText>
          </w:r>
          <w:r w:rsidR="005537E8">
            <w:rPr>
              <w:noProof/>
            </w:rPr>
            <w:fldChar w:fldCharType="separate"/>
          </w:r>
          <w:r w:rsidR="001A4BB2">
            <w:rPr>
              <w:noProof/>
            </w:rPr>
            <w:t>(Caselli et al., 2020; Martin et al., 2020; Pellegrini et al., 2021)</w:t>
          </w:r>
          <w:r w:rsidR="005537E8">
            <w:rPr>
              <w:noProof/>
            </w:rPr>
            <w:fldChar w:fldCharType="end"/>
          </w:r>
        </w:sdtContent>
      </w:sdt>
      <w:r w:rsidR="00E758C9">
        <w:t xml:space="preserve">. </w:t>
      </w:r>
      <w:r>
        <w:t xml:space="preserve"> </w:t>
      </w:r>
    </w:p>
    <w:p w14:paraId="0DD3A272" w14:textId="77777777" w:rsidR="008665EE" w:rsidRDefault="008665EE" w:rsidP="00531E5C">
      <w:pPr>
        <w:pStyle w:val="Zwischenberschriftnichtnummeriert"/>
      </w:pPr>
    </w:p>
    <w:p w14:paraId="122E5093" w14:textId="3237480B" w:rsidR="00531E5C" w:rsidRDefault="00531E5C" w:rsidP="00531E5C">
      <w:pPr>
        <w:pStyle w:val="Zwischenberschriftnichtnummeriert"/>
      </w:pPr>
      <w:r>
        <w:lastRenderedPageBreak/>
        <w:t>Input and Output</w:t>
      </w:r>
      <w:r w:rsidR="0027277C">
        <w:t xml:space="preserve"> Representations</w:t>
      </w:r>
    </w:p>
    <w:p w14:paraId="207307E1" w14:textId="243942A7" w:rsidR="00CA2775" w:rsidRDefault="00A039F1" w:rsidP="00A53A9B">
      <w:r>
        <w:t>BERT does not input the embeddings of whole words but rather uses WordPiece embeddings</w:t>
      </w:r>
      <w:r w:rsidR="00236F4C">
        <w:t xml:space="preserve"> </w:t>
      </w:r>
      <w:sdt>
        <w:sdtPr>
          <w:alias w:val="To edit, see citavi.com/edit"/>
          <w:tag w:val="CitaviPlaceholder#5c91fdc0-4132-408b-843d-35362b07b9c1"/>
          <w:id w:val="1811365435"/>
          <w:placeholder>
            <w:docPart w:val="AA09BB2CB5624421A148710EFF524D1E"/>
          </w:placeholder>
        </w:sdtPr>
        <w:sdtEndPr/>
        <w:sdtContent>
          <w:r w:rsidR="00236F4C">
            <w:rPr>
              <w:noProof/>
            </w:rPr>
            <w:fldChar w:fldCharType="begin"/>
          </w:r>
          <w:r w:rsidR="00236F4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sidR="00236F4C">
            <w:rPr>
              <w:noProof/>
            </w:rPr>
            <w:fldChar w:fldCharType="separate"/>
          </w:r>
          <w:r w:rsidR="00236F4C">
            <w:rPr>
              <w:noProof/>
            </w:rPr>
            <w:t>(Wu et al., 2016)</w:t>
          </w:r>
          <w:r w:rsidR="00236F4C">
            <w:rPr>
              <w:noProof/>
            </w:rPr>
            <w:fldChar w:fldCharType="end"/>
          </w:r>
        </w:sdtContent>
      </w:sdt>
      <w:r w:rsidR="00236F4C">
        <w:t xml:space="preserve"> </w:t>
      </w:r>
      <w:r>
        <w:t>with a 30</w:t>
      </w:r>
      <w:r w:rsidR="008A5C79">
        <w:t>,</w:t>
      </w:r>
      <w:r>
        <w:t xml:space="preserve">000 token vocabulary. This means the input sequence is segmented into single tokens based on this existing vocabulary. If a word as a whole is not included in the vocabulary, </w:t>
      </w:r>
      <w:r w:rsidR="00EB092B">
        <w:t>it is split into multiple</w:t>
      </w:r>
      <w:r w:rsidR="00236F4C">
        <w:t xml:space="preserve"> </w:t>
      </w:r>
      <w:r w:rsidR="00EB092B">
        <w:t>sub</w:t>
      </w:r>
      <w:r w:rsidR="00236F4C">
        <w:t>t</w:t>
      </w:r>
      <w:r w:rsidR="00EB092B">
        <w:t xml:space="preserve">okens, e.g., </w:t>
      </w:r>
      <m:oMath>
        <m:r>
          <w:rPr>
            <w:rFonts w:ascii="Cambria Math" w:hAnsi="Cambria Math"/>
          </w:rPr>
          <m:t>embedding → em + ##bed + ##ding</m:t>
        </m:r>
      </m:oMath>
      <w:r w:rsidR="00EB092B">
        <w:t>. Note that all sub</w:t>
      </w:r>
      <w:r w:rsidR="00236F4C">
        <w:t>token</w:t>
      </w:r>
      <w:r w:rsidR="00EB092B">
        <w:t xml:space="preserve">s except for the first one start with </w:t>
      </w:r>
      <m:oMath>
        <m:r>
          <w:rPr>
            <w:rFonts w:ascii="Cambria Math" w:hAnsi="Cambria Math"/>
          </w:rPr>
          <m:t>##</m:t>
        </m:r>
      </m:oMath>
      <w:r w:rsidR="00236F4C">
        <w:t xml:space="preserve">. </w:t>
      </w:r>
      <w:r w:rsidR="0071694A">
        <w:t xml:space="preserve">Additionally, BERT adds a </w:t>
      </w:r>
      <w:r w:rsidR="000112B8" w:rsidRPr="000112B8">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rsidRPr="000112B8">
        <w:rPr>
          <w:i/>
          <w:iCs/>
        </w:rPr>
        <w:t>[CLS]</w:t>
      </w:r>
      <w:r w:rsidR="00194612">
        <w:t xml:space="preserve"> is added, so that the final hidden state that corresponds to it can be used </w:t>
      </w:r>
      <w:r w:rsidR="000112B8">
        <w:t>“</w:t>
      </w:r>
      <w:r w:rsidR="00194612">
        <w:t>as the aggregate sequence representation for classification tasks</w:t>
      </w:r>
      <w:r w:rsidR="000112B8">
        <w:t xml:space="preserve">” </w:t>
      </w:r>
      <w:sdt>
        <w:sdtPr>
          <w:alias w:val="To edit, see citavi.com/edit"/>
          <w:tag w:val="CitaviPlaceholder#98f934b6-726b-405b-8040-be3eddc74c36"/>
          <w:id w:val="1081103848"/>
          <w:placeholder>
            <w:docPart w:val="DefaultPlaceholder_-1854013440"/>
          </w:placeholder>
        </w:sdtPr>
        <w:sdtEndPr/>
        <w:sdtContent>
          <w:r w:rsidR="000112B8">
            <w:rPr>
              <w:noProof/>
            </w:rPr>
            <w:fldChar w:fldCharType="begin"/>
          </w:r>
          <w:r w:rsidR="000112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k2YzA5LTlmNzUtNDc4Mi1hNzE1LWQwM2QwYzYzNjMxZCIsIlJhbmdlTGVuZ3RoIjozMi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IsIlN0YXJ0UGFnZSI6eyIkaWQiOiI1IiwiJHR5cGUiOiJTd2lzc0FjYWRlbWljLlBhZ2VOdW1iZXIsIFN3aXNzQWNhZGVtaWMiLCJJc0Z1bGx5TnVtZXJpYyI6ZmFsc2UsIk51bWJlciI6MywiTnVtYmVyaW5nVHlwZSI6MCwiTnVtZXJhbFN5c3RlbSI6LTEsIk9yaWdpbmFsU3RyaW5nIjoiU2VjdGlvbiAzIiwiUHJldHR5U3RyaW5nIjoiU2VjdGlvbiAz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pIn1dfSwiVGFnIjoiQ2l0YXZpUGxhY2Vob2xkZXIjOThmOTM0YjYtNzI2Yi00MDViLTgwNDAtYmUzZWRkYzc0YzM2IiwiVGV4dCI6IihEZXZsaW4gZXQgYWwuLCAyMDE4LCBTZWN0aW9uIDMpIiwiV0FJVmVyc2lvbiI6IjYuNS4wLjAifQ==}</w:instrText>
          </w:r>
          <w:r w:rsidR="000112B8">
            <w:rPr>
              <w:noProof/>
            </w:rPr>
            <w:fldChar w:fldCharType="separate"/>
          </w:r>
          <w:r w:rsidR="000112B8">
            <w:rPr>
              <w:noProof/>
            </w:rPr>
            <w:t>(Devlin et al., 2018, Section 3)</w:t>
          </w:r>
          <w:r w:rsidR="000112B8">
            <w:rPr>
              <w:noProof/>
            </w:rPr>
            <w:fldChar w:fldCharType="end"/>
          </w:r>
        </w:sdtContent>
      </w:sdt>
      <w:r w:rsidR="00194612">
        <w:t xml:space="preserve">. </w:t>
      </w:r>
      <w:r w:rsidR="0091514D" w:rsidRPr="000112B8">
        <w:rPr>
          <w:i/>
          <w:iCs/>
        </w:rPr>
        <w:t>[SEP]</w:t>
      </w:r>
      <w:r w:rsidR="0091514D">
        <w:t xml:space="preserve"> is added to differentiate sentences within the input </w:t>
      </w:r>
      <w:r w:rsidR="002B792E">
        <w:t>sequence,</w:t>
      </w:r>
      <w:r w:rsidR="0091514D">
        <w:t xml:space="preserve"> which is necessary for </w:t>
      </w:r>
      <w:r w:rsidR="002B792E">
        <w:t xml:space="preserve">the NSP pretraining task, but also for downstream tasks such as question answering. </w:t>
      </w:r>
      <w:r w:rsidR="00875330">
        <w:t>The final representation of a token results from the sum of its token</w:t>
      </w:r>
      <w:r w:rsidR="00F80FCD">
        <w:t xml:space="preserve"> embedding</w:t>
      </w:r>
      <w:r w:rsidR="00875330">
        <w:t xml:space="preserve">, segment </w:t>
      </w:r>
      <w:r w:rsidR="00F80FCD">
        <w:t xml:space="preserve">embedding </w:t>
      </w:r>
      <w:r w:rsidR="00875330">
        <w:t>(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45" w:name="_Ref98916871"/>
      <w:bookmarkStart w:id="46" w:name="_Toc99022362"/>
      <w:r>
        <w:t>BERT in Conversational AI</w:t>
      </w:r>
      <w:bookmarkEnd w:id="45"/>
      <w:bookmarkEnd w:id="46"/>
    </w:p>
    <w:p w14:paraId="15B951EC" w14:textId="2863D747"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VQwODozMDo1Ny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VUMDg6MzA6NTc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w:t>
      </w:r>
      <w:r w:rsidR="00E5119D">
        <w:t>s</w:t>
      </w:r>
      <w:r w:rsidR="0056552F">
        <w:t xml:space="preserve">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VUMDg6MzA6NTc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1VDA4OjMwOjU3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VUMDg6MzA6NTc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1VDA4OjMw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w:t>
      </w:r>
      <w:r w:rsidR="006E1D22">
        <w:lastRenderedPageBreak/>
        <w:t xml:space="preserve">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1VDA4OjMwOjU3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NVQwODozMDo1OC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0D577A">
        <w:t xml:space="preserve">and also </w:t>
      </w:r>
      <w:sdt>
        <w:sdtPr>
          <w:alias w:val="To edit, see citavi.com/edit"/>
          <w:tag w:val="CitaviPlaceholder#7675377c-514f-4b0b-9165-00c96d0f2cd5"/>
          <w:id w:val="1130817300"/>
          <w:placeholder>
            <w:docPart w:val="DefaultPlaceholder_-1854013440"/>
          </w:placeholder>
        </w:sdtPr>
        <w:sdtEndPr/>
        <w:sdtContent>
          <w:r w:rsidR="000D577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MxNzk3NjdhLWQyODctNDkzZC1iYTAwLTljMjE5YjNkNDM5NSIsIkVudHJpZXMiOlt7IiRpZCI6IjIiLCIkdHlwZSI6IlN3aXNzQWNhZGVtaWMuQ2l0YXZpLkNpdGF0aW9ucy5Xb3JkUGxhY2Vob2xkZXJFbnRyeSwgU3dpc3NBY2FkZW1pYy5DaXRhdmkiLCJJZCI6IjA4ZTAwNmE4LTFiMDgtNDJiMS1iZjE5LWZhMWMyYThmMGMzO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c2NzUzNzdjLTUxNGYtNGIwYi05MTY1LTAwYzk2ZDBmMmNkNSIsIlRleHQiOiJGcnVtbWV0IGV0IGFsLiIsIldBSVZlcnNpb24iOiI2LjUuMC4wIn0=}</w:instrText>
          </w:r>
          <w:r w:rsidR="000D577A">
            <w:rPr>
              <w:noProof/>
            </w:rPr>
            <w:fldChar w:fldCharType="separate"/>
          </w:r>
          <w:r w:rsidR="000D577A">
            <w:rPr>
              <w:noProof/>
            </w:rPr>
            <w:t>Frummet et al.</w:t>
          </w:r>
          <w:r w:rsidR="000D577A">
            <w:rPr>
              <w:noProof/>
            </w:rPr>
            <w:fldChar w:fldCharType="end"/>
          </w:r>
        </w:sdtContent>
      </w:sdt>
      <w:r w:rsidR="000D577A">
        <w:t xml:space="preserve"> </w:t>
      </w:r>
      <w:sdt>
        <w:sdtPr>
          <w:alias w:val="To edit, see citavi.com/edit"/>
          <w:tag w:val="CitaviPlaceholder#c179767a-d287-493d-ba00-9c219b3d4395"/>
          <w:id w:val="1596133145"/>
          <w:placeholder>
            <w:docPart w:val="DefaultPlaceholder_-1854013440"/>
          </w:placeholder>
        </w:sdtPr>
        <w:sdtEndPr/>
        <w:sdtContent>
          <w:r w:rsidR="000D577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c2NzUzNzdjLTUxNGYtNGIwYi05MTY1LTAwYzk2ZDBmMmNkNSIsIkVudHJpZXMiOlt7IiRpZCI6IjIiLCIkdHlwZSI6IlN3aXNzQWNhZGVtaWMuQ2l0YXZpLkNpdGF0aW9ucy5Xb3JkUGxhY2Vob2xkZXJFbnRyeSwgU3dpc3NBY2FkZW1pYy5DaXRhdmkiLCJJZCI6ImM2NjdmMjUzLTM3MmYtNGZkNC1hYWZhLTJiNDMyZDJiYmE2Z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xNzk3NjdhLWQyODctNDkzZC1iYTAwLTljMjE5YjNkNDM5NSIsIlRleHQiOiIoMjAyMSkiLCJXQUlWZXJzaW9uIjoiNi41LjAuMCJ9}</w:instrText>
          </w:r>
          <w:r w:rsidR="000D577A">
            <w:rPr>
              <w:noProof/>
            </w:rPr>
            <w:fldChar w:fldCharType="separate"/>
          </w:r>
          <w:r w:rsidR="000D577A">
            <w:rPr>
              <w:noProof/>
            </w:rPr>
            <w:t>(2021)</w:t>
          </w:r>
          <w:r w:rsidR="000D577A">
            <w:rPr>
              <w:noProof/>
            </w:rPr>
            <w:fldChar w:fldCharType="end"/>
          </w:r>
        </w:sdtContent>
      </w:sdt>
      <w:r w:rsidR="000D577A">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Cookversational Search dataset (</w:t>
      </w:r>
      <w:r w:rsidR="00425936">
        <w:t xml:space="preserve">see section </w:t>
      </w:r>
      <w:r w:rsidR="00425936">
        <w:rPr>
          <w:highlight w:val="yellow"/>
        </w:rPr>
        <w:fldChar w:fldCharType="begin"/>
      </w:r>
      <w:r w:rsidR="00425936">
        <w:instrText xml:space="preserve"> REF _Ref98868043 \r \h </w:instrText>
      </w:r>
      <w:r w:rsidR="00425936">
        <w:rPr>
          <w:highlight w:val="yellow"/>
        </w:rPr>
      </w:r>
      <w:r w:rsidR="00425936">
        <w:rPr>
          <w:highlight w:val="yellow"/>
        </w:rPr>
        <w:fldChar w:fldCharType="separate"/>
      </w:r>
      <w:r w:rsidR="00425936">
        <w:t>2.4.2</w:t>
      </w:r>
      <w:r w:rsidR="00425936">
        <w:rPr>
          <w:highlight w:val="yellow"/>
        </w:rPr>
        <w:fldChar w:fldCharType="end"/>
      </w:r>
      <w:r w:rsidR="00ED714A">
        <w:t>)</w:t>
      </w:r>
      <w:r w:rsidR="00B05E7A">
        <w:t xml:space="preserve">. </w:t>
      </w:r>
      <w:sdt>
        <w:sdtPr>
          <w:alias w:val="To edit, see citavi.com/edit"/>
          <w:tag w:val="CitaviPlaceholder#024e570c-a215-420d-ab6c-6478b317b87c"/>
          <w:id w:val="-363605707"/>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2QzZDNjOGU0LWQxOTYtNDY0ZC1iZDAxLTVjZDZjMjc5NDBhYSIsIkVudHJpZXMiOlt7IiRpZCI6IjIiLCIkdHlwZSI6IlN3aXNzQWNhZGVtaWMuQ2l0YXZpLkNpdGF0aW9ucy5Xb3JkUGxhY2Vob2xkZXJFbnRyeSwgU3dpc3NBY2FkZW1pYy5DaXRhdmkiLCJJZCI6IjQyM2Y5Nzc2LThjN2QtNDE5NC05YTc2LTRlZTZkZjJiOTNjO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wMjRlNTcwYy1hMjE1LTQyMGQtYWI2Yy02NDc4YjMxN2I4N2MiLCJUZXh0IjoiU2Nod2FibCIsIldBSVZlcnNpb24iOiI2LjUuMC4wIn0=}</w:instrText>
          </w:r>
          <w:r w:rsidR="00E5119D">
            <w:rPr>
              <w:noProof/>
            </w:rPr>
            <w:fldChar w:fldCharType="separate"/>
          </w:r>
          <w:r w:rsidR="00E5119D">
            <w:rPr>
              <w:noProof/>
            </w:rPr>
            <w:t>Schwabl</w:t>
          </w:r>
          <w:r w:rsidR="00E5119D">
            <w:rPr>
              <w:noProof/>
            </w:rPr>
            <w:fldChar w:fldCharType="end"/>
          </w:r>
        </w:sdtContent>
      </w:sdt>
      <w:r w:rsidR="00E5119D">
        <w:t xml:space="preserve"> </w:t>
      </w:r>
      <w:sdt>
        <w:sdtPr>
          <w:alias w:val="To edit, see citavi.com/edit"/>
          <w:tag w:val="CitaviPlaceholder#d3d3c8e4-d196-464d-bd01-5cd6c27940aa"/>
          <w:id w:val="501948171"/>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zAyNGU1NzBjLWEyMTUtNDIwZC1hYjZjLTY0NzhiMzE3Yjg3YyIsIkVudHJpZXMiOlt7IiRpZCI6IjIiLCIkdHlwZSI6IlN3aXNzQWNhZGVtaWMuQ2l0YXZpLkNpdGF0aW9ucy5Xb3JkUGxhY2Vob2xkZXJFbnRyeSwgU3dpc3NBY2FkZW1pYy5DaXRhdmkiLCJJZCI6ImRlNzFlYTYyLTI2Y2QtNDZjNS04Nzc1LTcxYjgyNDlhZmMxZ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QzZDNjOGU0LWQxOTYtNDY0ZC1iZDAxLTVjZDZjMjc5NDBhYSIsIlRleHQiOiIoMjAyMSkiLCJXQUlWZXJzaW9uIjoiNi41LjAuMCJ9}</w:instrText>
          </w:r>
          <w:r w:rsidR="00E5119D">
            <w:rPr>
              <w:noProof/>
            </w:rPr>
            <w:fldChar w:fldCharType="separate"/>
          </w:r>
          <w:r w:rsidR="00E5119D">
            <w:rPr>
              <w:noProof/>
            </w:rPr>
            <w:t>(2021)</w:t>
          </w:r>
          <w:r w:rsidR="00E5119D">
            <w:rPr>
              <w:noProof/>
            </w:rPr>
            <w:fldChar w:fldCharType="end"/>
          </w:r>
        </w:sdtContent>
      </w:sdt>
      <w:r w:rsidR="00E5119D">
        <w:t xml:space="preserve"> </w:t>
      </w:r>
      <w:r w:rsidR="00E5119D" w:rsidRPr="00E5119D">
        <w:t>furthermore claims</w:t>
      </w:r>
      <w:r w:rsidR="00FB28A1" w:rsidRPr="00E5119D">
        <w:t xml:space="preserve"> that a domain specific BERT model </w:t>
      </w:r>
      <w:r w:rsidR="00D46EE5" w:rsidRPr="00E5119D">
        <w:t>for the cooking domain would probably</w:t>
      </w:r>
      <w:r w:rsidR="00FB28A1" w:rsidRPr="00E5119D">
        <w:t xml:space="preserve"> yield </w:t>
      </w:r>
      <w:r w:rsidR="00E5119D">
        <w:t xml:space="preserve">even </w:t>
      </w:r>
      <w:r w:rsidR="00FB28A1" w:rsidRPr="00E5119D">
        <w:t>better classification results.</w:t>
      </w:r>
      <w:r w:rsidR="00FB28A1">
        <w:t xml:space="preserve"> </w:t>
      </w:r>
    </w:p>
    <w:p w14:paraId="6C1E5E2B" w14:textId="24F00A7A" w:rsidR="002E70F2" w:rsidRDefault="004E32EA" w:rsidP="002E70F2">
      <w:pPr>
        <w:pStyle w:val="berschrift3"/>
      </w:pPr>
      <w:bookmarkStart w:id="47" w:name="_Ref98916908"/>
      <w:bookmarkStart w:id="48" w:name="_Ref98917404"/>
      <w:bookmarkStart w:id="49" w:name="_Ref98918983"/>
      <w:bookmarkStart w:id="50" w:name="_Ref98931911"/>
      <w:bookmarkStart w:id="51" w:name="_Ref98935479"/>
      <w:bookmarkStart w:id="52" w:name="_Toc99022363"/>
      <w:r>
        <w:t>BERT for Specific Domains</w:t>
      </w:r>
      <w:bookmarkEnd w:id="47"/>
      <w:bookmarkEnd w:id="48"/>
      <w:bookmarkEnd w:id="49"/>
      <w:bookmarkEnd w:id="50"/>
      <w:bookmarkEnd w:id="51"/>
      <w:bookmarkEnd w:id="52"/>
    </w:p>
    <w:p w14:paraId="08FC05AF" w14:textId="1F058090" w:rsidR="00E5651C" w:rsidRDefault="00CA622A" w:rsidP="00E5651C">
      <w:r>
        <w:t>Since BERT was only pretrained on plain text data from the general domain, its performance is limited due to the lack of domain specific knowledge</w:t>
      </w:r>
      <w:r w:rsidR="00BD7A4A">
        <w:t xml:space="preserve"> </w:t>
      </w:r>
      <w:sdt>
        <w:sdtPr>
          <w:alias w:val="To edit, see citavi.com/edit"/>
          <w:tag w:val="CitaviPlaceholder#d4adb3f7-6aea-4eea-aadf-bbffccc035ef"/>
          <w:id w:val="601458632"/>
          <w:placeholder>
            <w:docPart w:val="DefaultPlaceholder_-1854013440"/>
          </w:placeholder>
        </w:sdtPr>
        <w:sdtEndPr/>
        <w:sdtContent>
          <w:r w:rsidR="00BD7A4A">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VmMjZkLWY0MmQtNGY0Yi05YzdkLThhZWQ2ZTE1MzAwOS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hYnMvMTkwOC4xMTg2MHYyIiwiVXJpU3RyaW5nIjoiaHR0cDovL2FyeGl2Lm9yZy9hYnMvMTkwOC4xMTg2MH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dUMTc6MDM6NTgiLCJNb2RpZmllZEJ5IjoiX1Bhc2NoIiwiSWQiOiIzOGRkZGViMi1mYWZmLTRiNTctYjVmNC1iNDg2ZGM5OGYzZDUiLCJNb2RpZmllZE9uIjoiMjAyMS0xMS0xN1QxNzowMzo1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5MDguMTE4NjB2MiIsIlVyaVN0cmluZyI6Imh0dHBzOi8vYXJ4aXYub3JnL3BkZi8xOTA4LjExODYwdjI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dUMTc6MDM6NTgiLCJNb2RpZmllZEJ5IjoiX1Bhc2NoIiwiSWQiOiI5OTMxNjgzYi0wMTM3LTRjNjMtOTIyNy0wNDVkZGZmYTBmYjAiLCJNb2RpZmllZE9uIjoiMjAyMS0xMS0xN1QxNzowMzo1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E5MDguMTE4NjB2MiIsIlVyaVN0cmluZyI6Imh0dHA6Ly9hcnhpdi5vcmcvcGRmLzE5MDguMTE4NjB2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NkNGFkYjNmNy02YWVhLTRlZWEtYWFkZi1iYmZmY2NjMDM1ZWYiLCJUZXh0IjoiKEd1cnVyYW5nYW4gZXQgYWwuLCAyMDIwOyBSaWV0emxlciBldCBhbC4sIDIwMTkpIiwiV0FJVmVyc2lvbiI6IjYuNS4wLjAifQ==}</w:instrText>
          </w:r>
          <w:r w:rsidR="00BD7A4A">
            <w:rPr>
              <w:noProof/>
            </w:rPr>
            <w:fldChar w:fldCharType="separate"/>
          </w:r>
          <w:r w:rsidR="00BD7A4A">
            <w:rPr>
              <w:noProof/>
            </w:rPr>
            <w:t>(Gururangan et al., 2020; Rietzler et al., 2019)</w:t>
          </w:r>
          <w:r w:rsidR="00BD7A4A">
            <w:rPr>
              <w:noProof/>
            </w:rPr>
            <w:fldChar w:fldCharType="end"/>
          </w:r>
        </w:sdtContent>
      </w:sdt>
      <w:r>
        <w:t xml:space="preserve">. Adapting BERT for a specific domain is </w:t>
      </w:r>
      <w:r w:rsidR="00F724F0">
        <w:t xml:space="preserve">thus a common approach and there is a lot of research showing that this generally leads to performance </w:t>
      </w:r>
      <w:r w:rsidR="004F4733">
        <w:t>improvements</w:t>
      </w:r>
      <w:r w:rsidR="00F724F0">
        <w:t xml:space="preserve"> on </w:t>
      </w:r>
      <w:r w:rsidR="00964DB6">
        <w:t xml:space="preserve">the </w:t>
      </w:r>
      <w:r w:rsidR="00F724F0">
        <w:t>downstream tasks of the adapted domain (</w:t>
      </w:r>
      <w:r w:rsidR="00BE0FFC" w:rsidRPr="00BD7A4A">
        <w:t xml:space="preserve">see </w:t>
      </w:r>
      <w:r w:rsidR="00C323B4">
        <w:t xml:space="preserve">the </w:t>
      </w:r>
      <w:r w:rsidR="00BD7A4A">
        <w:t>cited research below</w:t>
      </w:r>
      <w:r w:rsidR="00F724F0">
        <w:t>)</w:t>
      </w:r>
      <w:r w:rsidR="004F4733">
        <w:t xml:space="preserve">, and it is </w:t>
      </w:r>
      <w:r w:rsidR="00160103">
        <w:t xml:space="preserve">even </w:t>
      </w:r>
      <w:r w:rsidR="00BD7A4A">
        <w:t xml:space="preserve">suggested by the Google Research team </w:t>
      </w:r>
      <w:sdt>
        <w:sdtPr>
          <w:alias w:val="To edit, see citavi.com/edit"/>
          <w:tag w:val="CitaviPlaceholder#ee7e410b-89e7-47a5-a8f9-bce3db4fa45b"/>
          <w:id w:val="-27032499"/>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ZjYWNmLWNmZDEtNDA4Ni04ZmNhLTE2MDU0NzBjY2ZlZC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lZTdlNDEwYi04OWU3LTQ3YTUtYThmOS1iY2UzZGI0ZmE0NWIiLCJUZXh0IjoiKEdvb2dsZSBSZXNlYXJjaCwgMjAxOCkiLCJXQUlWZXJzaW9uIjoiNi41LjAuMCJ9}</w:instrText>
          </w:r>
          <w:r w:rsidR="00BD7A4A">
            <w:rPr>
              <w:noProof/>
            </w:rPr>
            <w:fldChar w:fldCharType="separate"/>
          </w:r>
          <w:r w:rsidR="00BD7A4A">
            <w:rPr>
              <w:noProof/>
            </w:rPr>
            <w:t>(Google Research, 2018)</w:t>
          </w:r>
          <w:r w:rsidR="00BD7A4A">
            <w:rPr>
              <w:noProof/>
            </w:rPr>
            <w:fldChar w:fldCharType="end"/>
          </w:r>
        </w:sdtContent>
      </w:sdt>
      <w:r w:rsidR="00F724F0">
        <w:t xml:space="preserve">. </w:t>
      </w:r>
      <w:r w:rsidR="003548B3">
        <w:t xml:space="preserve">The two main </w:t>
      </w:r>
      <w:r w:rsidR="00F724F0">
        <w:t xml:space="preserve">methods </w:t>
      </w:r>
      <w:r w:rsidR="004F4733">
        <w:t xml:space="preserve">that have been established in literature for obtaining a domain specific BERT model </w:t>
      </w:r>
      <w:r w:rsidR="003548B3">
        <w:t>are</w:t>
      </w:r>
      <w:r w:rsidR="0041519B">
        <w:t xml:space="preserve"> </w:t>
      </w:r>
      <w:r w:rsidR="00F724F0" w:rsidRPr="003548B3">
        <w:rPr>
          <w:i/>
          <w:iCs/>
        </w:rPr>
        <w:t>pretraining on domain</w:t>
      </w:r>
      <w:r w:rsidR="00160103">
        <w:rPr>
          <w:i/>
          <w:iCs/>
        </w:rPr>
        <w:t xml:space="preserve"> </w:t>
      </w:r>
      <w:r w:rsidR="00F724F0" w:rsidRPr="003548B3">
        <w:rPr>
          <w:i/>
          <w:iCs/>
        </w:rPr>
        <w:t>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p>
    <w:p w14:paraId="70941FB8" w14:textId="4B0FC4D2" w:rsidR="00161E1B" w:rsidRDefault="00055DA2" w:rsidP="003548B3">
      <w:pPr>
        <w:pStyle w:val="Folgeabsatz"/>
      </w:pPr>
      <w:r>
        <w:t>In case of p</w:t>
      </w:r>
      <w:r w:rsidR="003548B3">
        <w:t xml:space="preserve">retraining </w:t>
      </w:r>
      <w:r>
        <w:t>from scratch, a large domain specific corpus is used instead of the general</w:t>
      </w:r>
      <w:r w:rsidR="00CC586A">
        <w:t>-domain</w:t>
      </w:r>
      <w:r>
        <w:t xml:space="preserve">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NVQwODozMDo1O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1C078A">
        <w:t xml:space="preserve"> (1.14M)</w:t>
      </w:r>
      <w:r w:rsidR="00A9540B">
        <w:t xml:space="preserve"> of scientific articles</w:t>
      </w:r>
      <w:r w:rsidR="001C078A">
        <w:t xml:space="preserve">. </w:t>
      </w:r>
      <w:r w:rsidR="00273D78">
        <w:t xml:space="preserve">The researchers of SciBERT </w:t>
      </w:r>
      <w:r w:rsidR="001C078A">
        <w:t>additionally</w:t>
      </w:r>
      <w:r w:rsidR="00273D78">
        <w:t xml:space="preserve"> used a custom WordPiece vocabulary that was specifically created for the science domain, which lead to an average increase of 0.6 F1 score. </w:t>
      </w:r>
      <w:r w:rsidR="00DB24B6">
        <w:t>SciBERT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 xml:space="preserve">high computational resources that are necessary to perform the </w:t>
      </w:r>
      <w:r w:rsidR="001C3A43">
        <w:lastRenderedPageBreak/>
        <w:t>training</w:t>
      </w:r>
      <w:r w:rsidR="001C078A">
        <w:t xml:space="preserve"> of these huge models</w:t>
      </w:r>
      <w:r w:rsidR="001C3A43">
        <w:t xml:space="preserve">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E016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zMiwiUmVmZXJlbmNlSWQiOiI0OTEwOTY2OC0xZWFkLTQxNjMtOWIyZS0yNzQyMGZmNGNk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GltZGV0dG1lcnMuY29tLzIwMTgvMTAvMTcvdHB1cy12cy1ncHVzLWZvci10cmFuc2Zvcm1lcnMtYmVydC8jOn46dGV4dD1Db25jbHVzaW9uLDExJTIwZGF5cyUyMHVzaW5nJTIwOCUyRGJpdC4iLCJVcmlTdHJpbmciOiJodHRwczovL3RpbWRldHRtZXJzLmNvbS8yMDE4LzEwLzE3L3RwdXMtdnMtZ3B1cy1mb3ItdHJhbnNmb3JtZXJzLWJlcnQvIzp+OnRleHQ9Q29uY2x1c2lvbiwxMSBkYXlzIHVzaW5nIDgtYml0L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4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gifX0sIlVzZU51bWJlcmluZ1R5cGVPZlBhcmVudERvY3VtZW50IjpmYWxzZX1dLCJGb3JtYXR0ZWRUZXh0Ijp7IiRpZCI6IjEyIiwiQ291bnQiOjEsIlRleHRVbml0cyI6W3siJGlkIjoiMTMiLCJGb250U3R5bGUiOnsiJGlkIjoiMTQiLCJOZXV0cmFsIjp0cnVlfSwiUmVhZGluZ09yZGVyIjoxLCJUZXh0IjoiKFRpbSBEZXR0bWVycywgMjAxOCwgQ29uY2x1c2lvbikifV19LCJUYWciOiJDaXRhdmlQbGFjZWhvbGRlciNkMWY0NDE4Yy0zMWQ2LTRiNTAtYTExYS0yMDgwYjAzZTNjN2QiLCJUZXh0IjoiKFRpbSBEZXR0bWVycywgMjAxOCwgQ29uY2x1c2lvbikiLCJXQUlWZXJzaW9uIjoiNi41LjAuMCJ9}</w:instrText>
          </w:r>
          <w:r w:rsidR="00F24D72">
            <w:rPr>
              <w:noProof/>
            </w:rPr>
            <w:fldChar w:fldCharType="separate"/>
          </w:r>
          <w:r w:rsidR="00E016A2">
            <w:rPr>
              <w:noProof/>
            </w:rPr>
            <w:t>(Tim Dettmers, 2018, Conclusion)</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bookmarkStart w:id="53" w:name="_Toc99032920"/>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bookmarkEnd w:id="53"/>
    </w:p>
    <w:p w14:paraId="1D421802" w14:textId="0D79C033"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VUMDg6MzA6NTg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1C078A">
        <w:t xml:space="preserve">. TAPT </w:t>
      </w:r>
      <w:r w:rsidR="000E4EA5">
        <w:t xml:space="preserve">has been proven beneficial </w:t>
      </w:r>
      <w:r w:rsidR="00665DD3">
        <w:t xml:space="preserve">in terms of </w:t>
      </w:r>
      <w:r w:rsidR="001C078A">
        <w:t xml:space="preserve">downstream </w:t>
      </w:r>
      <w:r w:rsidR="00665DD3">
        <w:t xml:space="preserve">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69614E95"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026F15" w:rsidRPr="00026F15">
        <w:t>Fi</w:t>
      </w:r>
      <w:r w:rsidR="00BC0703" w:rsidRPr="00026F15">
        <w:t>gure 1</w:t>
      </w:r>
      <w:r w:rsidR="00026F15" w:rsidRPr="00026F15">
        <w:t>4</w:t>
      </w:r>
      <w:r w:rsidR="00BC0703" w:rsidRPr="00026F15">
        <w:t xml:space="preserve">. </w:t>
      </w:r>
      <w:r w:rsidR="003C678F" w:rsidRPr="00026F15">
        <w:t>Just</w:t>
      </w:r>
      <w:r w:rsidR="003C678F">
        <w:t xml:space="preserve"> like TAPT, DAPT </w:t>
      </w:r>
      <w:r w:rsidR="00026F15">
        <w:t>was</w:t>
      </w:r>
      <w:r w:rsidR="003C678F">
        <w:t xml:space="preserve"> shown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VUMDg6MzA6NTg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VUMDg6MzA6NTc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VQwODozMDo1Ny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VQwODozM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VUMDg6MzA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w:t>
      </w:r>
      <w:r w:rsidR="00CD75A7">
        <w:lastRenderedPageBreak/>
        <w:t>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w:t>
      </w:r>
      <w:r w:rsidR="00026F15">
        <w:t xml:space="preserve">Regarding </w:t>
      </w:r>
      <w:r w:rsidR="00F14352">
        <w:t xml:space="preserve">the </w:t>
      </w:r>
      <w:r w:rsidR="00026F15">
        <w:t xml:space="preserve">amount of </w:t>
      </w:r>
      <w:r w:rsidR="00F14352">
        <w:t xml:space="preserve">data </w:t>
      </w:r>
      <w:r w:rsidR="00026F15">
        <w:t>used</w:t>
      </w:r>
      <w:r w:rsidR="00220102">
        <w:t xml:space="preserve">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w:t>
      </w:r>
      <w:r w:rsidR="00026F15">
        <w:t xml:space="preserve">up </w:t>
      </w:r>
      <w:r w:rsidR="004355B8">
        <w:t xml:space="preserve">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VUMDg6MzA6NT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amounts of data </w:t>
      </w:r>
      <w:r w:rsidR="00026F15">
        <w:t xml:space="preserve">also </w:t>
      </w:r>
      <w:r w:rsidR="006622C7">
        <w:t xml:space="preserve">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Ny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yZWYiOiI1In19LHsiJGlkIjoiMjU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yNiIsIiR0eXBlIjoiU3dpc3NBY2FkZW1pYy5DaXRhdmkuUGVyc29uLCBTd2lzc0FjYWRlbWljLkNpdGF2aSIsIkZpcnN0TmFtZSI6Ik5hbWFuIiwiTGFzdE5hbWUiOiJHb3lhbCIsIlByb3RlY3RlZCI6ZmFsc2UsIlNleCI6MCwiQ3JlYXRlZEJ5IjoiX1Bhc2NoIiwiQ3JlYXRlZE9uIjoiMjAyMS0xMi0yOFQxMjoxOTozMiIsIk1vZGlmaWVkQnkiOiJfUGFzY2giLCJJZCI6IjM3MDk2MDgwLWE4MmUtNGQyMy05YmJkLTUyZjkxNGQ5ZDMxOSIsIk1vZGlmaWVkT24iOiIyMDIxLTEyLTI4VDEyOjE5OjMyIiwiUHJvamVjdCI6eyIkcmVmIjoiNSJ9fSx7IiRpZCI6IjI3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Mjg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jk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Mw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Mx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zMi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zM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XSwiRm9ybWF0dGVkVGV4dCI6eyIkaWQiOiI0MyIsIkNvdW50IjoxLCJUZXh0VW5pdHMiOlt7IiRpZCI6IjQ0IiwiRm9udFN0eWxlIjp7IiRpZCI6IjQ1IiwiTmV1dHJhbCI6dHJ1ZX0sIlJlYWRpbmdPcmRlciI6MSwiVGV4dCI6IihMZWUgZXQgYWwuLCAyMDIwOyBMaXUgZXQgYWwuLCAyMDE5KSJ9XX0sIlRhZyI6IkNpdGF2aVBsYWNlaG9sZGVyIzZjMTg4ZjY5LWFhZjYtNGFiNC1iZGJlLTQzZjQzY2NlNTA2OCIsIlRleHQiOiIoTGVlIGV0IGFsLiwgMjAyMDsgTGl1IGV0IGFsLiwgMjAxOSkiLCJXQUlWZXJzaW9uIjoiNi41LjAuMCJ9}</w:instrText>
          </w:r>
          <w:r w:rsidR="006622C7">
            <w:rPr>
              <w:noProof/>
            </w:rPr>
            <w:fldChar w:fldCharType="separate"/>
          </w:r>
          <w:r w:rsidR="00881A56">
            <w:rPr>
              <w:noProof/>
            </w:rPr>
            <w:t>(Lee et al., 2020; Liu et al., 2019)</w:t>
          </w:r>
          <w:r w:rsidR="006622C7">
            <w:rPr>
              <w:noProof/>
            </w:rPr>
            <w:fldChar w:fldCharType="end"/>
          </w:r>
        </w:sdtContent>
      </w:sdt>
      <w:r w:rsidR="006622C7">
        <w:t xml:space="preserve">, and even though it may not always be the case, it is still </w:t>
      </w:r>
      <w:r w:rsidR="00026F15">
        <w:t>considered the</w:t>
      </w:r>
      <w:r w:rsidR="006622C7">
        <w:t xml:space="preserv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28BD6747" w:rsidR="00E5651C" w:rsidRDefault="00A121D3" w:rsidP="00240132">
      <w:pPr>
        <w:pStyle w:val="Folgeabsatz"/>
      </w:pPr>
      <w:r>
        <w:t xml:space="preserve">The mentioned techniques </w:t>
      </w:r>
      <w:r w:rsidR="00353A2D">
        <w:t xml:space="preserve">have led to </w:t>
      </w:r>
      <w:r w:rsidR="00240132">
        <w:t xml:space="preserve">the publication of a wide variety of domain-specific BERT models, </w:t>
      </w:r>
      <w:r w:rsidR="009C441E">
        <w:t xml:space="preserve">including </w:t>
      </w:r>
      <w:proofErr w:type="spellStart"/>
      <w:r w:rsidR="009C441E">
        <w:t>BioBERT</w:t>
      </w:r>
      <w:proofErr w:type="spellEnd"/>
      <w:r w:rsidR="009C441E">
        <w:t xml:space="preserve"> </w:t>
      </w:r>
      <w:sdt>
        <w:sdtPr>
          <w:alias w:val="To edit, see citavi.com/edit"/>
          <w:tag w:val="CitaviPlaceholder#f704eede-667a-4f07-baa8-b64abad54bbe"/>
          <w:id w:val="1280842553"/>
          <w:placeholder>
            <w:docPart w:val="DefaultPlaceholder_-1854013440"/>
          </w:placeholder>
        </w:sdtPr>
        <w:sdtEndPr/>
        <w:sdtContent>
          <w:r w:rsidR="009C441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VUMDg6MzA6NT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sidR="009C441E">
            <w:rPr>
              <w:noProof/>
            </w:rPr>
            <w:fldChar w:fldCharType="separate"/>
          </w:r>
          <w:r w:rsidR="00E31C1E">
            <w:rPr>
              <w:noProof/>
            </w:rPr>
            <w:t>(Lee et al., 2020)</w:t>
          </w:r>
          <w:r w:rsidR="009C441E">
            <w:rPr>
              <w:noProof/>
            </w:rPr>
            <w:fldChar w:fldCharType="end"/>
          </w:r>
        </w:sdtContent>
      </w:sdt>
      <w:r w:rsidR="009C441E">
        <w:t xml:space="preserve"> for the biomedical domain, </w:t>
      </w:r>
      <w:proofErr w:type="spellStart"/>
      <w:r w:rsidR="009C441E">
        <w:t>FinBERT</w:t>
      </w:r>
      <w:proofErr w:type="spellEnd"/>
      <w:r w:rsidR="009C441E">
        <w:t xml:space="preserve"> </w:t>
      </w:r>
      <w:sdt>
        <w:sdtPr>
          <w:alias w:val="To edit, see citavi.com/edit"/>
          <w:tag w:val="CitaviPlaceholder#92c92dbc-22d2-4709-99f3-df60cfd712b7"/>
          <w:id w:val="-1716195883"/>
          <w:placeholder>
            <w:docPart w:val="DefaultPlaceholder_-1854013440"/>
          </w:placeholder>
        </w:sdtPr>
        <w:sdtEndPr/>
        <w:sdtContent>
          <w:r w:rsidR="009C441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VUMDg6MzA6NTg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sidR="009C441E">
            <w:rPr>
              <w:noProof/>
            </w:rPr>
            <w:fldChar w:fldCharType="separate"/>
          </w:r>
          <w:r w:rsidR="00E31C1E">
            <w:rPr>
              <w:noProof/>
            </w:rPr>
            <w:t>(Araci, 2019)</w:t>
          </w:r>
          <w:r w:rsidR="009C441E">
            <w:rPr>
              <w:noProof/>
            </w:rPr>
            <w:fldChar w:fldCharType="end"/>
          </w:r>
        </w:sdtContent>
      </w:sdt>
      <w:r w:rsidR="009C441E">
        <w:t xml:space="preserve"> for the financial domain, </w:t>
      </w:r>
      <w:proofErr w:type="spellStart"/>
      <w:r w:rsidR="009C441E">
        <w:t>HateBERT</w:t>
      </w:r>
      <w:proofErr w:type="spellEnd"/>
      <w:r w:rsidR="009C441E">
        <w:t xml:space="preserve"> </w:t>
      </w:r>
      <w:sdt>
        <w:sdtPr>
          <w:alias w:val="To edit, see citavi.com/edit"/>
          <w:tag w:val="CitaviPlaceholder#b9025c1e-d19b-41ce-b142-26baba75c142"/>
          <w:id w:val="-153143179"/>
          <w:placeholder>
            <w:docPart w:val="DefaultPlaceholder_-1854013440"/>
          </w:placeholder>
        </w:sdtPr>
        <w:sdtEndPr/>
        <w:sdtContent>
          <w:r w:rsidR="009C441E">
            <w:rPr>
              <w:noProof/>
            </w:rPr>
            <w:fldChar w:fldCharType="begin"/>
          </w:r>
          <w:r w:rsidR="009C4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sidR="009C441E">
            <w:rPr>
              <w:noProof/>
            </w:rPr>
            <w:fldChar w:fldCharType="separate"/>
          </w:r>
          <w:r w:rsidR="00E31C1E">
            <w:rPr>
              <w:noProof/>
            </w:rPr>
            <w:t>(Caselli et al., 2020)</w:t>
          </w:r>
          <w:r w:rsidR="009C441E">
            <w:rPr>
              <w:noProof/>
            </w:rPr>
            <w:fldChar w:fldCharType="end"/>
          </w:r>
        </w:sdtContent>
      </w:sdt>
      <w:r w:rsidR="009C441E">
        <w:t xml:space="preserve"> for hate speech, </w:t>
      </w:r>
      <w:r w:rsidR="00240132">
        <w:t>and</w:t>
      </w:r>
      <w:r w:rsidR="009C441E">
        <w:t xml:space="preserve"> </w:t>
      </w:r>
      <w:proofErr w:type="spellStart"/>
      <w:r w:rsidR="009C441E">
        <w:t>ClinicalBERT</w:t>
      </w:r>
      <w:proofErr w:type="spellEnd"/>
      <w:r w:rsidR="009C441E">
        <w:t xml:space="preserve"> </w:t>
      </w:r>
      <w:sdt>
        <w:sdtPr>
          <w:alias w:val="To edit, see citavi.com/edit"/>
          <w:tag w:val="CitaviPlaceholder#650181ce-72a5-4cba-983e-d75129beda37"/>
          <w:id w:val="-240334707"/>
          <w:placeholder>
            <w:docPart w:val="DefaultPlaceholder_-1854013440"/>
          </w:placeholder>
        </w:sdtPr>
        <w:sdtEndPr/>
        <w:sdtContent>
          <w:r w:rsidR="009C441E">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NVQwODozMDo1OC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sidR="009C441E">
            <w:rPr>
              <w:noProof/>
            </w:rPr>
            <w:fldChar w:fldCharType="separate"/>
          </w:r>
          <w:r w:rsidR="00E31C1E">
            <w:rPr>
              <w:noProof/>
            </w:rPr>
            <w:t>(Alsentzer et al., 2019)</w:t>
          </w:r>
          <w:r w:rsidR="009C441E">
            <w:rPr>
              <w:noProof/>
            </w:rPr>
            <w:fldChar w:fldCharType="end"/>
          </w:r>
        </w:sdtContent>
      </w:sdt>
      <w:r w:rsidR="009C441E">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a BERT model for the food domain.</w:t>
      </w:r>
      <w:r w:rsidR="003C2508">
        <w:t xml:space="preserve"> </w:t>
      </w:r>
      <w:r w:rsidR="001F212F">
        <w:t xml:space="preserve">The researchers </w:t>
      </w:r>
      <w:r w:rsidR="003C2508">
        <w:t xml:space="preserve">of FoodBERT </w:t>
      </w:r>
      <w:r w:rsidR="001F212F">
        <w:t>followed the DAPT approach and used recipe instructions from</w:t>
      </w:r>
      <w:r w:rsidR="003C2508">
        <w:t xml:space="preserve"> the</w:t>
      </w:r>
      <w:r w:rsidR="001F212F">
        <w:t xml:space="preserve"> Recipe1M+ </w:t>
      </w:r>
      <w:r w:rsidR="003C2508">
        <w:t xml:space="preserve">dataset </w:t>
      </w:r>
      <w:sdt>
        <w:sdtPr>
          <w:alias w:val="To edit, see citavi.com/edit"/>
          <w:tag w:val="CitaviPlaceholder#e0eda1bb-72a1-4d77-8d3a-2d9af5b5399e"/>
          <w:id w:val="1708528618"/>
          <w:placeholder>
            <w:docPart w:val="DefaultPlaceholder_-1854013440"/>
          </w:placeholder>
        </w:sdtPr>
        <w:sdtEndPr/>
        <w:sdtContent>
          <w:r w:rsidR="003C2508">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BkZjBmLWVkNzktNGZiNi1hMzU3LWMzZjEwNThhOWU3My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1VDA4OjMwOjU4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2UwZWRhMWJiLTcyYTEtNGQ3Ny04ZDNhLTJkOWFmNWI1Mzk5ZSIsIlRleHQiOiIoTWFyaW4gZXQgYWwuLCAyMDE5KSIsIldBSVZlcnNpb24iOiI2LjUuMC4wIn0=}</w:instrText>
          </w:r>
          <w:r w:rsidR="003C2508">
            <w:rPr>
              <w:noProof/>
            </w:rPr>
            <w:fldChar w:fldCharType="separate"/>
          </w:r>
          <w:r w:rsidR="003C2508">
            <w:rPr>
              <w:noProof/>
            </w:rPr>
            <w:t>(Marin et al., 2019)</w:t>
          </w:r>
          <w:r w:rsidR="003C2508">
            <w:rPr>
              <w:noProof/>
            </w:rPr>
            <w:fldChar w:fldCharType="end"/>
          </w:r>
        </w:sdtContent>
      </w:sdt>
      <w:r w:rsidR="003C250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w:t>
      </w:r>
      <w:r w:rsidR="00160103">
        <w:t xml:space="preserve"> </w:t>
      </w:r>
      <w:r w:rsidR="0071230F">
        <w:t xml:space="preserve">specific </w:t>
      </w:r>
      <w:r w:rsidR="003C2508">
        <w:t>vocabularies</w:t>
      </w:r>
      <w:r w:rsidR="00B83D99">
        <w:t xml:space="preserve"> as t</w:t>
      </w:r>
      <w:r w:rsidR="00C747A4">
        <w:t xml:space="preserve">his </w:t>
      </w:r>
      <w:r w:rsidR="003C2508">
        <w:t>can</w:t>
      </w:r>
      <w:r w:rsidR="00593412">
        <w:t xml:space="preserve"> have a positive effect on model performance</w:t>
      </w:r>
      <w:r w:rsidR="003C2508">
        <w:t xml:space="preserve"> </w:t>
      </w:r>
      <w:sdt>
        <w:sdtPr>
          <w:alias w:val="To edit, see citavi.com/edit"/>
          <w:tag w:val="CitaviPlaceholder#632b2972-6a2c-4e9e-ade8-ae492da3438d"/>
          <w:id w:val="-681967543"/>
          <w:placeholder>
            <w:docPart w:val="D5ABE0980D3D4020923B40F7F8E7056F"/>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3C2508">
            <w:rPr>
              <w:noProof/>
            </w:rPr>
            <w:fldChar w:fldCharType="separate"/>
          </w:r>
          <w:r w:rsidR="003C2508">
            <w:rPr>
              <w:noProof/>
            </w:rPr>
            <w:t>(Tai et al., 2020)</w:t>
          </w:r>
          <w:r w:rsidR="003C2508">
            <w:rPr>
              <w:noProof/>
            </w:rPr>
            <w:fldChar w:fldCharType="end"/>
          </w:r>
        </w:sdtContent>
      </w:sdt>
      <w:r w:rsidR="003C2508">
        <w:t>, similar to the above-mentioned complete rewrite of the SciBERT vocabulary</w:t>
      </w:r>
      <w:r w:rsidR="00C747A4">
        <w:t>.</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w:t>
      </w:r>
      <w:r w:rsidR="00360ED4">
        <w:t xml:space="preserve">merely </w:t>
      </w:r>
      <w:r w:rsidR="000F5F56">
        <w:t>applied FoodBERT for the specific task of context-free food substitute recommendation, where it perform</w:t>
      </w:r>
      <w:r w:rsidR="00360ED4">
        <w:t>ed</w:t>
      </w:r>
      <w:r w:rsidR="000F5F56">
        <w:t xml:space="preserve"> significantly better than the </w:t>
      </w:r>
      <w:r w:rsidR="00F31630">
        <w:t>default</w:t>
      </w:r>
      <w:r w:rsidR="000F5F56">
        <w:t xml:space="preserve"> BERT model. </w:t>
      </w:r>
      <w:r w:rsidR="00DD2D63">
        <w:t>Further cooking</w:t>
      </w:r>
      <w:r w:rsidR="00371037">
        <w:t xml:space="preserve"> </w:t>
      </w:r>
      <w:r w:rsidR="00DD2D63">
        <w:t>specific BERT models could not be found in the literature even after a thorough search.</w:t>
      </w:r>
    </w:p>
    <w:p w14:paraId="3900BCF1" w14:textId="682BBE5B" w:rsidR="00933F6C" w:rsidRDefault="00BF79EA" w:rsidP="00880CA2">
      <w:pPr>
        <w:pStyle w:val="berschrift2"/>
      </w:pPr>
      <w:bookmarkStart w:id="54" w:name="_Toc99022364"/>
      <w:r>
        <w:t xml:space="preserve">Cooking </w:t>
      </w:r>
      <w:r w:rsidR="000457F6">
        <w:t>D</w:t>
      </w:r>
      <w:r>
        <w:t>atasets</w:t>
      </w:r>
      <w:bookmarkEnd w:id="54"/>
    </w:p>
    <w:p w14:paraId="10B1C00C" w14:textId="42CF9E9E"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datasets that are somehow relevant for conversational </w:t>
      </w:r>
      <w:r w:rsidR="006D37BB" w:rsidRPr="00E4128A">
        <w:t>AI</w:t>
      </w:r>
      <w:r w:rsidR="00162BF9">
        <w:t xml:space="preserve"> </w:t>
      </w:r>
      <w:r w:rsidR="006240EB">
        <w:t xml:space="preserve">and thus </w:t>
      </w:r>
      <w:r w:rsidR="00100F2E">
        <w:t>could</w:t>
      </w:r>
      <w:r w:rsidR="006240EB">
        <w:t xml:space="preserve"> be used </w:t>
      </w:r>
      <w:r w:rsidR="00E4128A">
        <w:t>for training and evaluating</w:t>
      </w:r>
      <w:r w:rsidR="006240EB">
        <w:t xml:space="preserve"> CookBERT</w:t>
      </w:r>
      <w:r w:rsidR="00E4128A">
        <w:t xml:space="preserve"> are considered</w:t>
      </w:r>
      <w:r w:rsidR="006240EB">
        <w:t xml:space="preserve">. </w:t>
      </w:r>
      <w:r w:rsidR="00BA29FE">
        <w:t xml:space="preserve">Available datasets that meet </w:t>
      </w:r>
      <w:r w:rsidR="00E4128A">
        <w:t>these criteria</w:t>
      </w:r>
      <w:r w:rsidR="00BA29FE">
        <w:t xml:space="preserve">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55" w:name="_Ref98919034"/>
      <w:bookmarkStart w:id="56" w:name="_Ref98931949"/>
      <w:bookmarkStart w:id="57" w:name="_Toc99022365"/>
      <w:r>
        <w:lastRenderedPageBreak/>
        <w:t>RecipeNLG</w:t>
      </w:r>
      <w:bookmarkEnd w:id="55"/>
      <w:bookmarkEnd w:id="56"/>
      <w:bookmarkEnd w:id="57"/>
    </w:p>
    <w:p w14:paraId="71BCB780" w14:textId="04890401"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1VDA4OjMwOjU4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also trained two GPT-2 language models</w:t>
      </w:r>
      <w:r w:rsidR="00425E48">
        <w:t xml:space="preserve"> </w:t>
      </w:r>
      <w:sdt>
        <w:sdtPr>
          <w:alias w:val="To edit, see citavi.com/edit"/>
          <w:tag w:val="CitaviPlaceholder#93480e15-e1f9-48e8-949a-7ba9dd22f951"/>
          <w:id w:val="-1567566346"/>
          <w:placeholder>
            <w:docPart w:val="DefaultPlaceholder_-1854013440"/>
          </w:placeholder>
        </w:sdtPr>
        <w:sdtEndPr/>
        <w:sdtContent>
          <w:r w:rsidR="00425E48">
            <w:rPr>
              <w:noProof/>
            </w:rPr>
            <w:fldChar w:fldCharType="begin"/>
          </w:r>
          <w:r w:rsidR="00425E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gyODk2LTA3NmYtNDdhYi04OGQzLWQxOTljOTAzMmI3Yy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}</w:instrText>
          </w:r>
          <w:r w:rsidR="00425E48">
            <w:rPr>
              <w:noProof/>
            </w:rPr>
            <w:fldChar w:fldCharType="separate"/>
          </w:r>
          <w:r w:rsidR="00425E48">
            <w:rPr>
              <w:noProof/>
            </w:rPr>
            <w:t>(Radford et al., 2019)</w:t>
          </w:r>
          <w:r w:rsidR="00425E48">
            <w:rPr>
              <w:noProof/>
            </w:rPr>
            <w:fldChar w:fldCharType="end"/>
          </w:r>
        </w:sdtContent>
      </w:sdt>
      <w:r w:rsidR="005F796D">
        <w:t xml:space="preserve"> on their</w:t>
      </w:r>
      <w:r w:rsidR="00425E48">
        <w:t xml:space="preserve"> </w:t>
      </w:r>
      <w:r w:rsidR="005F796D">
        <w:t xml:space="preserve">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58" w:name="_Ref98831656"/>
      <w:bookmarkStart w:id="59" w:name="_Ref98831661"/>
      <w:bookmarkStart w:id="60" w:name="_Ref98868043"/>
      <w:bookmarkStart w:id="61" w:name="_Ref98943439"/>
      <w:bookmarkStart w:id="62" w:name="_Toc99022366"/>
      <w:r>
        <w:t xml:space="preserve">Cookversational </w:t>
      </w:r>
      <w:r w:rsidR="0076066D">
        <w:t>S</w:t>
      </w:r>
      <w:r>
        <w:t>earch</w:t>
      </w:r>
      <w:bookmarkEnd w:id="58"/>
      <w:bookmarkEnd w:id="59"/>
      <w:bookmarkEnd w:id="60"/>
      <w:bookmarkEnd w:id="61"/>
      <w:bookmarkEnd w:id="6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482448A6" w:rsidR="00767A8D" w:rsidRPr="00767A8D" w:rsidRDefault="001849E8" w:rsidP="001849E8">
      <w:pPr>
        <w:pStyle w:val="Beschriftung"/>
      </w:pPr>
      <w:bookmarkStart w:id="63" w:name="_Toc99033579"/>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r w:rsidR="002D4473">
        <w:t xml:space="preserve">the </w:t>
      </w:r>
      <w:r w:rsidR="00A04374">
        <w:t>C</w:t>
      </w:r>
      <w:r>
        <w:t xml:space="preserve">ookversational </w:t>
      </w:r>
      <w:r w:rsidR="00A04374">
        <w:t>S</w:t>
      </w:r>
      <w:r>
        <w:t>earch dataset</w:t>
      </w:r>
      <w:r w:rsidR="002D4473">
        <w:t xml:space="preserve"> </w:t>
      </w:r>
      <w:r w:rsidR="00A57CA0">
        <w:t>by</w:t>
      </w:r>
      <w:r w:rsidR="002D4473">
        <w:t xml:space="preserve"> </w:t>
      </w:r>
      <w:sdt>
        <w:sdtPr>
          <w:alias w:val="To edit, see citavi.com/edit"/>
          <w:tag w:val="CitaviPlaceholder#80ad4d95-28c9-43a3-827c-92e9e389b783"/>
          <w:id w:val="-259536522"/>
          <w:placeholder>
            <w:docPart w:val="DefaultPlaceholder_-1854013440"/>
          </w:placeholder>
        </w:sdtPr>
        <w:sdtEndPr/>
        <w:sdtContent>
          <w:r w:rsidR="002D4473">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M2YmQ4MTRiLWVjNjUtNDQzNC1hZmU0LTNkODM4MDMwOTc5OCIsIkVudHJpZXMiOlt7IiRpZCI6IjIiLCIkdHlwZSI6IlN3aXNzQWNhZGVtaWMuQ2l0YXZpLkNpdGF0aW9ucy5Xb3JkUGxhY2Vob2xkZXJFbnRyeSwgU3dpc3NBY2FkZW1pYy5DaXRhdmkiLCJJZCI6IjFmOWFmY2RkLWM0ZDAtNDBkNy05MmFkLWViNWU5OWMwNTVh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wYWQ0ZDk1LTI4YzktNDNhMy04MjdjLTkyZTllMzg5Yjc4MyIsIlRleHQiOiJGcnVtbWV0IGV0IGFsLiIsIldBSVZlcnNpb24iOiI2LjUuMC4wIn0=}</w:instrText>
          </w:r>
          <w:r w:rsidR="002D4473">
            <w:rPr>
              <w:noProof/>
            </w:rPr>
            <w:fldChar w:fldCharType="separate"/>
          </w:r>
          <w:r w:rsidR="002D4473">
            <w:rPr>
              <w:noProof/>
            </w:rPr>
            <w:t>Frummet et al.</w:t>
          </w:r>
          <w:r w:rsidR="002D4473">
            <w:rPr>
              <w:noProof/>
            </w:rPr>
            <w:fldChar w:fldCharType="end"/>
          </w:r>
        </w:sdtContent>
      </w:sdt>
      <w:r w:rsidR="002D4473">
        <w:t xml:space="preserve"> </w:t>
      </w:r>
      <w:sdt>
        <w:sdtPr>
          <w:alias w:val="To edit, see citavi.com/edit"/>
          <w:tag w:val="CitaviPlaceholder#c6bd814b-ec65-4434-afe4-3d8380309798"/>
          <w:id w:val="-1403361495"/>
          <w:placeholder>
            <w:docPart w:val="DefaultPlaceholder_-1854013440"/>
          </w:placeholder>
        </w:sdtPr>
        <w:sdtEndPr/>
        <w:sdtContent>
          <w:r w:rsidR="002D4473">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gwYWQ0ZDk1LTI4YzktNDNhMy04MjdjLTkyZTllMzg5Yjc4MyIsIkVudHJpZXMiOlt7IiRpZCI6IjIiLCIkdHlwZSI6IlN3aXNzQWNhZGVtaWMuQ2l0YXZpLkNpdGF0aW9ucy5Xb3JkUGxhY2Vob2xkZXJFbnRyeSwgU3dpc3NBY2FkZW1pYy5DaXRhdmkiLCJJZCI6ImFjZTRlNjk3LWRjNjUtNDgyYS1hMzQxLWI5MTBmOTZlMGIyNy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2YmQ4MTRiLWVjNjUtNDQzNC1hZmU0LTNkODM4MDMwOTc5OCIsIlRleHQiOiIoMjAyMSkiLCJXQUlWZXJzaW9uIjoiNi41LjAuMCJ9}</w:instrText>
          </w:r>
          <w:r w:rsidR="002D4473">
            <w:rPr>
              <w:noProof/>
            </w:rPr>
            <w:fldChar w:fldCharType="separate"/>
          </w:r>
          <w:r w:rsidR="002D4473">
            <w:rPr>
              <w:noProof/>
            </w:rPr>
            <w:t>(2021)</w:t>
          </w:r>
          <w:r w:rsidR="002D4473">
            <w:rPr>
              <w:noProof/>
            </w:rPr>
            <w:fldChar w:fldCharType="end"/>
          </w:r>
        </w:sdtContent>
      </w:sdt>
      <w:r>
        <w:t>.</w:t>
      </w:r>
      <w:bookmarkEnd w:id="63"/>
      <w:r>
        <w:t xml:space="preserve"> </w:t>
      </w:r>
    </w:p>
    <w:p w14:paraId="7AF3D7E0" w14:textId="19F6A0C9" w:rsidR="0076066D" w:rsidRPr="0076066D" w:rsidRDefault="00B00A9F" w:rsidP="00162BF9">
      <w:r w:rsidRPr="00827115">
        <w:rPr>
          <w:i/>
          <w:iCs/>
        </w:rPr>
        <w:t xml:space="preserve">Cookversational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425E48">
        <w:t xml:space="preserve">, already mentioned in section </w:t>
      </w:r>
      <w:r w:rsidR="00425E48">
        <w:fldChar w:fldCharType="begin"/>
      </w:r>
      <w:r w:rsidR="00425E48">
        <w:instrText xml:space="preserve"> REF _Ref98879093 \r \h </w:instrText>
      </w:r>
      <w:r w:rsidR="00425E48">
        <w:fldChar w:fldCharType="separate"/>
      </w:r>
      <w:r w:rsidR="00425E48">
        <w:t>2.1.3</w:t>
      </w:r>
      <w:r w:rsidR="00425E48">
        <w:fldChar w:fldCharType="end"/>
      </w:r>
      <w:r w:rsidR="00425E48">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w:t>
      </w:r>
      <w:r w:rsidR="00425E48">
        <w:t>cooking</w:t>
      </w:r>
      <w:r w:rsidR="00371037">
        <w:t xml:space="preserve"> </w:t>
      </w:r>
      <w:r w:rsidR="00425E48">
        <w:t xml:space="preserve">specific </w:t>
      </w:r>
      <w:r w:rsidR="00F21721">
        <w:t xml:space="preserve">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w:t>
      </w:r>
      <w:r w:rsidR="00EC23BD" w:rsidRPr="00425E48">
        <w:t xml:space="preserve">given </w:t>
      </w:r>
      <w:r w:rsidR="006F088E">
        <w:t>in</w:t>
      </w:r>
      <w:r w:rsidR="00EC23BD" w:rsidRPr="00425E48">
        <w:t xml:space="preserve"> </w:t>
      </w:r>
      <w:r w:rsidR="00425E48" w:rsidRPr="00425E48">
        <w:t>T</w:t>
      </w:r>
      <w:r w:rsidR="00767A8D" w:rsidRPr="00425E48">
        <w:t>able</w:t>
      </w:r>
      <w:r w:rsidR="00EC23BD" w:rsidRPr="00425E48">
        <w:t xml:space="preserve"> 1.</w:t>
      </w:r>
    </w:p>
    <w:p w14:paraId="1CD7D843" w14:textId="0163DF9F" w:rsidR="00704F10" w:rsidRDefault="00704F10" w:rsidP="00704F10">
      <w:pPr>
        <w:pStyle w:val="berschrift3"/>
      </w:pPr>
      <w:bookmarkStart w:id="64" w:name="_Ref98948038"/>
      <w:bookmarkStart w:id="65" w:name="_Toc99022367"/>
      <w:proofErr w:type="spellStart"/>
      <w:r>
        <w:lastRenderedPageBreak/>
        <w:t>DoQA</w:t>
      </w:r>
      <w:bookmarkEnd w:id="64"/>
      <w:bookmarkEnd w:id="65"/>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758C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758C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758C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713A13E1" w:rsidR="00EF1FEB" w:rsidRDefault="00EF1FEB">
      <w:pPr>
        <w:pStyle w:val="Beschriftung"/>
      </w:pPr>
      <w:bookmarkStart w:id="66" w:name="_Toc99033580"/>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r w:rsidR="00A57CA0">
        <w:t xml:space="preserve">the </w:t>
      </w:r>
      <w:proofErr w:type="spellStart"/>
      <w:r>
        <w:t>DoQA</w:t>
      </w:r>
      <w:proofErr w:type="spellEnd"/>
      <w:r>
        <w:t xml:space="preserve"> dataset</w:t>
      </w:r>
      <w:r w:rsidR="00A57CA0">
        <w:t xml:space="preserve"> by </w:t>
      </w:r>
      <w:sdt>
        <w:sdtPr>
          <w:alias w:val="To edit, see citavi.com/edit"/>
          <w:tag w:val="CitaviPlaceholder#298c6c2e-1475-4d8c-975f-e41058db15a4"/>
          <w:id w:val="1443653583"/>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JiMzRmMmNhLWE0ODAtNGU5Ny04MTA5LTg2NGI1ZTQ0MWYxZSIsIkVudHJpZXMiOlt7IiRpZCI6IjIiLCIkdHlwZSI6IlN3aXNzQWNhZGVtaWMuQ2l0YXZpLkNpdGF0aW9ucy5Xb3JkUGxhY2Vob2xkZXJFbnRyeSwgU3dpc3NBY2FkZW1pYy5DaXRhdmkiLCJJZCI6ImFjNGI5NjQzLWRkZDktNDM2ZS04MTkwLTI2NGM5YmVjNjMyMyIsIlJhbmdlTGVuZ3RoIjoxMywiUmVmZXJlbmNlSWQiOiJkMzhjNjc2OC04ZjAwLTQwYTctOTkyMC1hNTYwNTIwYjNjN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i0wMy0wNVQxMzoyMjox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Q4NTUwL2FyWGl2LjIwMDUuMDEzMjgiLCJVcmlTdHJpbmciOiJodHRwczovL2RvaS5vcmcvMTAuNDg1NTAvYXJYaXYuMjAwNS4wMTM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}</w:instrText>
          </w:r>
          <w:r w:rsidR="00A57CA0">
            <w:rPr>
              <w:noProof/>
            </w:rPr>
            <w:fldChar w:fldCharType="separate"/>
          </w:r>
          <w:r w:rsidR="00A57CA0">
            <w:rPr>
              <w:noProof/>
            </w:rPr>
            <w:t>Campos et al.</w:t>
          </w:r>
          <w:r w:rsidR="00A57CA0">
            <w:rPr>
              <w:noProof/>
            </w:rPr>
            <w:fldChar w:fldCharType="end"/>
          </w:r>
        </w:sdtContent>
      </w:sdt>
      <w:r w:rsidR="00A57CA0">
        <w:t xml:space="preserve"> </w:t>
      </w:r>
      <w:sdt>
        <w:sdtPr>
          <w:alias w:val="To edit, see citavi.com/edit"/>
          <w:tag w:val="CitaviPlaceholder#2b34f2ca-a480-4e97-8109-864b5e441f1e"/>
          <w:id w:val="672838159"/>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I5OGM2YzJlLTE0NzUtNGQ4Yy05NzVmLWU0MTA1OGRiMTVhNCIsIkVudHJpZXMiOlt7IiRpZCI6IjIiLCIkdHlwZSI6IlN3aXNzQWNhZGVtaWMuQ2l0YXZpLkNpdGF0aW9ucy5Xb3JkUGxhY2Vob2xkZXJFbnRyeSwgU3dpc3NBY2FkZW1pYy5DaXRhdmkiLCJJZCI6IjgzZWM1YWFmLTNhYTMtNGVjMy05NDJiLWEwODcyMDUzMjA2NSIsIlJhbmdlTGVuZ3RoIjo2LCJSZWZlcmVuY2VJZCI6ImQzOGM2NzY4LThmMDAtNDBhNy05OTIwLWE1NjA1MjBiM2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UifX0seyIkaWQiOiI4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NS4wMTMyOHYyIiwiVXJpU3RyaW5nIjoiaHR0cDovL2FyeGl2Lm9yZy9hYnMvMjAwNS4wMTMyO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TM6MzQ6NTUiLCJNb2RpZmllZEJ5IjoiX1Bhc2NoIiwiSWQiOiJjYWFiNzEyNy1iMWRlLTQ2YjgtYjAwYS03OWJjNzdhMzhlNTYiLCJNb2RpZmllZE9uIjoiMjAyMS0xMC0yOVQxMzozND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wMDUuMDEzMjh2MiIsIlVyaVN0cmluZyI6Imh0dHA6Ly9hcnhpdi5vcmcvcGRm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EzOjM0OjU1IiwiTW9kaWZpZWRCeSI6Il9QYXNjaCIsIklkIjoiZGIyOGI5ZDAtNTlkYi00N2RkLTk2YjctZmE1Zjk1Zjk2ZmJlIiwiTW9kaWZpZWRPbiI6IjIwMjItMDMtMDVUMTM6MjI6MT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0ODU1MC9hclhpdi4yMDA1LjAxMzI4IiwiVXJpU3RyaW5nIjoiaHR0cHM6Ly9kb2kub3JnLzEwLjQ4NTUwL2FyWGl2LjIwMDUuMDEz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MzoyMzox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JiMzRmMmNhLWE0ODAtNGU5Ny04MTA5LTg2NGI1ZTQ0MWYxZSIsIlRleHQiOiIoMjAyMCkiLCJXQUlWZXJzaW9uIjoiNi41LjAuMCJ9}</w:instrText>
          </w:r>
          <w:r w:rsidR="00A57CA0">
            <w:rPr>
              <w:noProof/>
            </w:rPr>
            <w:fldChar w:fldCharType="separate"/>
          </w:r>
          <w:r w:rsidR="00A57CA0">
            <w:rPr>
              <w:noProof/>
            </w:rPr>
            <w:t>(2020)</w:t>
          </w:r>
          <w:r w:rsidR="00A57CA0">
            <w:rPr>
              <w:noProof/>
            </w:rPr>
            <w:fldChar w:fldCharType="end"/>
          </w:r>
        </w:sdtContent>
      </w:sdt>
      <w:r>
        <w:t>.</w:t>
      </w:r>
      <w:bookmarkEnd w:id="66"/>
    </w:p>
    <w:p w14:paraId="60A3335F" w14:textId="45386884"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w:t>
      </w:r>
      <w:r w:rsidR="00D52326">
        <w:t xml:space="preserve">the task of question answering (in the sense of answer span extraction) and </w:t>
      </w:r>
      <w:r>
        <w:t xml:space="preserve">contains a total of 10917 </w:t>
      </w:r>
      <w:r w:rsidR="00D52326">
        <w:t>question-answer</w:t>
      </w:r>
      <w:r>
        <w:t xml:space="preserve"> pairs from 2437 dialogues </w:t>
      </w:r>
      <w:r w:rsidR="00D52326">
        <w:t>for</w:t>
      </w:r>
      <w:r w:rsidR="00745049">
        <w:t xml:space="preserve"> the three domains cooking, travelling and movies. With 7320 </w:t>
      </w:r>
      <w:r w:rsidR="00D52326">
        <w:t>question-answer</w:t>
      </w:r>
      <w:r w:rsidR="00745049">
        <w:t xml:space="preserve"> pairs, the largest proportion is given for the cooking domain, which is advantageous </w:t>
      </w:r>
      <w:r w:rsidR="00D52326">
        <w:t>for</w:t>
      </w:r>
      <w:r w:rsidR="00745049">
        <w:t xml:space="preserve"> this thesis. </w:t>
      </w:r>
      <w:r w:rsidR="009333B9">
        <w:t>The dialogues were created via Wizard of Oz method with crowdsourcing, where the crowd</w:t>
      </w:r>
      <w:r w:rsidR="00D52326">
        <w:t xml:space="preserve"> </w:t>
      </w:r>
      <w:r w:rsidR="009333B9">
        <w:t xml:space="preserve">workers, which were divided into users and experts, had to ask questions about given </w:t>
      </w:r>
      <w:r w:rsidR="000676DF">
        <w:t>posts</w:t>
      </w:r>
      <w:r w:rsidR="00D52326">
        <w:t xml:space="preserve"> of Frequently Asked Questions (FAQ) websites</w:t>
      </w:r>
      <w:r w:rsidR="000676DF">
        <w:t xml:space="preserve">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w:t>
      </w:r>
      <w:r w:rsidR="000F5CD4">
        <w:t>c</w:t>
      </w:r>
      <w:r w:rsidR="006E407C">
        <w:t>]</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set contains answerable and non-answerable question</w:t>
      </w:r>
      <w:r w:rsidR="002E6F33" w:rsidRPr="006F088E">
        <w:t xml:space="preserve">. </w:t>
      </w:r>
      <w:r w:rsidR="00E20C9E" w:rsidRPr="006F088E">
        <w:t xml:space="preserve">An excerpt </w:t>
      </w:r>
      <w:r w:rsidR="006F088E">
        <w:t>of</w:t>
      </w:r>
      <w:r w:rsidR="00E20C9E" w:rsidRPr="006F088E">
        <w:t xml:space="preserve"> </w:t>
      </w:r>
      <w:proofErr w:type="spellStart"/>
      <w:r w:rsidR="00E20C9E" w:rsidRPr="006F088E">
        <w:t>DoQA</w:t>
      </w:r>
      <w:proofErr w:type="spellEnd"/>
      <w:r w:rsidR="00D86579" w:rsidRPr="006F088E">
        <w:t xml:space="preserve"> </w:t>
      </w:r>
      <w:r w:rsidR="00E20C9E" w:rsidRPr="006F088E">
        <w:t xml:space="preserve">is given </w:t>
      </w:r>
      <w:r w:rsidR="006F088E">
        <w:t>in</w:t>
      </w:r>
      <w:r w:rsidR="00E20C9E" w:rsidRPr="006F088E">
        <w:t xml:space="preserve"> </w:t>
      </w:r>
      <w:r w:rsidR="006F088E" w:rsidRPr="006F088E">
        <w:t>T</w:t>
      </w:r>
      <w:r w:rsidR="00767A8D" w:rsidRPr="006F088E">
        <w:t>able</w:t>
      </w:r>
      <w:r w:rsidR="00E20C9E" w:rsidRPr="006F088E">
        <w:t xml:space="preserve"> </w:t>
      </w:r>
      <w:r w:rsidR="006F088E">
        <w:t>2</w:t>
      </w:r>
      <w:r w:rsidR="00E20C9E" w:rsidRPr="006F088E">
        <w:t>.</w:t>
      </w:r>
    </w:p>
    <w:p w14:paraId="5EBAE641" w14:textId="431FCEAC" w:rsidR="00CA6E1B" w:rsidRDefault="00704F10" w:rsidP="00FB3456">
      <w:pPr>
        <w:pStyle w:val="berschrift3"/>
      </w:pPr>
      <w:bookmarkStart w:id="67" w:name="_Ref98946946"/>
      <w:bookmarkStart w:id="68" w:name="_Toc99022368"/>
      <w:r>
        <w:t>FoodBase</w:t>
      </w:r>
      <w:bookmarkEnd w:id="67"/>
      <w:bookmarkEnd w:id="68"/>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59C95F8D" w:rsidR="00FB3456" w:rsidRDefault="00FB3456">
      <w:pPr>
        <w:pStyle w:val="Beschriftung"/>
      </w:pPr>
      <w:bookmarkStart w:id="69" w:name="_Toc99033581"/>
      <w:r>
        <w:lastRenderedPageBreak/>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w:t>
      </w:r>
      <w:r w:rsidR="00641E82">
        <w:t>with the five</w:t>
      </w:r>
      <w:r w:rsidR="009019FC">
        <w:t xml:space="preserve"> different </w:t>
      </w:r>
      <w:r w:rsidR="00641E82">
        <w:t>tagging schemes</w:t>
      </w:r>
      <w:r w:rsidR="009019FC">
        <w:t xml:space="preserve"> </w:t>
      </w:r>
      <w:r w:rsidR="00641E82">
        <w:t xml:space="preserve">used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r w:rsidR="00641E82">
        <w:t>.</w:t>
      </w:r>
      <w:bookmarkEnd w:id="69"/>
    </w:p>
    <w:p w14:paraId="4300E6F9" w14:textId="6340BA0B"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NVQwODozMDo1OC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B26BBA">
        <w:t>For both versions</w:t>
      </w:r>
      <w:r w:rsidR="006311AB">
        <w:t xml:space="preserve">,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xml:space="preserve">. </w:t>
      </w:r>
      <w:r w:rsidR="00641E82">
        <w:t>They differentiate in that</w:t>
      </w:r>
      <w:r w:rsidR="006311AB">
        <w:t xml:space="preserve"> the curated version was manually reviewed by experts</w:t>
      </w:r>
      <w:r w:rsidR="001B12D0">
        <w:t xml:space="preserve"> </w:t>
      </w:r>
      <w:r w:rsidR="00641E82">
        <w:t xml:space="preserve">afterwards </w:t>
      </w:r>
      <w:r w:rsidR="001B12D0">
        <w:t xml:space="preserve">to </w:t>
      </w:r>
      <w:r w:rsidR="006311AB">
        <w:t>remov</w:t>
      </w:r>
      <w:r w:rsidR="001B12D0">
        <w:t xml:space="preserve">e </w:t>
      </w:r>
      <w:r w:rsidR="00627012">
        <w:t>false positives and add false negatives</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w:t>
      </w:r>
      <w:r w:rsidR="00B26BBA">
        <w:t>were</w:t>
      </w:r>
      <w:r w:rsidR="00BC702D">
        <w:t xml:space="preserve"> assigned multiple appropriate semantic tags. </w:t>
      </w:r>
    </w:p>
    <w:p w14:paraId="4D1908CE" w14:textId="1F76C79A" w:rsidR="003C4D3A" w:rsidRDefault="00D85A83" w:rsidP="00F522A5">
      <w:pPr>
        <w:pStyle w:val="Folgeabsatz"/>
      </w:pPr>
      <w:r>
        <w:t xml:space="preserve">As an extension of the FoodBas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More specifically, it provides a mapping between the semantic tags of Hansard</w:t>
      </w:r>
      <w:r w:rsidR="007D47D0">
        <w:t xml:space="preserve"> corpus</w:t>
      </w:r>
      <w:r w:rsidR="00176C66">
        <w:t xml:space="preserve">, </w:t>
      </w:r>
      <w:proofErr w:type="spellStart"/>
      <w:r w:rsidR="00176C66" w:rsidRPr="007D47D0">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VUMDg6MzA6NTg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proofErr w:type="spellStart"/>
      <w:r w:rsidR="00176C66" w:rsidRPr="007D47D0">
        <w:t>OntoFood</w:t>
      </w:r>
      <w:proofErr w:type="spellEnd"/>
      <w:r w:rsidR="009F77B4">
        <w:t>,</w:t>
      </w:r>
      <w:r w:rsidR="00176C66">
        <w:t xml:space="preserve"> and </w:t>
      </w:r>
      <w:r w:rsidR="00176C66" w:rsidRPr="007D47D0">
        <w:t>SNOMED</w:t>
      </w:r>
      <w:r w:rsidR="00166BB7" w:rsidRPr="007D47D0">
        <w:t xml:space="preserve"> </w:t>
      </w:r>
      <w:r w:rsidR="00176C66" w:rsidRPr="007D47D0">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1VDA4OjMwOjU4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2F52B7DE" w:rsidR="00C22D34" w:rsidRDefault="00547543"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w:t>
      </w:r>
      <w:r w:rsidR="00CE7B61">
        <w:t>schemes/</w:t>
      </w:r>
      <w:r w:rsidR="00AD37F6">
        <w:t xml:space="preserve">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CE7B61">
        <w:t>. According to the researchers, t</w:t>
      </w:r>
      <w:r w:rsidR="00D72601">
        <w:t xml:space="preserve">he task of </w:t>
      </w:r>
      <w:r w:rsidR="00027184">
        <w:rPr>
          <w:b/>
          <w:bCs/>
        </w:rPr>
        <w:t>F</w:t>
      </w:r>
      <w:r w:rsidR="00D72601" w:rsidRPr="00027184">
        <w:rPr>
          <w:b/>
          <w:bCs/>
        </w:rPr>
        <w:t>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491F69">
        <w:t>the</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w:t>
      </w:r>
      <w:r w:rsidR="00D200A7">
        <w:lastRenderedPageBreak/>
        <w:t xml:space="preserve">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w:t>
      </w:r>
      <w:r w:rsidR="00CE7B61">
        <w:t>tagging schemes</w:t>
      </w:r>
      <w:r w:rsidR="00053942">
        <w:t xml:space="preserve"> </w:t>
      </w:r>
      <w:r w:rsidR="00C22D34">
        <w:t>to the commonly used IOB (inside, outside, and beginning) tagging format</w:t>
      </w:r>
      <w:r w:rsidR="00027184">
        <w:t xml:space="preserve">, proposed by </w:t>
      </w:r>
      <w:sdt>
        <w:sdtPr>
          <w:alias w:val="To edit, see citavi.com/edit"/>
          <w:tag w:val="CitaviPlaceholder#742792a6-7bee-41a7-b807-a26a2744d226"/>
          <w:id w:val="-22082443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g4ZGU3MzlmLWMxZDUtNGMyNy1iMmEyLWNjYWU3ODcxZmZkNSIsIkVudHJpZXMiOlt7IiRpZCI6IjIiLCIkdHlwZSI6IlN3aXNzQWNhZGVtaWMuQ2l0YXZpLkNpdGF0aW9ucy5Xb3JkUGxhY2Vob2xkZXJFbnRyeSwgU3dpc3NBY2FkZW1pYy5DaXRhdmkiLCJJZCI6IjhhNmQwNTY0LTM2OWUtNGY5Zi04NmZjLWRjZWU3Mjc2YmMxNSIsIlJhbmdlTGVuZ3RoIjoxOCwiUmVmZXJlbmNlSWQiOiIyMWViNGQzNy02Y2I5LTRhZmItOGU2My1iMzQ3ZmE2ZDE3Z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}</w:instrText>
          </w:r>
          <w:r w:rsidR="00027184">
            <w:rPr>
              <w:noProof/>
            </w:rPr>
            <w:fldChar w:fldCharType="separate"/>
          </w:r>
          <w:r w:rsidR="00027184">
            <w:rPr>
              <w:noProof/>
            </w:rPr>
            <w:t>Ramshaw and Marcus</w:t>
          </w:r>
          <w:r w:rsidR="00027184">
            <w:rPr>
              <w:noProof/>
            </w:rPr>
            <w:fldChar w:fldCharType="end"/>
          </w:r>
        </w:sdtContent>
      </w:sdt>
      <w:r w:rsidR="00027184">
        <w:t xml:space="preserve"> </w:t>
      </w:r>
      <w:sdt>
        <w:sdtPr>
          <w:alias w:val="To edit, see citavi.com/edit"/>
          <w:tag w:val="CitaviPlaceholder#88de739f-c1d5-4c27-b2a2-ccae7871ffd5"/>
          <w:id w:val="207438629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c0Mjc5MmE2LTdiZWUtNDFhNy1iODA3LWEyNmEyNzQ0ZDIyNiIsIkVudHJpZXMiOlt7IiRpZCI6IjIiLCIkdHlwZSI6IlN3aXNzQWNhZGVtaWMuQ2l0YXZpLkNpdGF0aW9ucy5Xb3JkUGxhY2Vob2xkZXJFbnRyeSwgU3dpc3NBY2FkZW1pYy5DaXRhdmkiLCJJZCI6ImVjZGVkNjkwLTZkNzMtNDAyYi05ZDIxLTMwNGIxMTRiOGI4ZiIsIlJhbmdlTGVuZ3RoIjo2LCJSZWZlcmVuY2VJZCI6IjIxZWI0ZDM3LTZjYjktNGFmYi04ZTYzLWIzNDdmYTZkMT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5jZSIsIkxhc3ROYW1lIjoiUmFtc2hhdyIsIk1pZGRsZU5hbWUiOiJBLiIsIlByb3RlY3RlZCI6ZmFsc2UsIlNleCI6MiwiQ3JlYXRlZEJ5IjoiX1Bhc2NoIiwiQ3JlYXRlZE9uIjoiMjAyMi0wMy0wNVQyMDo0NTowNyIsIk1vZGlmaWVkQnkiOiJfUGFzY2giLCJJZCI6IjM2Y2M0ODY3LWI5NmYtNDg1NC05MTczLTE5NWZkMjgzM2RlOSIsIk1vZGlmaWVkT24iOiIyMDIyLTAzLTA1VDIwOjQ1OjA3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IiwiTW9kaWZpZWRCeSI6Il9QYXNjaCIsIklkIjoiNmVmNjA3NjgtMDkwZC00YzZjLWEwZTEtZjA2YzRiMjI0ZTc5IiwiTW9kaWZpZWRPbiI6IjIwMjItMDMtMDVUMjA6NDU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IiwiTW9kaWZpZWRCeSI6Il9QYXNjaCIsIklkIjoiMjFlYjRkMzctNmNiOS00YWZiLThlNjMtYjM0N2ZhNmQxN2U1IiwiTW9kaWZpZWRPbiI6IjIwMjItMDMtMDVUMjA6NDY6M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k5KSJ9XX0sIlRhZyI6IkNpdGF2aVBsYWNlaG9sZGVyIzg4ZGU3MzlmLWMxZDUtNGMyNy1iMmEyLWNjYWU3ODcxZmZkNSIsIlRleHQiOiIoMTk5OSkiLCJXQUlWZXJzaW9uIjoiNi41LjAuMCJ9}</w:instrText>
          </w:r>
          <w:r w:rsidR="00027184">
            <w:rPr>
              <w:noProof/>
            </w:rPr>
            <w:fldChar w:fldCharType="separate"/>
          </w:r>
          <w:r w:rsidR="00027184">
            <w:rPr>
              <w:noProof/>
            </w:rPr>
            <w:t>(1999)</w:t>
          </w:r>
          <w:r w:rsidR="00027184">
            <w:rPr>
              <w:noProof/>
            </w:rPr>
            <w:fldChar w:fldCharType="end"/>
          </w:r>
        </w:sdtContent>
      </w:sdt>
      <w:r w:rsidR="00B57961">
        <w:t>.</w:t>
      </w:r>
      <w:r w:rsidR="00CE7B61">
        <w:t xml:space="preserve"> </w:t>
      </w:r>
      <w:sdt>
        <w:sdtPr>
          <w:alias w:val="To edit, see citavi.com/edit"/>
          <w:tag w:val="CitaviPlaceholder#68598a69-257a-44e0-b5be-6f40e5c7e01f"/>
          <w:id w:val="-316260993"/>
          <w:placeholder>
            <w:docPart w:val="DefaultPlaceholder_-1854013440"/>
          </w:placeholder>
        </w:sdtPr>
        <w:sdtEndPr/>
        <w:sdtContent>
          <w:r w:rsidR="00CE7B6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lYTZlNWJjLTk0NjEtNGZlNi1iN2ViLThjYWRmM2YxNDZhMCIsIkVudHJpZXMiOlt7IiRpZCI6IjIiLCIkdHlwZSI6IlN3aXNzQWNhZGVtaWMuQ2l0YXZpLkNpdGF0aW9ucy5Xb3JkUGxhY2Vob2xkZXJFbnRyeSwgU3dpc3NBY2FkZW1pYy5DaXRhdmkiLCJJZCI6IjVkOTAwNWYyLWUwYTktNGQ4Zi1hNzZjLTQ3MTk2NjMyM2FlM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Y4NTk4YTY5LTI1N2EtNDRlMC1iNWJlLTZmNDBlNWM3ZTAxZiIsIlRleHQiOiJTdG9qYW5vdiBldCBhbC4iLCJXQUlWZXJzaW9uIjoiNi41LjAuMCJ9}</w:instrText>
          </w:r>
          <w:r w:rsidR="00CE7B61">
            <w:rPr>
              <w:noProof/>
            </w:rPr>
            <w:fldChar w:fldCharType="separate"/>
          </w:r>
          <w:r w:rsidR="00CE7B61">
            <w:rPr>
              <w:noProof/>
            </w:rPr>
            <w:t>Stojanov et al.</w:t>
          </w:r>
          <w:r w:rsidR="00CE7B61">
            <w:rPr>
              <w:noProof/>
            </w:rPr>
            <w:fldChar w:fldCharType="end"/>
          </w:r>
        </w:sdtContent>
      </w:sdt>
      <w:r w:rsidR="00CE7B61">
        <w:t xml:space="preserve"> </w:t>
      </w:r>
      <w:sdt>
        <w:sdtPr>
          <w:alias w:val="To edit, see citavi.com/edit"/>
          <w:tag w:val="CitaviPlaceholder#dea6e5bc-9461-4fe6-b7eb-8cadf3f146a0"/>
          <w:id w:val="463007960"/>
          <w:placeholder>
            <w:docPart w:val="DefaultPlaceholder_-1854013440"/>
          </w:placeholder>
        </w:sdtPr>
        <w:sdtEndPr/>
        <w:sdtContent>
          <w:r w:rsidR="00CE7B6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4NTk4YTY5LTI1N2EtNDRlMC1iNWJlLTZmNDBlNWM3ZTAxZiIsIkVudHJpZXMiOlt7IiRpZCI6IjIiLCIkdHlwZSI6IlN3aXNzQWNhZGVtaWMuQ2l0YXZpLkNpdGF0aW9ucy5Xb3JkUGxhY2Vob2xkZXJFbnRyeSwgU3dpc3NBY2FkZW1pYy5DaXRhdmkiLCJJZCI6Ijk0OTQwNzFhLTRmYmQtNDliNy05OTgwLTMwZmQxYTE3NWM1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lYTZlNWJjLTk0NjEtNGZlNi1iN2ViLThjYWRmM2YxNDZhMCIsIlRleHQiOiIoMjAyMSkiLCJXQUlWZXJzaW9uIjoiNi41LjAuMCJ9}</w:instrText>
          </w:r>
          <w:r w:rsidR="00CE7B61">
            <w:rPr>
              <w:noProof/>
            </w:rPr>
            <w:fldChar w:fldCharType="separate"/>
          </w:r>
          <w:r w:rsidR="00CE7B61">
            <w:rPr>
              <w:noProof/>
            </w:rPr>
            <w:t>(2021)</w:t>
          </w:r>
          <w:r w:rsidR="00CE7B61">
            <w:rPr>
              <w:noProof/>
            </w:rPr>
            <w:fldChar w:fldCharType="end"/>
          </w:r>
        </w:sdtContent>
      </w:sdt>
      <w:r w:rsidR="00CE7B61">
        <w:t xml:space="preserve"> made their adapted version of the FoodBase corpus publicly available</w:t>
      </w:r>
      <w:r w:rsidR="000C577F">
        <w:rPr>
          <w:rStyle w:val="Funotenzeichen"/>
        </w:rPr>
        <w:footnoteReference w:id="2"/>
      </w:r>
      <w:r w:rsidR="00CE7B61">
        <w:t>.</w:t>
      </w:r>
      <w:r w:rsidR="00027184">
        <w:t xml:space="preserve"> </w:t>
      </w:r>
      <w:r w:rsidR="004E0CAE" w:rsidRPr="00027184">
        <w:t>Table</w:t>
      </w:r>
      <w:r w:rsidR="00AD2816" w:rsidRPr="00027184">
        <w:t xml:space="preserve"> </w:t>
      </w:r>
      <w:r w:rsidR="007D44E8" w:rsidRPr="00027184">
        <w:t>3</w:t>
      </w:r>
      <w:r w:rsidR="00046E32" w:rsidRPr="00027184">
        <w:t xml:space="preserve"> </w:t>
      </w:r>
      <w:r w:rsidR="00AD2816" w:rsidRPr="00027184">
        <w:t xml:space="preserve">shows the respective annotations for each of the five </w:t>
      </w:r>
      <w:r w:rsidR="0067728A">
        <w:t>tagging schemes</w:t>
      </w:r>
      <w:r w:rsidR="00AD2816" w:rsidRPr="00027184">
        <w:t xml:space="preserve"> </w:t>
      </w:r>
      <w:r w:rsidR="005D0E2D">
        <w:t>for a given</w:t>
      </w:r>
      <w:r w:rsidR="00AD2816" w:rsidRPr="00027184">
        <w:t xml:space="preserve"> sample sentence.</w:t>
      </w:r>
    </w:p>
    <w:p w14:paraId="427905D2" w14:textId="14C008F9" w:rsidR="008777C0" w:rsidRDefault="008777C0" w:rsidP="008777C0">
      <w:pPr>
        <w:pStyle w:val="berschrift2"/>
      </w:pPr>
      <w:bookmarkStart w:id="70" w:name="_Toc99022369"/>
      <w:r>
        <w:t>Summary and Key Differentiators</w:t>
      </w:r>
      <w:bookmarkEnd w:id="70"/>
    </w:p>
    <w:p w14:paraId="64ACBCDA" w14:textId="7C52A469" w:rsidR="00F03361" w:rsidRPr="00F03361" w:rsidRDefault="008D6BA3" w:rsidP="00F03361">
      <w:r>
        <w:t xml:space="preserve">CAs </w:t>
      </w:r>
      <w:r w:rsidR="000F6ED4">
        <w:t>have now become</w:t>
      </w:r>
      <w:r>
        <w:t xml:space="preserve"> ubiquitous and can be found in a broad range of contexts (</w:t>
      </w:r>
      <w:r w:rsidR="000F6ED4" w:rsidRPr="000F6ED4">
        <w:t xml:space="preserve">section </w:t>
      </w:r>
      <w:r w:rsidR="00F03361">
        <w:fldChar w:fldCharType="begin"/>
      </w:r>
      <w:r w:rsidR="00F03361">
        <w:instrText xml:space="preserve"> REF _Ref98916451 \r \h </w:instrText>
      </w:r>
      <w:r w:rsidR="00F03361">
        <w:fldChar w:fldCharType="separate"/>
      </w:r>
      <w:r w:rsidR="00F03361">
        <w:t>2.1.1</w:t>
      </w:r>
      <w:r w:rsidR="00F03361">
        <w:fldChar w:fldCharType="end"/>
      </w:r>
      <w:r w:rsidRPr="000F6ED4">
        <w:t>).</w:t>
      </w:r>
      <w:r>
        <w:t xml:space="preserve"> </w:t>
      </w:r>
      <w:r w:rsidR="00EC0B5E">
        <w:t>The kitchen also provides a fertile context, but research in this regard is rather sparse</w:t>
      </w:r>
      <w:r w:rsidR="00AF4654">
        <w:t xml:space="preserve"> (</w:t>
      </w:r>
      <w:r w:rsidR="00AF4654" w:rsidRPr="00F03361">
        <w:t xml:space="preserve">section </w:t>
      </w:r>
      <w:r w:rsidR="00F03361">
        <w:fldChar w:fldCharType="begin"/>
      </w:r>
      <w:r w:rsidR="00F03361">
        <w:instrText xml:space="preserve"> REF _Ref98916474 \r \h </w:instrText>
      </w:r>
      <w:r w:rsidR="00F03361">
        <w:fldChar w:fldCharType="separate"/>
      </w:r>
      <w:r w:rsidR="00F03361">
        <w:t>2.1.3</w:t>
      </w:r>
      <w:r w:rsidR="00F03361">
        <w:fldChar w:fldCharType="end"/>
      </w:r>
      <w:r w:rsidR="00F03361">
        <w:t xml:space="preserve">), </w:t>
      </w:r>
      <w:r w:rsidR="003F6475">
        <w:t>even though conversational AI has generally made strong progress due to rapid advances in the area of deep learning</w:t>
      </w:r>
      <w:r w:rsidR="00AF4654">
        <w:t xml:space="preserve"> (</w:t>
      </w:r>
      <w:r w:rsidR="00AF4654" w:rsidRPr="00F03361">
        <w:t>section</w:t>
      </w:r>
      <w:r w:rsidR="00F03361" w:rsidRPr="00F03361">
        <w:t xml:space="preserve"> </w:t>
      </w:r>
      <w:r w:rsidR="00F03361" w:rsidRPr="00F03361">
        <w:fldChar w:fldCharType="begin"/>
      </w:r>
      <w:r w:rsidR="00F03361" w:rsidRPr="00F03361">
        <w:instrText xml:space="preserve"> REF _Ref98916482 \r \h </w:instrText>
      </w:r>
      <w:r w:rsidR="00F03361">
        <w:instrText xml:space="preserve"> \* MERGEFORMAT </w:instrText>
      </w:r>
      <w:r w:rsidR="00F03361" w:rsidRPr="00F03361">
        <w:fldChar w:fldCharType="separate"/>
      </w:r>
      <w:r w:rsidR="00F03361" w:rsidRPr="00F03361">
        <w:t>2.2</w:t>
      </w:r>
      <w:r w:rsidR="00F03361" w:rsidRPr="00F03361">
        <w:fldChar w:fldCharType="end"/>
      </w:r>
      <w:r w:rsidR="00AF4654" w:rsidRPr="00F03361">
        <w:t>)</w:t>
      </w:r>
      <w:r w:rsidR="003F6475" w:rsidRPr="00F03361">
        <w:t>.</w:t>
      </w:r>
      <w:r w:rsidR="003F6475">
        <w:t xml:space="preserve"> </w:t>
      </w:r>
      <w:r w:rsidR="0078066B">
        <w:t>The deep learning model BERT</w:t>
      </w:r>
      <w:r w:rsidR="00AF4654">
        <w:t xml:space="preserve"> (</w:t>
      </w:r>
      <w:r w:rsidR="00F03361">
        <w:t xml:space="preserve">section </w:t>
      </w:r>
      <w:r w:rsidR="00F03361">
        <w:rPr>
          <w:highlight w:val="yellow"/>
        </w:rPr>
        <w:fldChar w:fldCharType="begin"/>
      </w:r>
      <w:r w:rsidR="00F03361">
        <w:instrText xml:space="preserve"> REF _Ref98916834 \r \h </w:instrText>
      </w:r>
      <w:r w:rsidR="00F03361">
        <w:rPr>
          <w:highlight w:val="yellow"/>
        </w:rPr>
      </w:r>
      <w:r w:rsidR="00F03361">
        <w:rPr>
          <w:highlight w:val="yellow"/>
        </w:rPr>
        <w:fldChar w:fldCharType="separate"/>
      </w:r>
      <w:r w:rsidR="00F03361">
        <w:t>2.3</w:t>
      </w:r>
      <w:r w:rsidR="00F03361">
        <w:rPr>
          <w:highlight w:val="yellow"/>
        </w:rPr>
        <w:fldChar w:fldCharType="end"/>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F03361">
        <w:t xml:space="preserve">section </w:t>
      </w:r>
      <w:r w:rsidR="00F03361">
        <w:rPr>
          <w:highlight w:val="yellow"/>
        </w:rPr>
        <w:fldChar w:fldCharType="begin"/>
      </w:r>
      <w:r w:rsidR="00F03361">
        <w:instrText xml:space="preserve"> REF _Ref98916871 \r \h </w:instrText>
      </w:r>
      <w:r w:rsidR="00F03361">
        <w:rPr>
          <w:highlight w:val="yellow"/>
        </w:rPr>
      </w:r>
      <w:r w:rsidR="00F03361">
        <w:rPr>
          <w:highlight w:val="yellow"/>
        </w:rPr>
        <w:fldChar w:fldCharType="separate"/>
      </w:r>
      <w:r w:rsidR="00F03361">
        <w:t>2.3.2</w:t>
      </w:r>
      <w:r w:rsidR="00F03361">
        <w:rPr>
          <w:highlight w:val="yellow"/>
        </w:rPr>
        <w:fldChar w:fldCharType="end"/>
      </w:r>
      <w:r w:rsidR="00AF4654">
        <w:t>)</w:t>
      </w:r>
      <w:r w:rsidR="00576186">
        <w:t xml:space="preserve">. </w:t>
      </w:r>
      <w:r w:rsidR="003E526D">
        <w:t>As BERT lacks domain</w:t>
      </w:r>
      <w:r w:rsidR="00160103">
        <w:t xml:space="preserve"> </w:t>
      </w:r>
      <w:r w:rsidR="003E526D">
        <w:t xml:space="preserve">specific knowledge, domain </w:t>
      </w:r>
      <w:r w:rsidR="00407A04">
        <w:t xml:space="preserve">adaptation </w:t>
      </w:r>
      <w:r w:rsidR="003E526D">
        <w:t xml:space="preserve">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w:t>
      </w:r>
      <w:r w:rsidR="00F03361">
        <w:t xml:space="preserve"> </w:t>
      </w:r>
      <w:r w:rsidR="00F03361">
        <w:fldChar w:fldCharType="begin"/>
      </w:r>
      <w:r w:rsidR="00F03361">
        <w:instrText xml:space="preserve"> REF _Ref98916908 \r \h </w:instrText>
      </w:r>
      <w:r w:rsidR="00F03361">
        <w:fldChar w:fldCharType="separate"/>
      </w:r>
      <w:r w:rsidR="00F03361">
        <w:t>2.3.3</w:t>
      </w:r>
      <w:r w:rsidR="00F03361">
        <w:fldChar w:fldCharType="end"/>
      </w:r>
      <w:r w:rsidR="003343E2">
        <w:t>)</w:t>
      </w:r>
      <w:r w:rsidR="003E526D">
        <w:t xml:space="preserve">.  </w:t>
      </w:r>
    </w:p>
    <w:p w14:paraId="64E2B53E" w14:textId="08DCC52C" w:rsidR="00EC0B5E" w:rsidRPr="008776BC" w:rsidRDefault="00034C33" w:rsidP="008776BC">
      <w:pPr>
        <w:pStyle w:val="Folgeabsatz"/>
        <w:rPr>
          <w:rStyle w:val="Fett"/>
          <w:b w:val="0"/>
          <w:bCs w:val="0"/>
        </w:rPr>
      </w:pPr>
      <w:r>
        <w:t xml:space="preserve">Based on these advances and discoveries, </w:t>
      </w:r>
      <w:r w:rsidR="003E6FAE" w:rsidRPr="0055134C">
        <w:t>CookBERT</w:t>
      </w:r>
      <w:r w:rsidR="003E6FAE">
        <w:t>, a domain</w:t>
      </w:r>
      <w:r w:rsidR="00371037">
        <w:t xml:space="preserve"> </w:t>
      </w:r>
      <w:r w:rsidR="003E6FAE">
        <w:t xml:space="preserve">specific BERT model for the cooking domain, is </w:t>
      </w:r>
      <w:r w:rsidR="0055134C">
        <w:t>developed</w:t>
      </w:r>
      <w:r w:rsidR="00451478">
        <w:t xml:space="preserve"> in this thesis. </w:t>
      </w:r>
      <w:r w:rsidR="00891C75">
        <w:t xml:space="preserve">This </w:t>
      </w:r>
      <w:r w:rsidR="008776BC">
        <w:t>is</w:t>
      </w:r>
      <w:r w:rsidR="00891C75">
        <w:t xml:space="preserve"> done with the DAPT approach, as well as the addition of domain specific vocabulary to BERT’s base vocabulary. Compared to the existing FoodBERT model for the cooking domain, CookBERT uses a bigger amount of data for DAPT, as this has proven beneficial in the past (section </w:t>
      </w:r>
      <w:r w:rsidR="00891C75">
        <w:fldChar w:fldCharType="begin"/>
      </w:r>
      <w:r w:rsidR="00891C75">
        <w:instrText xml:space="preserve"> REF _Ref98918983 \r \h </w:instrText>
      </w:r>
      <w:r w:rsidR="00891C75">
        <w:fldChar w:fldCharType="separate"/>
      </w:r>
      <w:r w:rsidR="00891C75">
        <w:t>2.3.3</w:t>
      </w:r>
      <w:r w:rsidR="00891C75">
        <w:fldChar w:fldCharType="end"/>
      </w:r>
      <w:r w:rsidR="00891C75">
        <w:t xml:space="preserve">). </w:t>
      </w:r>
      <w:r w:rsidR="0080495D">
        <w:t xml:space="preserve">The RecipeNLG corpus (section </w:t>
      </w:r>
      <w:r w:rsidR="0080495D">
        <w:fldChar w:fldCharType="begin"/>
      </w:r>
      <w:r w:rsidR="0080495D">
        <w:instrText xml:space="preserve"> REF _Ref98919034 \r \h </w:instrText>
      </w:r>
      <w:r w:rsidR="0080495D">
        <w:fldChar w:fldCharType="separate"/>
      </w:r>
      <w:r w:rsidR="0080495D">
        <w:t>2.4.1</w:t>
      </w:r>
      <w:r w:rsidR="0080495D">
        <w:fldChar w:fldCharType="end"/>
      </w:r>
      <w:r w:rsidR="0080495D">
        <w:t xml:space="preserve">) is used for this purpose, as it is the biggest dataset for the cooking domain and contains almost double the data that FoodBERT was further pretrained on. Moreover, CookBERT is </w:t>
      </w:r>
      <w:r w:rsidR="008776BC">
        <w:t xml:space="preserve">evaluated for several CA </w:t>
      </w:r>
      <w:r w:rsidR="00BA6F19">
        <w:t>relevant</w:t>
      </w:r>
      <w:r w:rsidR="008776BC">
        <w:t xml:space="preserve"> tasks, in</w:t>
      </w:r>
      <w:r w:rsidR="00A8572B">
        <w:t xml:space="preserve">cluding information need classification, </w:t>
      </w:r>
      <w:r w:rsidR="009B0D7F">
        <w:t>food entity tagging</w:t>
      </w:r>
      <w:r w:rsidR="00A8572B">
        <w:t>, and question answering,</w:t>
      </w:r>
      <w:r w:rsidR="00AE6BB1">
        <w:t xml:space="preserve"> since the goal of this thesis is to provide a sophisticated BERT model that can be applied for</w:t>
      </w:r>
      <w:r w:rsidR="00AC03B8">
        <w:t xml:space="preserve"> tasks of cooking</w:t>
      </w:r>
      <w:r w:rsidR="00371037">
        <w:t xml:space="preserve"> </w:t>
      </w:r>
      <w:r w:rsidR="00AC03B8">
        <w:t>specific</w:t>
      </w:r>
      <w:r w:rsidR="00AE6BB1">
        <w:t xml:space="preserve"> CA</w:t>
      </w:r>
      <w:r w:rsidR="00AC03B8">
        <w:t>.</w:t>
      </w:r>
      <w:r w:rsidR="00A8572B">
        <w:t xml:space="preserve"> </w:t>
      </w:r>
      <w:r w:rsidR="00407195">
        <w:t xml:space="preserve">The central research question of this thesis arising from this </w:t>
      </w:r>
      <w:r w:rsidR="00407195">
        <w:lastRenderedPageBreak/>
        <w:t>is</w:t>
      </w:r>
      <w:r w:rsidR="008C3778">
        <w:t xml:space="preserve"> </w:t>
      </w:r>
      <w:r w:rsidR="008C3778" w:rsidRPr="008C3778">
        <w:rPr>
          <w:b/>
          <w:bCs/>
        </w:rPr>
        <w:t>h</w:t>
      </w:r>
      <w:r w:rsidR="00407195" w:rsidRPr="008C3778">
        <w:rPr>
          <w:rStyle w:val="Fett"/>
        </w:rPr>
        <w:t xml:space="preserve">ow does </w:t>
      </w:r>
      <w:r w:rsidR="008776BC">
        <w:rPr>
          <w:rStyle w:val="Fett"/>
        </w:rPr>
        <w:t>cooking domain adapt</w:t>
      </w:r>
      <w:r w:rsidR="00407A04">
        <w:rPr>
          <w:rStyle w:val="Fett"/>
        </w:rPr>
        <w:t>at</w:t>
      </w:r>
      <w:r w:rsidR="008776BC">
        <w:rPr>
          <w:rStyle w:val="Fett"/>
        </w:rPr>
        <w:t>ion affect BERT’s</w:t>
      </w:r>
      <w:r w:rsidR="00407195" w:rsidRPr="008C3778">
        <w:rPr>
          <w:rStyle w:val="Fett"/>
        </w:rPr>
        <w:t xml:space="preserve"> performance on CA relevant tasks</w:t>
      </w:r>
      <w:r w:rsidR="008C3778">
        <w:rPr>
          <w:rStyle w:val="Fett"/>
        </w:rPr>
        <w:t xml:space="preserve">. </w:t>
      </w:r>
    </w:p>
    <w:p w14:paraId="2B13D10F" w14:textId="7E22087A" w:rsidR="005E6146" w:rsidRDefault="00785A1B" w:rsidP="005E6146">
      <w:pPr>
        <w:pStyle w:val="berschrift1"/>
      </w:pPr>
      <w:bookmarkStart w:id="71" w:name="_Toc99022370"/>
      <w:r>
        <w:t>Methodology</w:t>
      </w:r>
      <w:bookmarkEnd w:id="71"/>
    </w:p>
    <w:p w14:paraId="3756A854" w14:textId="0B73C0E4"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xml:space="preserve">, which is strongly inspired by previous research </w:t>
      </w:r>
      <w:r w:rsidR="00604301">
        <w:t>covered in chapter 2</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Section 3.3 covers the addition of cooking specific vocabulary to BERT’s vocabulary. </w:t>
      </w:r>
      <w:r w:rsidR="004D264A">
        <w:t xml:space="preserve">Section 3.4 gives a brief overview </w:t>
      </w:r>
      <w:r w:rsidR="00604301">
        <w:t>of</w:t>
      </w:r>
      <w:r w:rsidR="004D264A">
        <w:t xml:space="preserve"> the tools and development environment used for </w:t>
      </w:r>
      <w:r w:rsidR="00604301">
        <w:t xml:space="preserve">the </w:t>
      </w:r>
      <w:r w:rsidR="004D264A">
        <w:t xml:space="preserve">domain </w:t>
      </w:r>
      <w:r w:rsidR="00407A04">
        <w:t xml:space="preserve">adaptation </w:t>
      </w:r>
      <w:r w:rsidR="00604301">
        <w:t>of</w:t>
      </w:r>
      <w:r w:rsidR="004D264A">
        <w:t xml:space="preserve"> BERT. </w:t>
      </w:r>
      <w:r w:rsidR="006812A7">
        <w:t>Information on the actual DAPT is covered in section 3.5</w:t>
      </w:r>
      <w:r w:rsidR="00865577">
        <w:t xml:space="preserve">. </w:t>
      </w:r>
      <w:r w:rsidR="0035334A">
        <w:t>Finally, section 3.6 covers the experimental setup for evaluat</w:t>
      </w:r>
      <w:r w:rsidR="00F80910">
        <w:t xml:space="preserve">ing </w:t>
      </w:r>
      <w:r w:rsidR="0035334A">
        <w:t>the</w:t>
      </w:r>
      <w:r w:rsidR="00F80910">
        <w:t xml:space="preserve"> </w:t>
      </w:r>
      <w:r w:rsidR="0035334A">
        <w:t xml:space="preserve">created CookBERT model. </w:t>
      </w:r>
      <w:r w:rsidR="004D264A">
        <w:t xml:space="preserve"> </w:t>
      </w:r>
    </w:p>
    <w:p w14:paraId="57FAE598" w14:textId="6DD3583B" w:rsidR="00872A15" w:rsidRDefault="00147430" w:rsidP="00872A15">
      <w:pPr>
        <w:pStyle w:val="berschrift2"/>
      </w:pPr>
      <w:bookmarkStart w:id="72" w:name="_Ref98938844"/>
      <w:bookmarkStart w:id="73" w:name="_Ref98938935"/>
      <w:bookmarkStart w:id="74" w:name="_Toc99022371"/>
      <w:r>
        <w:t xml:space="preserve">Preparing the </w:t>
      </w:r>
      <w:r w:rsidR="00B12379">
        <w:t>Data</w:t>
      </w:r>
      <w:r w:rsidR="00FC16D1">
        <w:t xml:space="preserve"> for </w:t>
      </w:r>
      <w:r>
        <w:t>Domain Adaptive Pre</w:t>
      </w:r>
      <w:r w:rsidR="00014E7D">
        <w:t>t</w:t>
      </w:r>
      <w:r>
        <w:t>raining</w:t>
      </w:r>
      <w:bookmarkEnd w:id="72"/>
      <w:bookmarkEnd w:id="73"/>
      <w:bookmarkEnd w:id="74"/>
    </w:p>
    <w:p w14:paraId="77F0CE68" w14:textId="3C88E6D9" w:rsidR="00653EC2" w:rsidRDefault="00D12BA0" w:rsidP="00D12BA0">
      <w:r>
        <w:t>Compared to</w:t>
      </w:r>
      <w:r w:rsidR="00A823C4">
        <w:t xml:space="preserve"> the</w:t>
      </w:r>
      <w:r>
        <w:t xml:space="preserve"> FoodBERT</w:t>
      </w:r>
      <w:r w:rsidR="00653EC2">
        <w:t xml:space="preserve"> </w:t>
      </w:r>
      <w:r w:rsidR="00A823C4">
        <w:t xml:space="preserve">model </w:t>
      </w:r>
      <w:r w:rsidR="00616554">
        <w:t>by</w:t>
      </w:r>
      <w:r w:rsidR="00653EC2">
        <w:t xml:space="preserve">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w:t>
      </w:r>
      <w:r w:rsidR="00616554">
        <w:t>was</w:t>
      </w:r>
      <w:r>
        <w:t xml:space="preserve"> used for CookBERT, as this tends to increase </w:t>
      </w:r>
      <w:r w:rsidR="00616554">
        <w:t xml:space="preserve">the models </w:t>
      </w:r>
      <w:r>
        <w:t>task performance (</w:t>
      </w:r>
      <w:r w:rsidRPr="00A823C4">
        <w:t>see section</w:t>
      </w:r>
      <w:r w:rsidR="00A823C4" w:rsidRPr="00A823C4">
        <w:t xml:space="preserve"> </w:t>
      </w:r>
      <w:r w:rsidR="00A823C4" w:rsidRPr="00A823C4">
        <w:fldChar w:fldCharType="begin"/>
      </w:r>
      <w:r w:rsidR="00A823C4" w:rsidRPr="00A823C4">
        <w:instrText xml:space="preserve"> REF _Ref98931911 \r \h </w:instrText>
      </w:r>
      <w:r w:rsidR="00A823C4">
        <w:instrText xml:space="preserve"> \* MERGEFORMAT </w:instrText>
      </w:r>
      <w:r w:rsidR="00A823C4" w:rsidRPr="00A823C4">
        <w:fldChar w:fldCharType="separate"/>
      </w:r>
      <w:r w:rsidR="00A823C4" w:rsidRPr="00A823C4">
        <w:t>2.3.3</w:t>
      </w:r>
      <w:r w:rsidR="00A823C4" w:rsidRPr="00A823C4">
        <w:fldChar w:fldCharType="end"/>
      </w:r>
      <w:r w:rsidR="00653EC2">
        <w:t>)</w:t>
      </w:r>
      <w:r>
        <w:t xml:space="preserve">. </w:t>
      </w:r>
      <w:r w:rsidR="00616554">
        <w:t xml:space="preserve">The data for DAPT of CookBERT originates from the </w:t>
      </w:r>
      <w:r w:rsidR="00A3367B">
        <w:t xml:space="preserve">RecipeNLG dataset </w:t>
      </w:r>
      <w:r w:rsidR="00310D32">
        <w:t xml:space="preserve">(see section </w:t>
      </w:r>
      <w:r w:rsidR="00310D32">
        <w:fldChar w:fldCharType="begin"/>
      </w:r>
      <w:r w:rsidR="00310D32">
        <w:instrText xml:space="preserve"> REF _Ref98931949 \r \h </w:instrText>
      </w:r>
      <w:r w:rsidR="00310D32">
        <w:fldChar w:fldCharType="separate"/>
      </w:r>
      <w:r w:rsidR="00310D32">
        <w:t>2.4.1</w:t>
      </w:r>
      <w:r w:rsidR="00310D32">
        <w:fldChar w:fldCharType="end"/>
      </w:r>
      <w:r w:rsidR="00310D32">
        <w:t>)</w:t>
      </w:r>
      <w:r w:rsidR="00616554">
        <w:t xml:space="preserve">, </w:t>
      </w:r>
      <w:r w:rsidR="00A3367B">
        <w:t>more precisely</w:t>
      </w:r>
      <w:r w:rsidR="00616554">
        <w:t>,</w:t>
      </w:r>
      <w:r w:rsidR="00A3367B">
        <w:t xml:space="preserve"> only the recipe instructions.</w:t>
      </w:r>
      <w:r w:rsidR="009F123C">
        <w:t xml:space="preserve"> </w:t>
      </w:r>
      <w:r w:rsidR="00FC518E">
        <w:t>By default, t</w:t>
      </w:r>
      <w:r w:rsidR="00683098">
        <w:t xml:space="preserve">he instructions </w:t>
      </w:r>
      <w:r w:rsidR="00616554">
        <w:t>for</w:t>
      </w:r>
      <w:r w:rsidR="00683098">
        <w:t xml:space="preserve"> a recipe in this dataset </w:t>
      </w:r>
      <w:r w:rsidR="00FC518E">
        <w:t xml:space="preserve">are </w:t>
      </w:r>
      <w:r w:rsidR="00683098">
        <w:t xml:space="preserve">divided into single processing steps. However, each recipe can be regarded as a self-contained document and thus all the instructions of a recipe </w:t>
      </w:r>
      <w:r w:rsidR="00FC518E">
        <w:t>were</w:t>
      </w:r>
      <w:r w:rsidR="00683098">
        <w:t xml:space="preserve"> concatenated. </w:t>
      </w:r>
      <w:r w:rsidR="00653EC2">
        <w:t xml:space="preserve">Additionally, lowercasing was applied to all text </w:t>
      </w:r>
      <w:r w:rsidR="00EE6E21">
        <w:t>data because</w:t>
      </w:r>
      <w:r w:rsidR="00653EC2">
        <w:t xml:space="preserve"> the </w:t>
      </w:r>
      <w:r w:rsidR="00310D32">
        <w:t xml:space="preserve">uncased version of </w:t>
      </w:r>
      <w:r w:rsidR="00653EC2">
        <w:t>BERT</w:t>
      </w:r>
      <w:r w:rsidR="00310D32" w:rsidRPr="00310D32">
        <w:rPr>
          <w:vertAlign w:val="subscript"/>
        </w:rPr>
        <w:t>_BASE</w:t>
      </w:r>
      <w:r w:rsidR="00310D32">
        <w:t xml:space="preserve"> </w:t>
      </w:r>
      <w:r w:rsidR="00653EC2">
        <w:t xml:space="preserve">model was used as the starting point for CookBERT, as </w:t>
      </w:r>
      <w:r w:rsidR="00653EC2" w:rsidRPr="00616554">
        <w:t>described in section</w:t>
      </w:r>
      <w:r w:rsidR="00616554" w:rsidRPr="00616554">
        <w:t xml:space="preserve"> </w:t>
      </w:r>
      <w:r w:rsidR="00616554" w:rsidRPr="00616554">
        <w:fldChar w:fldCharType="begin"/>
      </w:r>
      <w:r w:rsidR="00616554" w:rsidRPr="00616554">
        <w:instrText xml:space="preserve"> REF _Ref98932038 \r \h </w:instrText>
      </w:r>
      <w:r w:rsidR="00616554">
        <w:instrText xml:space="preserve"> \* MERGEFORMAT </w:instrText>
      </w:r>
      <w:r w:rsidR="00616554" w:rsidRPr="00616554">
        <w:fldChar w:fldCharType="separate"/>
      </w:r>
      <w:r w:rsidR="00616554" w:rsidRPr="00616554">
        <w:t>3.5</w:t>
      </w:r>
      <w:r w:rsidR="00616554" w:rsidRPr="00616554">
        <w:fldChar w:fldCharType="end"/>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w:t>
      </w:r>
      <w:r w:rsidR="00EE6E21">
        <w:t>could</w:t>
      </w:r>
      <w:r w:rsidR="00653EC2">
        <w:t xml:space="preserve"> be handled as </w:t>
      </w:r>
      <w:r w:rsidR="00A56F6A">
        <w:t xml:space="preserve">a </w:t>
      </w:r>
      <w:r w:rsidR="00653EC2">
        <w:t>distinct sequence</w:t>
      </w:r>
      <w:r w:rsidR="00A56F6A">
        <w:t xml:space="preserve"> </w:t>
      </w:r>
      <w:r w:rsidR="00653EC2">
        <w:t>when performing DAPT, without including the context of another recipe. This results in a total of almost exactly 1GB of pure cooking</w:t>
      </w:r>
      <w:r w:rsidR="00371037">
        <w:t xml:space="preserve"> </w:t>
      </w:r>
      <w:r w:rsidR="00653EC2">
        <w:t xml:space="preserve">specific text data. </w:t>
      </w:r>
    </w:p>
    <w:p w14:paraId="025E1008" w14:textId="421DD6B4" w:rsidR="005826B7" w:rsidRDefault="00121436" w:rsidP="00EF1309">
      <w:pPr>
        <w:pStyle w:val="berschrift2"/>
      </w:pPr>
      <w:bookmarkStart w:id="75" w:name="_Toc99022372"/>
      <w:r>
        <w:lastRenderedPageBreak/>
        <w:t>Analyzing Domain Similarity</w:t>
      </w:r>
      <w:bookmarkEnd w:id="75"/>
    </w:p>
    <w:p w14:paraId="09209890" w14:textId="620A3634" w:rsidR="00EF1309" w:rsidRDefault="009146D2" w:rsidP="00A57A94">
      <w:r>
        <w:t>Prior to the actual DAPT, a simple domain analysis of the cooking</w:t>
      </w:r>
      <w:r w:rsidR="00371037">
        <w:t xml:space="preserve"> </w:t>
      </w:r>
      <w:r>
        <w:t>specific data to be used for creating CookBERT and the original BERT</w:t>
      </w:r>
      <w:r w:rsidRPr="009146D2">
        <w:rPr>
          <w:vertAlign w:val="subscript"/>
        </w:rPr>
        <w:t>BASE</w:t>
      </w:r>
      <w:r>
        <w:t xml:space="preserve"> training corpus</w:t>
      </w:r>
      <w:r w:rsidR="00DC2B95">
        <w:t xml:space="preserve"> </w:t>
      </w:r>
      <w:r>
        <w:t>was carried out. Out of interest, the data that was used for further pretraining FoodBERT was also examined.</w:t>
      </w:r>
      <w:r w:rsidR="00DC2B9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VQwODozM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VUMDg6MzA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DC2B95">
        <w:t xml:space="preserve">, which </w:t>
      </w:r>
      <w:r w:rsidR="00C86161">
        <w:t>quantifies domain similarity based on the vocabulary overlap</w:t>
      </w:r>
      <w:r w:rsidR="008013CC">
        <w:t xml:space="preserve"> of the corpora</w:t>
      </w:r>
      <w:r w:rsidR="00C86161">
        <w:t xml:space="preserve">. </w:t>
      </w:r>
      <w:r w:rsidR="00A57A94">
        <w:t xml:space="preserve">As BERT’s original pretraining data is not </w:t>
      </w:r>
      <w:r w:rsidR="003A2144">
        <w:t xml:space="preserve">publicly </w:t>
      </w:r>
      <w:r w:rsidR="00F233B4">
        <w:t>available</w:t>
      </w:r>
      <w:r w:rsidR="00A57A94">
        <w:t xml:space="preserve">,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F233B4">
        <w:t xml:space="preserve"> </w:t>
      </w:r>
      <w:r w:rsidR="00A57A94">
        <w:t xml:space="preserve">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 were used to reconstruct a similar </w:t>
      </w:r>
      <w:r w:rsidR="006204D1">
        <w:t>corpus</w:t>
      </w:r>
      <w:r w:rsidR="00A57A94">
        <w:t xml:space="preserve">. </w:t>
      </w:r>
      <w:r w:rsidR="009F0BC0">
        <w:t xml:space="preserve">From RecipeNLG and Recipe1M+, the </w:t>
      </w:r>
      <w:r w:rsidR="00DC2B95">
        <w:t xml:space="preserve">respective </w:t>
      </w:r>
      <w:r w:rsidR="00456B85">
        <w:t xml:space="preserve">recipe </w:t>
      </w:r>
      <w:r w:rsidR="009F0BC0">
        <w:t>instructions were used</w:t>
      </w:r>
      <w:r w:rsidR="00B24032">
        <w:t xml:space="preserve"> as corpus data</w:t>
      </w:r>
      <w:r w:rsidR="009F0BC0">
        <w:t xml:space="preserve">. </w:t>
      </w:r>
      <w:r w:rsidR="006432B9">
        <w:t xml:space="preserve">For each </w:t>
      </w:r>
      <w:r>
        <w:t xml:space="preserve">of the three </w:t>
      </w:r>
      <w:r w:rsidR="006432B9">
        <w:t>corp</w:t>
      </w:r>
      <w:r>
        <w:t>ora</w:t>
      </w:r>
      <w:r w:rsidR="006432B9">
        <w:t>, the vocabulary,</w:t>
      </w:r>
      <w:r w:rsidR="005B1216">
        <w:t xml:space="preserve"> consisting of unigrams (after lowercasing</w:t>
      </w:r>
      <w:r w:rsidR="00DC2B95">
        <w:t xml:space="preserve"> and removal of </w:t>
      </w:r>
      <w:proofErr w:type="spellStart"/>
      <w:r w:rsidR="00DC2B95">
        <w:t>stopwords</w:t>
      </w:r>
      <w:proofErr w:type="spellEnd"/>
      <w:r w:rsidR="00DC2B95">
        <w:t xml:space="preserve"> and punctuation</w:t>
      </w:r>
      <w:r w:rsidR="005B1216">
        <w:t>) was then created</w:t>
      </w:r>
      <w:r>
        <w:t xml:space="preserve">. </w:t>
      </w:r>
    </w:p>
    <w:p w14:paraId="3878505F" w14:textId="77777777" w:rsidR="00840E0E" w:rsidRDefault="00EF1309" w:rsidP="00840E0E">
      <w:pPr>
        <w:pStyle w:val="Abbildung"/>
        <w:keepNext/>
      </w:pPr>
      <w:r>
        <w:drawing>
          <wp:inline distT="0" distB="0" distL="0" distR="0" wp14:anchorId="2CC37C78" wp14:editId="55A4C6AC">
            <wp:extent cx="3423771" cy="2404723"/>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9505" cy="2429821"/>
                    </a:xfrm>
                    <a:prstGeom prst="rect">
                      <a:avLst/>
                    </a:prstGeom>
                    <a:noFill/>
                    <a:ln>
                      <a:noFill/>
                    </a:ln>
                  </pic:spPr>
                </pic:pic>
              </a:graphicData>
            </a:graphic>
          </wp:inline>
        </w:drawing>
      </w:r>
    </w:p>
    <w:p w14:paraId="51A171B9" w14:textId="38214EC1" w:rsidR="00A57A94" w:rsidRDefault="00840E0E" w:rsidP="00840E0E">
      <w:pPr>
        <w:pStyle w:val="Beschriftung"/>
      </w:pPr>
      <w:bookmarkStart w:id="76" w:name="_Toc99032921"/>
      <w:r>
        <w:t xml:space="preserve">Figure </w:t>
      </w:r>
      <w:r>
        <w:fldChar w:fldCharType="begin"/>
      </w:r>
      <w:r>
        <w:instrText xml:space="preserve"> SEQ Figure \* ARABIC </w:instrText>
      </w:r>
      <w:r>
        <w:fldChar w:fldCharType="separate"/>
      </w:r>
      <w:r w:rsidR="000E3079">
        <w:rPr>
          <w:noProof/>
        </w:rPr>
        <w:t>15</w:t>
      </w:r>
      <w:r>
        <w:fldChar w:fldCharType="end"/>
      </w:r>
      <w:r>
        <w:t xml:space="preserve">: </w:t>
      </w:r>
      <w:r w:rsidR="00487C0D">
        <w:t>Vocabulary overlap</w:t>
      </w:r>
      <w:r w:rsidR="00EA745F">
        <w:t xml:space="preserve"> (in %)</w:t>
      </w:r>
      <w:r w:rsidR="00487C0D">
        <w:t xml:space="preserve"> </w:t>
      </w:r>
      <w:r w:rsidR="006708A5">
        <w:t>between</w:t>
      </w:r>
      <w:r w:rsidR="00DC2B95">
        <w:t xml:space="preserve"> the training corpora of</w:t>
      </w:r>
      <w:r w:rsidR="006708A5">
        <w:t xml:space="preserve"> </w:t>
      </w:r>
      <w:r w:rsidR="00DC2B95">
        <w:t>BERT</w:t>
      </w:r>
      <w:r w:rsidR="00DC2B95" w:rsidRPr="00DC2B95">
        <w:rPr>
          <w:vertAlign w:val="subscript"/>
        </w:rPr>
        <w:t>BASE</w:t>
      </w:r>
      <w:r w:rsidR="00DC2B95">
        <w:t xml:space="preserve"> </w:t>
      </w:r>
      <w:r w:rsidR="007364D2">
        <w:t>(</w:t>
      </w:r>
      <w:proofErr w:type="spellStart"/>
      <w:r w:rsidR="007364D2">
        <w:t>WikiBooks</w:t>
      </w:r>
      <w:proofErr w:type="spellEnd"/>
      <w:r w:rsidR="007364D2">
        <w:t>)</w:t>
      </w:r>
      <w:r w:rsidR="00DC2B95">
        <w:t xml:space="preserve">, FoodBERT (Recipe1M+), and CookBERT (RecipeNLG), </w:t>
      </w:r>
      <w:r w:rsidR="007364D2">
        <w:t>based on</w:t>
      </w:r>
      <w:r w:rsidR="00487C0D">
        <w:t xml:space="preserve"> the 10,000 most frequent unigrams</w:t>
      </w:r>
      <w:r w:rsidR="00826D89">
        <w:t>.</w:t>
      </w:r>
      <w:bookmarkEnd w:id="76"/>
    </w:p>
    <w:p w14:paraId="687DC528" w14:textId="6CE0891B"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CF677E">
        <w:t>F</w:t>
      </w:r>
      <w:r w:rsidR="00A578D8">
        <w:t>igure</w:t>
      </w:r>
      <w:r>
        <w:t xml:space="preserve"> </w:t>
      </w:r>
      <w:r w:rsidR="00CF677E">
        <w:t>15</w:t>
      </w:r>
      <w:r>
        <w:t xml:space="preserve">.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w:t>
      </w:r>
      <w:proofErr w:type="spellStart"/>
      <w:r w:rsidR="009D3311">
        <w:t>WikiBooks</w:t>
      </w:r>
      <w:proofErr w:type="spellEnd"/>
      <w:r w:rsidR="009D3311">
        <w:t xml:space="preserve"> and the two cooking corpora is quite small</w:t>
      </w:r>
      <w:r w:rsidR="007405DB">
        <w:t>,</w:t>
      </w:r>
      <w:r w:rsidR="00B76FF4">
        <w:t xml:space="preserve"> emphasiz</w:t>
      </w:r>
      <w:r w:rsidR="007405DB">
        <w:t xml:space="preserve">ing </w:t>
      </w:r>
      <w:r w:rsidR="00B76FF4">
        <w:t xml:space="preserve">the data </w:t>
      </w:r>
      <w:r w:rsidR="00DC2B95">
        <w:t xml:space="preserve">distribution </w:t>
      </w:r>
      <w:r w:rsidR="00B76FF4">
        <w:t xml:space="preserve">shift between the cooking domain and the general text domain. </w:t>
      </w:r>
      <w:r w:rsidR="0095012C">
        <w:t xml:space="preserve">Furthermore, this simple analysis </w:t>
      </w:r>
      <w:r w:rsidR="00B76FF4">
        <w:t xml:space="preserve">indicates the degree of benefit to be expected </w:t>
      </w:r>
      <w:r w:rsidR="00B76FF4">
        <w:lastRenderedPageBreak/>
        <w:t xml:space="preserve">by adapting BERT for the cooking domain, </w:t>
      </w:r>
      <w:r w:rsidR="00A67AAF">
        <w:t>because “the more dissimilar the domain, the higher the potential for DAPT”</w:t>
      </w:r>
      <w:r w:rsidR="00B76FF4">
        <w:t xml:space="preserve">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1VDA4OjMwOjU3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77" w:name="_Toc99022373"/>
      <w:r>
        <w:rPr>
          <w:lang w:val="de-DE" w:eastAsia="en-US"/>
        </w:rPr>
        <w:t xml:space="preserve">Domain </w:t>
      </w:r>
      <w:r w:rsidR="00F00C6C">
        <w:rPr>
          <w:lang w:val="de-DE" w:eastAsia="en-US"/>
        </w:rPr>
        <w:t>Vocabulary Insertion</w:t>
      </w:r>
      <w:bookmarkEnd w:id="77"/>
    </w:p>
    <w:p w14:paraId="28D89FEB" w14:textId="542B3CA4"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subtokens </w:t>
      </w:r>
      <w:r w:rsidRPr="00F233B4">
        <w:rPr>
          <w:lang w:eastAsia="en-US"/>
        </w:rPr>
        <w:t xml:space="preserve">(see section </w:t>
      </w:r>
      <w:r w:rsidR="00F233B4" w:rsidRPr="00F233B4">
        <w:rPr>
          <w:lang w:eastAsia="en-US"/>
        </w:rPr>
        <w:fldChar w:fldCharType="begin"/>
      </w:r>
      <w:r w:rsidR="00F233B4" w:rsidRPr="00F233B4">
        <w:rPr>
          <w:lang w:eastAsia="en-US"/>
        </w:rPr>
        <w:instrText xml:space="preserve"> REF _Ref98935442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1</w:t>
      </w:r>
      <w:r w:rsidR="00F233B4" w:rsidRPr="00F233B4">
        <w:rPr>
          <w:lang w:eastAsia="en-US"/>
        </w:rPr>
        <w:fldChar w:fldCharType="end"/>
      </w:r>
      <w:r w:rsidR="00F233B4" w:rsidRPr="00F233B4">
        <w:rPr>
          <w:lang w:eastAsia="en-US"/>
        </w:rPr>
        <w:t>),</w:t>
      </w:r>
      <w:r w:rsidR="00F233B4">
        <w:rPr>
          <w:lang w:eastAsia="en-US"/>
        </w:rPr>
        <w:t xml:space="preserve"> </w:t>
      </w:r>
      <w:r w:rsidR="00B00AFB">
        <w:rPr>
          <w:lang w:eastAsia="en-US"/>
        </w:rPr>
        <w:t>creating a custom vocabulary or adding domain</w:t>
      </w:r>
      <w:r w:rsidR="00160103">
        <w:rPr>
          <w:lang w:eastAsia="en-US"/>
        </w:rPr>
        <w:t xml:space="preserve"> </w:t>
      </w:r>
      <w:r w:rsidR="00B00AFB">
        <w:rPr>
          <w:lang w:eastAsia="en-US"/>
        </w:rPr>
        <w:t xml:space="preserve">specific words to the existing BERT vocabulary can still </w:t>
      </w:r>
      <w:r w:rsidR="00111DD5">
        <w:rPr>
          <w:lang w:eastAsia="en-US"/>
        </w:rPr>
        <w:t>improve task performance</w:t>
      </w:r>
      <w:r w:rsidR="00A10EAE">
        <w:rPr>
          <w:lang w:eastAsia="en-US"/>
        </w:rPr>
        <w:t xml:space="preserve"> (see </w:t>
      </w:r>
      <w:r w:rsidR="00A10EAE" w:rsidRPr="00F233B4">
        <w:rPr>
          <w:lang w:eastAsia="en-US"/>
        </w:rPr>
        <w:t xml:space="preserve">section </w:t>
      </w:r>
      <w:r w:rsidR="00F233B4" w:rsidRPr="00F233B4">
        <w:rPr>
          <w:lang w:eastAsia="en-US"/>
        </w:rPr>
        <w:fldChar w:fldCharType="begin"/>
      </w:r>
      <w:r w:rsidR="00F233B4" w:rsidRPr="00F233B4">
        <w:rPr>
          <w:lang w:eastAsia="en-US"/>
        </w:rPr>
        <w:instrText xml:space="preserve"> REF _Ref98935479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3</w:t>
      </w:r>
      <w:r w:rsidR="00F233B4" w:rsidRPr="00F233B4">
        <w:rPr>
          <w:lang w:eastAsia="en-US"/>
        </w:rPr>
        <w:fldChar w:fldCharType="end"/>
      </w:r>
      <w:r w:rsidR="00F233B4" w:rsidRPr="00F233B4">
        <w:rPr>
          <w:lang w:eastAsia="en-US"/>
        </w:rPr>
        <w:t>).</w:t>
      </w:r>
      <w:r w:rsidR="00F233B4">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AE564F">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AE564F">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52D6CF98"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hat occurs at least ten times in the</w:t>
      </w:r>
      <w:r w:rsidR="00076D07">
        <w:t>ir pretraining corpus</w:t>
      </w:r>
      <w:r w:rsidR="0065582D" w:rsidRPr="0065582D">
        <w:t xml:space="preserve"> </w:t>
      </w:r>
      <w:r w:rsidR="0065582D">
        <w:t>to their FoodBERT vocabulary</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w:t>
      </w:r>
      <w:r w:rsidR="00076D07">
        <w:t>.</w:t>
      </w:r>
      <w:r w:rsidR="006400A2">
        <w:t xml:space="preserve"> </w:t>
      </w:r>
      <w:r w:rsidR="006400A2">
        <w:rPr>
          <w:lang w:eastAsia="en-US"/>
        </w:rPr>
        <w:t>Therefore, t</w:t>
      </w:r>
      <w:r w:rsidR="00D217CB">
        <w:rPr>
          <w:lang w:eastAsia="en-US"/>
        </w:rPr>
        <w:t xml:space="preserve">o enhance </w:t>
      </w:r>
      <w:proofErr w:type="spellStart"/>
      <w:r w:rsidR="00D217CB">
        <w:rPr>
          <w:lang w:eastAsia="en-US"/>
        </w:rPr>
        <w:t>CookBERT’s</w:t>
      </w:r>
      <w:proofErr w:type="spellEnd"/>
      <w:r w:rsidR="00D217CB">
        <w:rPr>
          <w:lang w:eastAsia="en-US"/>
        </w:rPr>
        <w:t xml:space="preserve"> vocabulary, </w:t>
      </w:r>
      <w:r w:rsidR="00B70B65">
        <w:rPr>
          <w:lang w:eastAsia="en-US"/>
        </w:rPr>
        <w:t xml:space="preserve">only </w:t>
      </w:r>
      <w:r w:rsidR="001E547A">
        <w:rPr>
          <w:lang w:eastAsia="en-US"/>
        </w:rPr>
        <w:t>those</w:t>
      </w:r>
      <w:r w:rsidR="00D217CB">
        <w:rPr>
          <w:lang w:eastAsia="en-US"/>
        </w:rPr>
        <w:t xml:space="preserve"> words from the RecipeNLG vocabulary </w:t>
      </w:r>
      <w:r w:rsidR="0027188E">
        <w:rPr>
          <w:lang w:eastAsia="en-US"/>
        </w:rPr>
        <w:t xml:space="preserve">created </w:t>
      </w:r>
      <w:r w:rsidR="0027188E" w:rsidRPr="001E547A">
        <w:rPr>
          <w:lang w:eastAsia="en-US"/>
        </w:rPr>
        <w:t>in section 3.2</w:t>
      </w:r>
      <w:r w:rsidR="0027188E">
        <w:rPr>
          <w:lang w:eastAsia="en-US"/>
        </w:rPr>
        <w:t xml:space="preserve"> </w:t>
      </w:r>
      <w:r w:rsidR="00D217CB">
        <w:rPr>
          <w:lang w:eastAsia="en-US"/>
        </w:rPr>
        <w:t>that occur at least 1000 times in the dataset and were not already included in the BERT</w:t>
      </w:r>
      <w:r w:rsidR="001E547A" w:rsidRPr="001E547A">
        <w:rPr>
          <w:vertAlign w:val="subscript"/>
          <w:lang w:eastAsia="en-US"/>
        </w:rPr>
        <w:t>_BASE</w:t>
      </w:r>
      <w:r w:rsidR="00797F1C">
        <w:rPr>
          <w:vertAlign w:val="subscript"/>
          <w:lang w:eastAsia="en-US"/>
        </w:rPr>
        <w:t>_UNCASED</w:t>
      </w:r>
      <w:r w:rsidR="001E547A">
        <w:rPr>
          <w:lang w:eastAsia="en-US"/>
        </w:rPr>
        <w:t xml:space="preserve"> </w:t>
      </w:r>
      <w:r w:rsidR="00D217CB">
        <w:rPr>
          <w:lang w:eastAsia="en-US"/>
        </w:rPr>
        <w:t>vocabulary</w:t>
      </w:r>
      <w:r w:rsidR="006400A2">
        <w:rPr>
          <w:lang w:eastAsia="en-US"/>
        </w:rPr>
        <w:t xml:space="preserve"> </w:t>
      </w:r>
      <w:proofErr w:type="gramStart"/>
      <w:r w:rsidR="0065582D">
        <w:rPr>
          <w:lang w:eastAsia="en-US"/>
        </w:rPr>
        <w:t>were</w:t>
      </w:r>
      <w:proofErr w:type="gramEnd"/>
      <w:r w:rsidR="0065582D">
        <w:rPr>
          <w:lang w:eastAsia="en-US"/>
        </w:rPr>
        <w:t xml:space="preserve"> </w:t>
      </w:r>
      <w:r w:rsidR="00D217CB">
        <w:rPr>
          <w:lang w:eastAsia="en-US"/>
        </w:rPr>
        <w:t>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w:t>
      </w:r>
      <w:r w:rsidR="00477015">
        <w:rPr>
          <w:lang w:eastAsia="en-US"/>
        </w:rPr>
        <w:t xml:space="preserve">unlike FoodBERT, </w:t>
      </w:r>
      <w:r w:rsidR="00342B71">
        <w:rPr>
          <w:lang w:eastAsia="en-US"/>
        </w:rPr>
        <w:t xml:space="preserve">the added vocabularies </w:t>
      </w:r>
      <w:r w:rsidR="007B7A8C">
        <w:rPr>
          <w:lang w:eastAsia="en-US"/>
        </w:rPr>
        <w:t>do not only correspond to</w:t>
      </w:r>
      <w:r w:rsidR="00342B71">
        <w:rPr>
          <w:lang w:eastAsia="en-US"/>
        </w:rPr>
        <w:t xml:space="preserve"> ingredients, but also </w:t>
      </w:r>
      <w:r w:rsidR="007B7A8C">
        <w:rPr>
          <w:lang w:eastAsia="en-US"/>
        </w:rPr>
        <w:t xml:space="preserve">to </w:t>
      </w:r>
      <w:r w:rsidR="00342B71">
        <w:rPr>
          <w:lang w:eastAsia="en-US"/>
        </w:rPr>
        <w:t>other cooking</w:t>
      </w:r>
      <w:r w:rsidR="006D0A53">
        <w:rPr>
          <w:lang w:eastAsia="en-US"/>
        </w:rPr>
        <w:t>-</w:t>
      </w:r>
      <w:r w:rsidR="00342B71">
        <w:rPr>
          <w:lang w:eastAsia="en-US"/>
        </w:rPr>
        <w:t>related terms such as actions (e.g., “preheat”</w:t>
      </w:r>
      <w:r w:rsidR="006D0A53">
        <w:rPr>
          <w:lang w:eastAsia="en-US"/>
        </w:rPr>
        <w:t>, “overbake”</w:t>
      </w:r>
      <w:r w:rsidR="00342B71">
        <w:rPr>
          <w:lang w:eastAsia="en-US"/>
        </w:rPr>
        <w:t>) or kitchen utensils (e.g., “skillet”</w:t>
      </w:r>
      <w:r w:rsidR="006D0A53">
        <w:rPr>
          <w:lang w:eastAsia="en-US"/>
        </w:rPr>
        <w:t>, “saucepan”, “whisk”</w:t>
      </w:r>
      <w:r w:rsidR="00342B71">
        <w:rPr>
          <w:lang w:eastAsia="en-US"/>
        </w:rPr>
        <w:t>).</w:t>
      </w:r>
      <w:r w:rsidR="00B8481D">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w:t>
      </w:r>
      <w:r w:rsidR="007546D6">
        <w:rPr>
          <w:lang w:eastAsia="en-US"/>
        </w:rPr>
        <w:t xml:space="preserve">final </w:t>
      </w:r>
      <w:r w:rsidR="005E16F0">
        <w:rPr>
          <w:lang w:eastAsia="en-US"/>
        </w:rPr>
        <w:t>vocabulary, a total of 1229 cooking</w:t>
      </w:r>
      <w:r w:rsidR="00371037">
        <w:rPr>
          <w:lang w:eastAsia="en-US"/>
        </w:rPr>
        <w:t xml:space="preserve"> </w:t>
      </w:r>
      <w:r w:rsidR="005E16F0">
        <w:rPr>
          <w:lang w:eastAsia="en-US"/>
        </w:rPr>
        <w:t>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78" w:name="_Toc99022374"/>
      <w:r>
        <w:rPr>
          <w:lang w:eastAsia="en-US"/>
        </w:rPr>
        <w:lastRenderedPageBreak/>
        <w:t>Tools and Environment</w:t>
      </w:r>
      <w:bookmarkEnd w:id="78"/>
    </w:p>
    <w:p w14:paraId="7F3633E9" w14:textId="59246417"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3"/>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4"/>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5"/>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w:t>
      </w:r>
      <w:r w:rsidR="00D10B7B">
        <w:rPr>
          <w:lang w:eastAsia="en-US"/>
        </w:rPr>
        <w:t>CookBERT</w:t>
      </w:r>
      <w:r w:rsidR="007708C3">
        <w:rPr>
          <w:lang w:eastAsia="en-US"/>
        </w:rPr>
        <w:t xml:space="preserve">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07D1CC83" w:rsidR="00A84949" w:rsidRPr="00A84949" w:rsidRDefault="00A84949" w:rsidP="00A84949">
      <w:pPr>
        <w:pStyle w:val="Folgeabsatz"/>
        <w:rPr>
          <w:lang w:eastAsia="en-US"/>
        </w:rPr>
      </w:pPr>
      <w:proofErr w:type="spellStart"/>
      <w:r w:rsidRPr="00D10B7B">
        <w:rPr>
          <w:lang w:eastAsia="en-US"/>
        </w:rPr>
        <w:t>Huggingface</w:t>
      </w:r>
      <w:proofErr w:type="spellEnd"/>
      <w:r w:rsidRPr="00D10B7B">
        <w:rPr>
          <w:lang w:eastAsia="en-US"/>
        </w:rPr>
        <w:t xml:space="preserve"> </w:t>
      </w:r>
      <w:r w:rsidR="00AE30E3" w:rsidRPr="00D10B7B">
        <w:rPr>
          <w:lang w:eastAsia="en-US"/>
        </w:rPr>
        <w:t xml:space="preserve">Transformer </w:t>
      </w:r>
      <w:r w:rsidRPr="00D10B7B">
        <w:rPr>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AE564F">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NVQwODozMDo1OC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The thesis made use of these models provided, as well as the finetuning scripts</w:t>
      </w:r>
      <w:r w:rsidR="00D10B7B">
        <w:rPr>
          <w:lang w:eastAsia="en-US"/>
        </w:rPr>
        <w:t xml:space="preserve"> for the respective evaluation tasks</w:t>
      </w:r>
      <w:r w:rsidR="00BD257C">
        <w:rPr>
          <w:lang w:eastAsia="en-US"/>
        </w:rPr>
        <w:t xml:space="preserve">. </w:t>
      </w:r>
    </w:p>
    <w:p w14:paraId="6F39F66D" w14:textId="40D4EADF" w:rsidR="004E7B50" w:rsidRDefault="004728DD" w:rsidP="00585DA6">
      <w:pPr>
        <w:pStyle w:val="berschrift2"/>
      </w:pPr>
      <w:bookmarkStart w:id="79" w:name="_Ref98932038"/>
      <w:bookmarkStart w:id="80" w:name="_Toc99022375"/>
      <w:r>
        <w:t>Domain-Adaptive Pretraining</w:t>
      </w:r>
      <w:bookmarkEnd w:id="79"/>
      <w:bookmarkEnd w:id="80"/>
    </w:p>
    <w:p w14:paraId="448F28E7" w14:textId="65B4FB07"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w:t>
      </w:r>
      <w:r w:rsidR="00D10B7B">
        <w:t>BERT</w:t>
      </w:r>
      <w:r w:rsidR="00D10B7B" w:rsidRPr="00D10B7B">
        <w:rPr>
          <w:vertAlign w:val="subscript"/>
        </w:rPr>
        <w:t>LARGE</w:t>
      </w:r>
      <w:r w:rsidR="00E21C4C">
        <w:t xml:space="preserve">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w:t>
      </w:r>
      <w:r w:rsidR="00D10B7B">
        <w:t>dollar</w:t>
      </w:r>
      <w:r w:rsidR="007F4E88">
        <w:t xml:space="preserve">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534D3C">
        <w:t xml:space="preserve">is </w:t>
      </w:r>
      <w:r w:rsidR="001B13DB">
        <w:t>arguably</w:t>
      </w:r>
      <w:r w:rsidR="00534D3C">
        <w:t xml:space="preserve"> </w:t>
      </w:r>
      <w:r w:rsidR="00276A58">
        <w:t xml:space="preserve">more </w:t>
      </w:r>
      <w:r w:rsidR="00D10B7B">
        <w:t>c</w:t>
      </w:r>
      <w:r w:rsidR="00534D3C">
        <w:t xml:space="preserve">ommon in the </w:t>
      </w:r>
      <w:r w:rsidR="001B13DB">
        <w:t xml:space="preserve">cooking </w:t>
      </w:r>
      <w:r w:rsidR="001B13DB">
        <w:lastRenderedPageBreak/>
        <w:t>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4A5D2F53"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three </w:t>
      </w:r>
      <w:r w:rsidR="0067537D">
        <w:t xml:space="preserve">additional </w:t>
      </w:r>
      <w:r>
        <w:t xml:space="preserve">epochs on the MLM task on the RecipeNLG instructions prepared </w:t>
      </w:r>
      <w:r w:rsidRPr="0067537D">
        <w:t xml:space="preserve">in section </w:t>
      </w:r>
      <w:r w:rsidR="0067537D" w:rsidRPr="0067537D">
        <w:fldChar w:fldCharType="begin"/>
      </w:r>
      <w:r w:rsidR="0067537D" w:rsidRPr="0067537D">
        <w:instrText xml:space="preserve"> REF _Ref98938844 \r \h </w:instrText>
      </w:r>
      <w:r w:rsidR="0067537D">
        <w:instrText xml:space="preserve"> \* MERGEFORMAT </w:instrText>
      </w:r>
      <w:r w:rsidR="0067537D" w:rsidRPr="0067537D">
        <w:fldChar w:fldCharType="separate"/>
      </w:r>
      <w:r w:rsidR="0067537D" w:rsidRPr="0067537D">
        <w:t>3.1</w:t>
      </w:r>
      <w:r w:rsidR="0067537D" w:rsidRPr="0067537D">
        <w:fldChar w:fldCharType="end"/>
      </w:r>
      <w:r w:rsidR="0067537D" w:rsidRPr="0067537D">
        <w:t>,</w:t>
      </w:r>
      <w:r w:rsidR="0067537D">
        <w:t xml:space="preserve"> </w:t>
      </w:r>
      <w:r>
        <w:t>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w:t>
      </w:r>
      <w:r w:rsidR="00F975B1">
        <w:t>RecipeNLG instructions corpus</w:t>
      </w:r>
      <w:r w:rsidR="00F975B1" w:rsidRPr="00F975B1">
        <w:t>).</w:t>
      </w:r>
      <w:r w:rsidR="00F975B1">
        <w:t xml:space="preserve"> </w:t>
      </w:r>
      <w:r w:rsidR="0086601B">
        <w:t>Validatio</w:t>
      </w:r>
      <w:r w:rsidR="008B593E">
        <w:t xml:space="preserve">n was performed every 1000 steps. Checkpoints were also saved at the same intervals, to prevent the training from having to be restarted from scratch if </w:t>
      </w:r>
      <w:r w:rsidR="00F975B1">
        <w:t>it</w:t>
      </w:r>
      <w:r w:rsidR="008B593E">
        <w:t xml:space="preserve"> was aborted. </w:t>
      </w:r>
      <w:r w:rsidR="00035624">
        <w:t>Otherwise</w:t>
      </w:r>
      <w:r w:rsidR="00F975B1">
        <w:t>,</w:t>
      </w:r>
      <w:r w:rsidR="00035624">
        <w:t xml:space="preserv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7ECF5D16" w:rsidR="00616870" w:rsidRPr="00E6692C" w:rsidRDefault="00585DA6" w:rsidP="00585DA6">
      <w:pPr>
        <w:pStyle w:val="Beschriftung"/>
        <w:rPr>
          <w:lang w:eastAsia="en-GB"/>
        </w:rPr>
      </w:pPr>
      <w:bookmarkStart w:id="81" w:name="_Toc99032922"/>
      <w:r>
        <w:t xml:space="preserve">Figure </w:t>
      </w:r>
      <w:r>
        <w:fldChar w:fldCharType="begin"/>
      </w:r>
      <w:r>
        <w:instrText xml:space="preserve"> SEQ Figure \* ARABIC </w:instrText>
      </w:r>
      <w:r>
        <w:fldChar w:fldCharType="separate"/>
      </w:r>
      <w:r w:rsidR="000E3079">
        <w:rPr>
          <w:noProof/>
        </w:rPr>
        <w:t>16</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bookmarkEnd w:id="81"/>
    </w:p>
    <w:p w14:paraId="18744676" w14:textId="3568C0C6"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w:t>
      </w:r>
      <w:r w:rsidR="00F975B1">
        <w:rPr>
          <w:lang w:eastAsia="en-GB"/>
        </w:rPr>
        <w:t xml:space="preserve"> to complete</w:t>
      </w:r>
      <w:r>
        <w:rPr>
          <w:lang w:eastAsia="en-GB"/>
        </w:rPr>
        <w:t xml:space="preserve">. </w:t>
      </w:r>
      <w:proofErr w:type="spellStart"/>
      <w:r w:rsidR="00AE3DE2">
        <w:rPr>
          <w:lang w:eastAsia="en-GB"/>
        </w:rPr>
        <w:t>CookBERT’s</w:t>
      </w:r>
      <w:proofErr w:type="spellEnd"/>
      <w:r w:rsidR="00AE3DE2">
        <w:rPr>
          <w:lang w:eastAsia="en-GB"/>
        </w:rPr>
        <w:t xml:space="preserve"> learning curve is shown in </w:t>
      </w:r>
      <w:r w:rsidR="00CF677E">
        <w:rPr>
          <w:lang w:eastAsia="en-GB"/>
        </w:rPr>
        <w:t>F</w:t>
      </w:r>
      <w:r w:rsidR="00AE3DE2">
        <w:rPr>
          <w:lang w:eastAsia="en-GB"/>
        </w:rPr>
        <w:t>igure 1</w:t>
      </w:r>
      <w:r w:rsidR="00917216">
        <w:rPr>
          <w:lang w:eastAsia="en-GB"/>
        </w:rPr>
        <w:t>6</w:t>
      </w:r>
      <w:r w:rsidR="00AE3DE2">
        <w:rPr>
          <w:lang w:eastAsia="en-GB"/>
        </w:rPr>
        <w:t xml:space="preserve"> and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E758C9">
        <w:tc>
          <w:tcPr>
            <w:tcW w:w="3261" w:type="dxa"/>
            <w:tcBorders>
              <w:top w:val="single" w:sz="18" w:space="0" w:color="auto"/>
              <w:bottom w:val="single" w:sz="18" w:space="0" w:color="auto"/>
            </w:tcBorders>
          </w:tcPr>
          <w:p w14:paraId="55D01A68"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lastRenderedPageBreak/>
              <w:t>Input</w:t>
            </w:r>
          </w:p>
        </w:tc>
        <w:tc>
          <w:tcPr>
            <w:tcW w:w="1842" w:type="dxa"/>
            <w:tcBorders>
              <w:top w:val="single" w:sz="18" w:space="0" w:color="auto"/>
              <w:bottom w:val="single" w:sz="18" w:space="0" w:color="auto"/>
            </w:tcBorders>
          </w:tcPr>
          <w:p w14:paraId="2B91E4B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E758C9">
        <w:tc>
          <w:tcPr>
            <w:tcW w:w="3261" w:type="dxa"/>
            <w:vMerge w:val="restart"/>
            <w:tcBorders>
              <w:top w:val="single" w:sz="18" w:space="0" w:color="auto"/>
            </w:tcBorders>
            <w:vAlign w:val="center"/>
          </w:tcPr>
          <w:p w14:paraId="1990B406"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E758C9">
        <w:tc>
          <w:tcPr>
            <w:tcW w:w="3261" w:type="dxa"/>
            <w:vMerge/>
            <w:tcBorders>
              <w:bottom w:val="single" w:sz="12" w:space="0" w:color="auto"/>
            </w:tcBorders>
            <w:vAlign w:val="center"/>
          </w:tcPr>
          <w:p w14:paraId="3D8A724C"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E758C9">
        <w:tc>
          <w:tcPr>
            <w:tcW w:w="3261" w:type="dxa"/>
            <w:vMerge w:val="restart"/>
            <w:tcBorders>
              <w:top w:val="single" w:sz="12" w:space="0" w:color="auto"/>
            </w:tcBorders>
            <w:vAlign w:val="center"/>
          </w:tcPr>
          <w:p w14:paraId="1B3FA958"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E758C9">
        <w:tc>
          <w:tcPr>
            <w:tcW w:w="3261" w:type="dxa"/>
            <w:vMerge/>
            <w:tcBorders>
              <w:bottom w:val="single" w:sz="12" w:space="0" w:color="auto"/>
            </w:tcBorders>
            <w:vAlign w:val="center"/>
          </w:tcPr>
          <w:p w14:paraId="3FC17266"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E758C9">
        <w:tc>
          <w:tcPr>
            <w:tcW w:w="3261" w:type="dxa"/>
            <w:vMerge w:val="restart"/>
            <w:tcBorders>
              <w:top w:val="single" w:sz="12" w:space="0" w:color="auto"/>
            </w:tcBorders>
            <w:vAlign w:val="center"/>
          </w:tcPr>
          <w:p w14:paraId="33AAD7A6"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E758C9">
        <w:tc>
          <w:tcPr>
            <w:tcW w:w="3261" w:type="dxa"/>
            <w:vMerge/>
            <w:tcBorders>
              <w:bottom w:val="single" w:sz="12" w:space="0" w:color="auto"/>
            </w:tcBorders>
          </w:tcPr>
          <w:p w14:paraId="4D7C659E"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E758C9">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7311A14" w:rsidR="001A6633" w:rsidRDefault="001A6633" w:rsidP="001A6633">
      <w:pPr>
        <w:pStyle w:val="Beschriftung"/>
      </w:pPr>
      <w:bookmarkStart w:id="82" w:name="_Toc99033582"/>
      <w:r>
        <w:t xml:space="preserve">Table </w:t>
      </w:r>
      <w:r>
        <w:fldChar w:fldCharType="begin"/>
      </w:r>
      <w:r>
        <w:instrText xml:space="preserve"> SEQ Table \* ARABIC </w:instrText>
      </w:r>
      <w:r>
        <w:fldChar w:fldCharType="separate"/>
      </w:r>
      <w:r w:rsidR="000E3079">
        <w:rPr>
          <w:noProof/>
        </w:rPr>
        <w:t>4</w:t>
      </w:r>
      <w:r>
        <w:fldChar w:fldCharType="end"/>
      </w:r>
      <w:r>
        <w:t xml:space="preserve">: </w:t>
      </w:r>
      <w:r w:rsidR="00EE0269">
        <w:t xml:space="preserve">Comparison of </w:t>
      </w:r>
      <w:r>
        <w:t>MLM predictions.</w:t>
      </w:r>
      <w:bookmarkEnd w:id="82"/>
    </w:p>
    <w:p w14:paraId="352EF040" w14:textId="51DE0694" w:rsidR="006646F2" w:rsidRDefault="006646F2" w:rsidP="00E6692C">
      <w:pPr>
        <w:pStyle w:val="Folgeabsatz"/>
        <w:ind w:firstLine="0"/>
        <w:rPr>
          <w:lang w:eastAsia="en-GB"/>
        </w:rPr>
      </w:pPr>
      <w:r>
        <w:rPr>
          <w:lang w:eastAsia="en-GB"/>
        </w:rPr>
        <w:t xml:space="preserve">As a result of DAPT, CookBERT emerges, which is now more strongly focused on the cooking domain compared to the base model. This can be well illustrated by the examples in </w:t>
      </w:r>
      <w:r w:rsidR="00CF677E">
        <w:rPr>
          <w:lang w:eastAsia="en-GB"/>
        </w:rPr>
        <w:t>T</w:t>
      </w:r>
      <w:r>
        <w:rPr>
          <w:lang w:eastAsia="en-GB"/>
        </w:rPr>
        <w: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are more generic and the ones of CookBERT are strongly related to cooking</w:t>
      </w:r>
      <w:r w:rsidR="00371037">
        <w:rPr>
          <w:lang w:eastAsia="en-GB"/>
        </w:rPr>
        <w:t xml:space="preserve"> </w:t>
      </w:r>
      <w:r>
        <w:rPr>
          <w:lang w:eastAsia="en-GB"/>
        </w:rPr>
        <w:t xml:space="preserve">specific vocabulary. </w:t>
      </w:r>
    </w:p>
    <w:p w14:paraId="71FD2682" w14:textId="047528A2" w:rsidR="00F311EF" w:rsidRDefault="00A3367B" w:rsidP="00F311EF">
      <w:pPr>
        <w:pStyle w:val="berschrift2"/>
      </w:pPr>
      <w:bookmarkStart w:id="83" w:name="_Toc99022376"/>
      <w:bookmarkStart w:id="84" w:name="_Ref99139164"/>
      <w:r>
        <w:t>Experimental Setup</w:t>
      </w:r>
      <w:bookmarkEnd w:id="83"/>
      <w:bookmarkEnd w:id="84"/>
    </w:p>
    <w:p w14:paraId="6E1CB927" w14:textId="4A1AC75B" w:rsidR="00193D5B" w:rsidRPr="00193D5B" w:rsidRDefault="00883DF9" w:rsidP="00193D5B">
      <w:r>
        <w:t xml:space="preserve">CookBERT is evaluated using three </w:t>
      </w:r>
      <w:r w:rsidR="00987AE9">
        <w:t>CA</w:t>
      </w:r>
      <w:r>
        <w:t xml:space="preserve"> relevant tasks, including </w:t>
      </w:r>
      <w:r w:rsidR="00987AE9">
        <w:t>information need</w:t>
      </w:r>
      <w:r>
        <w:t xml:space="preserve"> classification, </w:t>
      </w:r>
      <w:r w:rsidR="009B0D7F">
        <w:t>food entity tagging</w:t>
      </w:r>
      <w:r>
        <w:t>, and question answering. In addition,</w:t>
      </w:r>
      <w:r w:rsidR="00CE16CE">
        <w:t xml:space="preserve"> BERT</w:t>
      </w:r>
      <w:r w:rsidR="00CE16CE" w:rsidRPr="00883DF9">
        <w:rPr>
          <w:vertAlign w:val="subscript"/>
        </w:rPr>
        <w:t>BASE_UNCASED</w:t>
      </w:r>
      <w:r w:rsidR="00CE16CE" w:rsidRPr="00CE16CE">
        <w:t xml:space="preserve"> and FoodBER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987AE9">
        <w:t xml:space="preserve">thus </w:t>
      </w:r>
      <w:r w:rsidR="00C70BE2">
        <w:t>allows to investigate the</w:t>
      </w:r>
      <w:r w:rsidR="00A357F1">
        <w:t xml:space="preserve"> effect </w:t>
      </w:r>
      <w:r w:rsidR="00C70BE2">
        <w:t>that the</w:t>
      </w:r>
      <w:r w:rsidR="00A357F1">
        <w:t xml:space="preserve"> domain adapt</w:t>
      </w:r>
      <w:r w:rsidR="00407A04">
        <w:t>at</w:t>
      </w:r>
      <w:r w:rsidR="00A357F1">
        <w:t xml:space="preserve">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85" w:name="_Toc99022377"/>
      <w:r>
        <w:t>Information Need</w:t>
      </w:r>
      <w:r w:rsidR="007A7EBF">
        <w:t xml:space="preserve"> Classification</w:t>
      </w:r>
      <w:bookmarkEnd w:id="85"/>
    </w:p>
    <w:p w14:paraId="4AF08B0C" w14:textId="6714EB3B" w:rsidR="00AA682E" w:rsidRDefault="000E56C4" w:rsidP="00EA7FFA">
      <w:r>
        <w:t xml:space="preserve">The first </w:t>
      </w:r>
      <w:r w:rsidR="00611991">
        <w:t>evaluation task is</w:t>
      </w:r>
      <w:r>
        <w:t xml:space="preserve"> </w:t>
      </w:r>
      <w:r w:rsidR="00D02357">
        <w:t>about the classification of information needs that arise during cooking with the Cookversational Search dataset</w:t>
      </w:r>
      <w:r w:rsidR="00987AE9">
        <w:t xml:space="preserve">, </w:t>
      </w:r>
      <w:r w:rsidR="006D4B95">
        <w:t xml:space="preserve">which was presented in section </w:t>
      </w:r>
      <w:r w:rsidR="006D4B95">
        <w:fldChar w:fldCharType="begin"/>
      </w:r>
      <w:r w:rsidR="006D4B95">
        <w:instrText xml:space="preserve"> REF _Ref98943439 \r \h </w:instrText>
      </w:r>
      <w:r w:rsidR="006D4B95">
        <w:fldChar w:fldCharType="separate"/>
      </w:r>
      <w:r w:rsidR="006D4B95">
        <w:t>2.4.2</w:t>
      </w:r>
      <w:r w:rsidR="006D4B95">
        <w:fldChar w:fldCharType="end"/>
      </w:r>
      <w:r w:rsidR="00D02357">
        <w:t xml:space="preserve">. </w:t>
      </w:r>
      <w:r w:rsidR="001F678E">
        <w:t>T</w:t>
      </w:r>
      <w:r w:rsidR="00AF252A">
        <w:t xml:space="preserve">he focus </w:t>
      </w:r>
      <w:r w:rsidR="006D4B95">
        <w:t xml:space="preserve">in this thesis </w:t>
      </w:r>
      <w:r w:rsidR="00AF252A">
        <w:t xml:space="preserve">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w:t>
      </w:r>
      <w:r w:rsidR="002B6621">
        <w:t xml:space="preserve">any </w:t>
      </w:r>
      <w:r w:rsidR="001F678E">
        <w:t xml:space="preserve">additional contextual information. </w:t>
      </w:r>
      <w:r w:rsidR="00B776CF">
        <w:t xml:space="preserve">With the </w:t>
      </w:r>
      <w:r w:rsidR="00B776CF" w:rsidRPr="008C4B61">
        <w:rPr>
          <w:i/>
          <w:iCs/>
        </w:rPr>
        <w:t>one previous utterance</w:t>
      </w:r>
      <w:r w:rsidR="00B776CF">
        <w:t xml:space="preserve"> </w:t>
      </w:r>
      <w:r w:rsidR="00B776CF">
        <w:lastRenderedPageBreak/>
        <w:t xml:space="preserve">condition, on the other hand, the preceding user utterance is prepended to the current utterance as additional context information.  </w:t>
      </w:r>
    </w:p>
    <w:p w14:paraId="4BE7D147" w14:textId="77777777" w:rsidR="00011DCB" w:rsidRDefault="00011DCB" w:rsidP="00011DCB">
      <w:pPr>
        <w:pStyle w:val="Abbildung"/>
        <w:keepNext/>
      </w:pPr>
      <w:r>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07180" cy="2569382"/>
                    </a:xfrm>
                    <a:prstGeom prst="rect">
                      <a:avLst/>
                    </a:prstGeom>
                  </pic:spPr>
                </pic:pic>
              </a:graphicData>
            </a:graphic>
          </wp:inline>
        </w:drawing>
      </w:r>
    </w:p>
    <w:p w14:paraId="578836CC" w14:textId="4A3F4839" w:rsidR="00011DCB" w:rsidRDefault="00011DCB" w:rsidP="00011DCB">
      <w:pPr>
        <w:pStyle w:val="Beschriftung"/>
      </w:pPr>
      <w:bookmarkStart w:id="86" w:name="_Toc99032923"/>
      <w:r>
        <w:t xml:space="preserve">Figure </w:t>
      </w:r>
      <w:r>
        <w:fldChar w:fldCharType="begin"/>
      </w:r>
      <w:r>
        <w:instrText xml:space="preserve"> SEQ Figure \* ARABIC </w:instrText>
      </w:r>
      <w:r>
        <w:fldChar w:fldCharType="separate"/>
      </w:r>
      <w:r w:rsidR="000E3079">
        <w:rPr>
          <w:noProof/>
        </w:rPr>
        <w:t>17</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w:t>
      </w:r>
      <w:r w:rsidR="00461395" w:rsidRPr="000204D6">
        <w:rPr>
          <w:i/>
          <w:iCs/>
        </w:rPr>
        <w:t>[CLS]</w:t>
      </w:r>
      <w:r w:rsidR="00461395">
        <w:t xml:space="preserve"> token</w:t>
      </w:r>
      <w:r w:rsidR="000E3079">
        <w:t>.</w:t>
      </w:r>
      <w:r w:rsidR="00461395">
        <w:t xml:space="preserve">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bookmarkEnd w:id="86"/>
    </w:p>
    <w:p w14:paraId="716A2BA8" w14:textId="4F2B3ECC" w:rsidR="00722913" w:rsidRDefault="00722913" w:rsidP="00AE11F1">
      <w:r>
        <w:t xml:space="preserve">In order to apply BERT for multi-class classification, a softmax classifier is added on top of the BERT model, which takes the final hidden state of the </w:t>
      </w:r>
      <w:r w:rsidRPr="00722913">
        <w:rPr>
          <w:i/>
          <w:iCs/>
        </w:rPr>
        <w:t>[CLS]</w:t>
      </w:r>
      <w:r>
        <w:t xml:space="preserve"> token and predicts </w:t>
      </w:r>
      <w:r w:rsidR="000E3079">
        <w:t>the</w:t>
      </w:r>
      <w:r>
        <w:t xml:space="preserve"> probability </w:t>
      </w:r>
      <w:r w:rsidR="00132468">
        <w:t>of</w:t>
      </w:r>
      <w:r>
        <w:t xml:space="preserve"> each possible label (</w:t>
      </w:r>
      <w:r w:rsidRPr="00CF677E">
        <w:t xml:space="preserve">see </w:t>
      </w:r>
      <w:r w:rsidR="00CF677E">
        <w:t>F</w:t>
      </w:r>
      <w:r w:rsidRPr="00CF677E">
        <w:t>igure 1</w:t>
      </w:r>
      <w:r w:rsidR="00917216">
        <w:t>7</w:t>
      </w:r>
      <w:r w:rsidRPr="00CF677E">
        <w:t>;</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accordingly, the finetuning script for sequence classification </w:t>
      </w:r>
      <w:r w:rsidR="00DD7C5A">
        <w:t xml:space="preserve">that is provided </w:t>
      </w:r>
      <w:r>
        <w:t xml:space="preserve">by </w:t>
      </w:r>
      <w:r w:rsidR="002B0F35">
        <w:t xml:space="preserve">the </w:t>
      </w:r>
      <w:proofErr w:type="spellStart"/>
      <w:r>
        <w:t>Huggingface</w:t>
      </w:r>
      <w:proofErr w:type="spellEnd"/>
      <w:r>
        <w:t xml:space="preserve"> Library</w:t>
      </w:r>
      <w:r w:rsidR="00132468">
        <w:t xml:space="preserve"> </w:t>
      </w:r>
      <w:r>
        <w:t>was used.</w:t>
      </w:r>
    </w:p>
    <w:p w14:paraId="3C478DFC" w14:textId="32FAAE01" w:rsidR="005C10D5" w:rsidRPr="00B805A1" w:rsidRDefault="000204D6" w:rsidP="00C93BF4">
      <w:pPr>
        <w:pStyle w:val="Folgeabsatz"/>
      </w:pPr>
      <w:r>
        <w:t>A</w:t>
      </w:r>
      <w:r w:rsidR="007A5A7E">
        <w:t>ll three models</w:t>
      </w:r>
      <w:r>
        <w:t xml:space="preserve"> were evaluated for both task conditions using the </w:t>
      </w:r>
      <w:r w:rsidR="00E55EAD">
        <w:t>10-fold cross validation</w:t>
      </w:r>
      <w:r>
        <w:t xml:space="preserve"> method</w:t>
      </w:r>
      <w:r w:rsidR="00E55EAD">
        <w:t xml:space="preserve">, with identical folds for each model within a condition. </w:t>
      </w:r>
      <w:r w:rsidR="008F6DC2">
        <w:t>Since</w:t>
      </w:r>
      <w:r w:rsidR="00E55EAD">
        <w:t xml:space="preserve"> classes</w:t>
      </w:r>
      <w:r>
        <w:t xml:space="preserve"> of the Cookversational Search dataset</w:t>
      </w:r>
      <w:r w:rsidR="00E55EAD">
        <w:t xml:space="preserve"> are highly imbalanced, stratified sampling was applied and the class weights were adjusted </w:t>
      </w:r>
      <w:r>
        <w:t>accordingly</w:t>
      </w:r>
      <w:r w:rsidR="00E55EAD">
        <w:t xml:space="preserve">. </w:t>
      </w:r>
      <w:r>
        <w:t xml:space="preserve">The </w:t>
      </w:r>
      <w:r w:rsidR="008F6DC2">
        <w:t>finetuning</w:t>
      </w:r>
      <w:r>
        <w:t xml:space="preserve"> parameters were identical for all models. </w:t>
      </w:r>
      <w:r w:rsidR="008F6DC2">
        <w:t>Finetuning was performed fo</w:t>
      </w:r>
      <w:r w:rsidR="00D15D10">
        <w:t xml:space="preserve">r </w:t>
      </w:r>
      <w:r w:rsidR="00A148CE">
        <w:t>four</w:t>
      </w:r>
      <w:r w:rsidR="00D15D10">
        <w:t xml:space="preserve"> epochs with</w:t>
      </w:r>
      <w:r w:rsidR="008F6DC2">
        <w:t xml:space="preserve"> a batch size of 16 with two gradient accumulation steps,</w:t>
      </w:r>
      <w:r w:rsidR="00D15D10">
        <w:t xml:space="preserve"> </w:t>
      </w:r>
      <w:r w:rsidR="008F6DC2">
        <w:t xml:space="preserve">and </w:t>
      </w:r>
      <w:r w:rsidR="00D15D10">
        <w:t xml:space="preserve">a lower learning rate of 2e-5, </w:t>
      </w:r>
      <w:r w:rsidR="008F6DC2">
        <w:t>as this</w:t>
      </w:r>
      <w:r w:rsidR="00D15D10">
        <w:t xml:space="preserve"> </w:t>
      </w:r>
      <w:r w:rsidR="0075754F">
        <w:t>is</w:t>
      </w:r>
      <w:r w:rsidR="00D15D10">
        <w:t xml:space="preserve">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D15D10" w:rsidRPr="00B805A1">
        <w:t>.</w:t>
      </w:r>
      <w:r w:rsidR="008F0081" w:rsidRPr="00B805A1">
        <w:t xml:space="preserve"> </w:t>
      </w:r>
      <w:r w:rsidR="00C93BF4" w:rsidRPr="00B805A1">
        <w:t>To</w:t>
      </w:r>
      <w:r w:rsidR="009F7EEA" w:rsidRPr="00B805A1">
        <w:t xml:space="preserve"> evaluat</w:t>
      </w:r>
      <w:r w:rsidR="00C93BF4" w:rsidRPr="00B805A1">
        <w:t>e</w:t>
      </w:r>
      <w:r w:rsidR="009F7EEA" w:rsidRPr="00B805A1">
        <w:t xml:space="preserve"> </w:t>
      </w:r>
      <w:r w:rsidR="008F6DC2" w:rsidRPr="00B805A1">
        <w:t xml:space="preserve">classification performance, </w:t>
      </w:r>
      <w:r w:rsidR="00B805A1" w:rsidRPr="00B805A1">
        <w:t xml:space="preserve">the metrics </w:t>
      </w:r>
      <w:r w:rsidR="009F7EEA" w:rsidRPr="00B805A1">
        <w:t>precision, recall and F</w:t>
      </w:r>
      <w:r w:rsidR="0013793D" w:rsidRPr="00B805A1">
        <w:t>-</w:t>
      </w:r>
      <w:r w:rsidR="009F7EEA" w:rsidRPr="00B805A1">
        <w:t>measure</w:t>
      </w:r>
      <w:r w:rsidR="00BC5192">
        <w:t xml:space="preserve">, which is </w:t>
      </w:r>
      <w:r w:rsidR="00003EA2">
        <w:t xml:space="preserve">defined as </w:t>
      </w:r>
      <w:r w:rsidR="00BC5192">
        <w:t xml:space="preserve">the harmonic </w:t>
      </w:r>
      <w:r w:rsidR="00003EA2">
        <w:t>mean between them</w:t>
      </w:r>
      <w:r w:rsidR="00F5492C">
        <w:t>, were used</w:t>
      </w:r>
      <w:r w:rsidR="00003EA2">
        <w:t xml:space="preserve">. Accuracy was not considered </w:t>
      </w:r>
      <w:r w:rsidR="00B21F38">
        <w:t>because</w:t>
      </w:r>
      <w:r w:rsidR="00003EA2">
        <w:t xml:space="preserve"> it is not a reliable metric in this case due to the high imbalance of the dataset. </w:t>
      </w:r>
      <w:r w:rsidR="00C93BF4" w:rsidRPr="00B805A1">
        <w:t>T</w:t>
      </w:r>
      <w:r w:rsidR="005C10D5" w:rsidRPr="00B805A1">
        <w:t xml:space="preserve">he following hypotheses </w:t>
      </w:r>
      <w:r w:rsidR="00C93BF4" w:rsidRPr="00B805A1">
        <w:t>were</w:t>
      </w:r>
      <w:r w:rsidR="005C10D5" w:rsidRPr="00B805A1">
        <w:t xml:space="preserve"> made:</w:t>
      </w:r>
    </w:p>
    <w:p w14:paraId="26AFF5B5" w14:textId="575BC90F" w:rsidR="005C10D5" w:rsidRDefault="005C10D5" w:rsidP="005C10D5">
      <w:pPr>
        <w:pStyle w:val="Blockzitat"/>
        <w:spacing w:line="360" w:lineRule="auto"/>
      </w:pPr>
      <w:r w:rsidRPr="005C10D5">
        <w:rPr>
          <w:b/>
          <w:bCs/>
        </w:rPr>
        <w:lastRenderedPageBreak/>
        <w:t>H1.1</w:t>
      </w:r>
      <w:r>
        <w:t xml:space="preserve">: </w:t>
      </w:r>
      <w:proofErr w:type="spellStart"/>
      <w:r>
        <w:t>CookBERT’s</w:t>
      </w:r>
      <w:proofErr w:type="spellEnd"/>
      <w:r>
        <w:t xml:space="preserve"> general performance on the classification of cooking information needs from the Cookversational Search dataset is significantly higher than for BERT</w:t>
      </w:r>
      <w:r w:rsidRPr="009B37A1">
        <w:rPr>
          <w:vertAlign w:val="subscript"/>
        </w:rPr>
        <w:t>BASE_UNCASED</w:t>
      </w:r>
      <w:r>
        <w:t xml:space="preserve">. </w:t>
      </w:r>
    </w:p>
    <w:p w14:paraId="773D3224" w14:textId="381FF473" w:rsidR="005C10D5" w:rsidRDefault="005C10D5" w:rsidP="005C10D5">
      <w:pPr>
        <w:pStyle w:val="Blockzitat"/>
        <w:spacing w:line="360" w:lineRule="auto"/>
      </w:pPr>
      <w:r w:rsidRPr="005C10D5">
        <w:rPr>
          <w:b/>
          <w:bCs/>
        </w:rPr>
        <w:t>H1.2</w:t>
      </w:r>
      <w:r>
        <w:t xml:space="preserve">: </w:t>
      </w:r>
      <w:proofErr w:type="spellStart"/>
      <w:r>
        <w:t>CookBERT’s</w:t>
      </w:r>
      <w:proofErr w:type="spellEnd"/>
      <w:r>
        <w:t xml:space="preserve"> general performance on the classification of cooking information needs from the Cookversational Search dataset is significantly higher than for </w:t>
      </w:r>
      <w:r w:rsidR="00061715">
        <w:t>FoodBERT</w:t>
      </w:r>
      <w:r>
        <w:t>.</w:t>
      </w:r>
    </w:p>
    <w:p w14:paraId="3CC9395F" w14:textId="0B56C14F" w:rsidR="00BD63BA" w:rsidRDefault="00A93EFE" w:rsidP="00BD63BA">
      <w:pPr>
        <w:pStyle w:val="Blockzitat"/>
        <w:spacing w:line="360" w:lineRule="auto"/>
      </w:pPr>
      <w:r>
        <w:rPr>
          <w:b/>
          <w:bCs/>
        </w:rPr>
        <w:t>H</w:t>
      </w:r>
      <w:r w:rsidRPr="00A93EFE">
        <w:rPr>
          <w:b/>
          <w:bCs/>
        </w:rPr>
        <w:t>1.3</w:t>
      </w:r>
      <w:r>
        <w:t xml:space="preserve">: CookBERT performs significantly better </w:t>
      </w:r>
      <w:r w:rsidR="0087277B">
        <w:t>on</w:t>
      </w:r>
      <w:r>
        <w:t xml:space="preserve"> the </w:t>
      </w:r>
      <w:r w:rsidRPr="00A93EFE">
        <w:rPr>
          <w:i/>
          <w:iCs/>
        </w:rPr>
        <w:t>one previous turn</w:t>
      </w:r>
      <w:r>
        <w:t xml:space="preserve"> condition </w:t>
      </w:r>
      <w:r w:rsidR="0087277B">
        <w:t>than on</w:t>
      </w:r>
      <w:r>
        <w:t xml:space="preserve"> the </w:t>
      </w:r>
      <w:r w:rsidRPr="00A93EFE">
        <w:rPr>
          <w:i/>
          <w:iCs/>
        </w:rPr>
        <w:t>no context</w:t>
      </w:r>
      <w:r>
        <w:t xml:space="preserve"> one. </w:t>
      </w:r>
    </w:p>
    <w:p w14:paraId="7BF1C294" w14:textId="6E7AD479" w:rsidR="002B0F35" w:rsidRDefault="00BD63BA" w:rsidP="005C10D5">
      <w:pPr>
        <w:pStyle w:val="Folgeabsatz"/>
        <w:ind w:firstLine="0"/>
      </w:pPr>
      <w:r>
        <w:t xml:space="preserve">Additional hypotheses were formulated for each condition </w:t>
      </w:r>
      <w:r w:rsidRPr="00BD63BA">
        <w:rPr>
          <w:i/>
          <w:iCs/>
        </w:rPr>
        <w:t>c</w:t>
      </w:r>
      <w:r>
        <w:t xml:space="preserve">: </w:t>
      </w:r>
    </w:p>
    <w:p w14:paraId="1CCD889D" w14:textId="6C3E3A15"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r w:rsidR="009B37A1">
        <w:t xml:space="preserve"> </w:t>
      </w:r>
    </w:p>
    <w:p w14:paraId="67550B31" w14:textId="08278449"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p>
    <w:p w14:paraId="70F52FCD" w14:textId="4C1962D6" w:rsidR="00C33EA3" w:rsidRDefault="003353B4" w:rsidP="00C33EA3">
      <w:pPr>
        <w:pStyle w:val="berschrift3"/>
      </w:pPr>
      <w:bookmarkStart w:id="87" w:name="_Toc99022378"/>
      <w:r>
        <w:t>Food Entity Tagging</w:t>
      </w:r>
      <w:bookmarkEnd w:id="87"/>
    </w:p>
    <w:p w14:paraId="6DA34C56" w14:textId="24C29FB4" w:rsidR="00BE7960" w:rsidRPr="00BE7960" w:rsidRDefault="001716CF" w:rsidP="00BE7960">
      <w:r>
        <w:t xml:space="preserve">The second evaluation task is </w:t>
      </w:r>
      <w:r w:rsidR="003353B4">
        <w:t xml:space="preserve">food entity tagging </w:t>
      </w:r>
      <w:r>
        <w:t xml:space="preserve">and </w:t>
      </w:r>
      <w:r w:rsidR="0075754F">
        <w:t>was</w:t>
      </w:r>
      <w:r>
        <w:t xml:space="preserve"> carried out using the </w:t>
      </w:r>
      <w:r w:rsidR="00AA3F1A">
        <w:t xml:space="preserve">curated version of the </w:t>
      </w:r>
      <w:r>
        <w:t>FoodBas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605E03">
        <w:t xml:space="preserve">see section </w:t>
      </w:r>
      <w:r w:rsidR="00605E03" w:rsidRPr="00605E03">
        <w:fldChar w:fldCharType="begin"/>
      </w:r>
      <w:r w:rsidR="00605E03" w:rsidRPr="00605E03">
        <w:instrText xml:space="preserve"> REF _Ref98946946 \r \h </w:instrText>
      </w:r>
      <w:r w:rsidR="00605E03">
        <w:instrText xml:space="preserve"> \* MERGEFORMAT </w:instrText>
      </w:r>
      <w:r w:rsidR="00605E03" w:rsidRPr="00605E03">
        <w:fldChar w:fldCharType="separate"/>
      </w:r>
      <w:r w:rsidR="00605E03" w:rsidRPr="00605E03">
        <w:t>2.4.4</w:t>
      </w:r>
      <w:r w:rsidR="00605E03" w:rsidRPr="00605E03">
        <w:fldChar w:fldCharType="end"/>
      </w:r>
      <w:r w:rsidR="00605E03">
        <w:t>).</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38900" cy="2602224"/>
                    </a:xfrm>
                    <a:prstGeom prst="rect">
                      <a:avLst/>
                    </a:prstGeom>
                  </pic:spPr>
                </pic:pic>
              </a:graphicData>
            </a:graphic>
          </wp:inline>
        </w:drawing>
      </w:r>
    </w:p>
    <w:p w14:paraId="1521DB7C" w14:textId="2FE743CE" w:rsidR="00B8475B" w:rsidRDefault="00BE7960" w:rsidP="00302D98">
      <w:pPr>
        <w:pStyle w:val="Beschriftung"/>
      </w:pPr>
      <w:bookmarkStart w:id="88" w:name="_Toc99032924"/>
      <w:r>
        <w:t xml:space="preserve">Figure </w:t>
      </w:r>
      <w:r>
        <w:fldChar w:fldCharType="begin"/>
      </w:r>
      <w:r>
        <w:instrText xml:space="preserve"> SEQ Figure \* ARABIC </w:instrText>
      </w:r>
      <w:r>
        <w:fldChar w:fldCharType="separate"/>
      </w:r>
      <w:r w:rsidR="00605E03">
        <w:rPr>
          <w:noProof/>
        </w:rPr>
        <w:t>18</w:t>
      </w:r>
      <w:r>
        <w:fldChar w:fldCharType="end"/>
      </w:r>
      <w:r>
        <w:t xml:space="preserve">: BERT for </w:t>
      </w:r>
      <w:r w:rsidR="003353B4">
        <w:t>entity tagging</w:t>
      </w:r>
      <w:r>
        <w:t>.</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88"/>
    </w:p>
    <w:p w14:paraId="630DBFCB" w14:textId="4184949F" w:rsidR="00B12E01" w:rsidRDefault="00BD119E" w:rsidP="00B12E01">
      <w:pPr>
        <w:pStyle w:val="Folgeabsatz"/>
        <w:ind w:firstLine="0"/>
      </w:pPr>
      <w:r>
        <w:lastRenderedPageBreak/>
        <w:t xml:space="preserve">The adaptation of BERT for </w:t>
      </w:r>
      <w:r w:rsidR="00215528">
        <w:t>entity tagging</w:t>
      </w:r>
      <w:r>
        <w:t xml:space="preserve"> is similar as for sequence classification. The difference is that a token-level softmax classifier is added on top of BERT. This takes the last hidden states for each token of the sequence and then predicts the corresponding tag (see </w:t>
      </w:r>
      <w:r w:rsidR="00605E03">
        <w:t>F</w:t>
      </w:r>
      <w:r>
        <w:t>igure 1</w:t>
      </w:r>
      <w:r w:rsidR="00605E03">
        <w:t>8</w:t>
      </w:r>
      <w:r w:rsidR="005A7EBA">
        <w:t xml:space="preserve">; </w:t>
      </w:r>
      <w:sdt>
        <w:sdtPr>
          <w:alias w:val="To edit, see citavi.com/edit"/>
          <w:tag w:val="CitaviPlaceholder#b570db23-b9a2-48b3-83af-dbf75286e274"/>
          <w:id w:val="-1694837669"/>
          <w:placeholder>
            <w:docPart w:val="DefaultPlaceholder_-1854013440"/>
          </w:placeholder>
        </w:sdtPr>
        <w:sdtEndPr/>
        <w:sdtContent>
          <w:r w:rsidR="005A7EBA">
            <w:rPr>
              <w:noProof/>
            </w:rPr>
            <w:fldChar w:fldCharType="begin"/>
          </w:r>
          <w:r w:rsidR="005A7E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GNjOTE1LWQyOTItNGQyYi04NDdiLTlhM2I0YWRkZjNjOSIsIlJhbmdlTGVuZ3RoIjoxOSwiUmVmZXJlbmNlSWQiOiI3YmZmNGNiZC02ZDg5LTQ0NGYtYTg0OC1lZGYyY2ExOTJmMjUiLCJOb1Bhci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LCAyMDE4In1dfSwiVGFnIjoiQ2l0YXZpUGxhY2Vob2xkZXIjYjU3MGRiMjMtYjlhMi00OGIzLTgzYWYtZGJmNzUyODZlMjc0IiwiVGV4dCI6IkRldmxpbiBldCBhbC4sIDIwMTgiLCJXQUlWZXJzaW9uIjoiNi41LjAuMCJ9}</w:instrText>
          </w:r>
          <w:r w:rsidR="005A7EBA">
            <w:rPr>
              <w:noProof/>
            </w:rPr>
            <w:fldChar w:fldCharType="separate"/>
          </w:r>
          <w:r w:rsidR="005A7EBA">
            <w:rPr>
              <w:noProof/>
            </w:rPr>
            <w:t>Devlin et al., 2018</w:t>
          </w:r>
          <w:r w:rsidR="005A7EBA">
            <w:rPr>
              <w:noProof/>
            </w:rPr>
            <w:fldChar w:fldCharType="end"/>
          </w:r>
        </w:sdtContent>
      </w:sdt>
      <w:r>
        <w:t>). To adjust the three models that are to be evaluated accordingly, the finetuning script for token classification</w:t>
      </w:r>
      <w:r w:rsidR="005A7EBA">
        <w:t xml:space="preserve"> provided</w:t>
      </w:r>
      <w:r>
        <w:t xml:space="preserve"> </w:t>
      </w:r>
      <w:r w:rsidR="002B0F35">
        <w:t>by</w:t>
      </w:r>
      <w:r w:rsidR="005A7EBA">
        <w:t xml:space="preserve"> the</w:t>
      </w:r>
      <w:r w:rsidR="002B0F35">
        <w:t xml:space="preserve"> </w:t>
      </w:r>
      <w:proofErr w:type="spellStart"/>
      <w:r w:rsidR="002B0F35">
        <w:t>Huggingface</w:t>
      </w:r>
      <w:proofErr w:type="spellEnd"/>
      <w:r w:rsidR="002B0F35">
        <w:t xml:space="preserve"> Library</w:t>
      </w:r>
      <w:r w:rsidR="00A148CE">
        <w:t xml:space="preserve"> </w:t>
      </w:r>
      <w:r w:rsidR="002B0F35">
        <w:t xml:space="preserve">was used. </w:t>
      </w:r>
    </w:p>
    <w:p w14:paraId="44ABF447" w14:textId="0D35D190" w:rsidR="005F2A02" w:rsidRDefault="00B27685" w:rsidP="008C64F1">
      <w:pPr>
        <w:pStyle w:val="Folgeabsatz"/>
      </w:pPr>
      <w:r>
        <w:t>All three models were evaluated for the five different tagging tasks using the 10-fold cross validation method, with identical folds for each model within a tagging task</w:t>
      </w:r>
      <w:r w:rsidR="00B12E01">
        <w:t xml:space="preserve">.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VQwODozMDo1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w:t>
      </w:r>
      <w:r>
        <w:t>their tagging</w:t>
      </w:r>
      <w:r w:rsidR="004934AB">
        <w:t xml:space="preserve"> task, a higher number of epochs was chosen</w:t>
      </w:r>
      <w:r>
        <w:t xml:space="preserve"> in this thesis as well</w:t>
      </w:r>
      <w:r w:rsidR="004934AB">
        <w:t xml:space="preserve">. However, due to computational and time constraints, the models were </w:t>
      </w:r>
      <w:r>
        <w:t xml:space="preserve">still </w:t>
      </w:r>
      <w:r w:rsidR="004934AB">
        <w:t xml:space="preserve">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t xml:space="preserve">Finetuning parameters were identical for all models. </w:t>
      </w:r>
      <w:r w:rsidR="00640CCB">
        <w:t xml:space="preserve">As for the classification task, the metrics precision, recall and F-measure were chosen for evaluation. </w:t>
      </w:r>
      <w:r w:rsidR="00F77EA5">
        <w:t xml:space="preserve">Accuracy was not considered reliable here either since most of the tags are assigned with the outside tag and the accuracy </w:t>
      </w:r>
      <w:r w:rsidR="005F6155">
        <w:t>would</w:t>
      </w:r>
      <w:r w:rsidR="00F77EA5">
        <w:t xml:space="preserve"> therefore</w:t>
      </w:r>
      <w:r w:rsidR="005F6155">
        <w:t xml:space="preserve"> be</w:t>
      </w:r>
      <w:r w:rsidR="00F77EA5">
        <w:t xml:space="preserve"> disproportionately high for all models and tagging schemes.</w:t>
      </w:r>
      <w:r w:rsidR="00FF40EB">
        <w:t xml:space="preserve"> </w:t>
      </w:r>
      <w:r w:rsidR="005A71A1">
        <w:t xml:space="preserve">For each of the five tagging schemes </w:t>
      </w:r>
      <m:oMath>
        <m:r>
          <w:rPr>
            <w:rFonts w:ascii="Cambria Math" w:hAnsi="Cambria Math"/>
          </w:rPr>
          <m:t>s</m:t>
        </m:r>
      </m:oMath>
      <w:r w:rsidR="005A71A1">
        <w:t xml:space="preserve">, the following hypotheses </w:t>
      </w:r>
      <w:r w:rsidR="00AD53D3">
        <w:t>were</w:t>
      </w:r>
      <w:r w:rsidR="005A71A1">
        <w:t xml:space="preserv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FoodBas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FoodBas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89" w:name="_Toc99022379"/>
      <w:r>
        <w:t>Question Answering</w:t>
      </w:r>
      <w:bookmarkEnd w:id="89"/>
    </w:p>
    <w:p w14:paraId="1A2F4E2A" w14:textId="2E0C5D83"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w:t>
      </w:r>
      <w:r w:rsidR="008443C7">
        <w:t>was</w:t>
      </w:r>
      <w:r>
        <w:t xml:space="preserve"> used</w:t>
      </w:r>
      <w:r w:rsidR="00791A0E">
        <w:t xml:space="preserve"> (</w:t>
      </w:r>
      <w:r w:rsidR="008443C7">
        <w:t xml:space="preserve">see section </w:t>
      </w:r>
      <w:r w:rsidR="008443C7">
        <w:rPr>
          <w:highlight w:val="yellow"/>
        </w:rPr>
        <w:fldChar w:fldCharType="begin"/>
      </w:r>
      <w:r w:rsidR="008443C7">
        <w:instrText xml:space="preserve"> REF _Ref98948038 \r \h </w:instrText>
      </w:r>
      <w:r w:rsidR="008443C7">
        <w:rPr>
          <w:highlight w:val="yellow"/>
        </w:rPr>
      </w:r>
      <w:r w:rsidR="008443C7">
        <w:rPr>
          <w:highlight w:val="yellow"/>
        </w:rPr>
        <w:fldChar w:fldCharType="separate"/>
      </w:r>
      <w:r w:rsidR="008443C7">
        <w:t>2.4.3</w:t>
      </w:r>
      <w:r w:rsidR="008443C7">
        <w:rPr>
          <w:highlight w:val="yellow"/>
        </w:rPr>
        <w:fldChar w:fldCharType="end"/>
      </w:r>
      <w:r w:rsidR="00791A0E">
        <w:t>)</w:t>
      </w:r>
      <w:r>
        <w:t xml:space="preserve">. Unanswerable </w:t>
      </w:r>
      <w:r w:rsidR="00BD2611">
        <w:t>questions</w:t>
      </w:r>
      <w:r>
        <w:t xml:space="preserve"> were removed, resulting in a total of 5266 </w:t>
      </w:r>
      <w:r w:rsidR="008443C7">
        <w:t>question-answer pairs</w:t>
      </w:r>
      <w:r>
        <w:t>.</w:t>
      </w:r>
    </w:p>
    <w:p w14:paraId="477C4EAE" w14:textId="77777777" w:rsidR="00336883" w:rsidRDefault="00B8475B" w:rsidP="00336883">
      <w:pPr>
        <w:pStyle w:val="Abbildung"/>
        <w:keepNext/>
      </w:pPr>
      <w:r>
        <w:lastRenderedPageBreak/>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86181" cy="2525409"/>
                    </a:xfrm>
                    <a:prstGeom prst="rect">
                      <a:avLst/>
                    </a:prstGeom>
                  </pic:spPr>
                </pic:pic>
              </a:graphicData>
            </a:graphic>
          </wp:inline>
        </w:drawing>
      </w:r>
    </w:p>
    <w:p w14:paraId="152C5CF4" w14:textId="6CEFE286" w:rsidR="00B8475B" w:rsidRDefault="00336883" w:rsidP="00302D98">
      <w:pPr>
        <w:pStyle w:val="Beschriftung"/>
      </w:pPr>
      <w:bookmarkStart w:id="90" w:name="_Toc99032925"/>
      <w:r>
        <w:t xml:space="preserve">Figure </w:t>
      </w:r>
      <w:r>
        <w:fldChar w:fldCharType="begin"/>
      </w:r>
      <w:r>
        <w:instrText xml:space="preserve"> SEQ Figure \* ARABIC </w:instrText>
      </w:r>
      <w:r>
        <w:fldChar w:fldCharType="separate"/>
      </w:r>
      <w:r w:rsidR="00A148CE">
        <w:rPr>
          <w:noProof/>
        </w:rPr>
        <w:t>19</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90"/>
    </w:p>
    <w:p w14:paraId="4356A13B" w14:textId="26947275" w:rsidR="00737D1C" w:rsidRDefault="00737D1C" w:rsidP="003A2330">
      <w:r>
        <w:t>To</w:t>
      </w:r>
      <w:r w:rsidR="00807241">
        <w:t xml:space="preserve"> apply BERT for question answering, </w:t>
      </w:r>
      <w:r>
        <w:t>a</w:t>
      </w:r>
      <w:r w:rsidR="00336883">
        <w:t xml:space="preserve"> token-level softmax classifier </w:t>
      </w:r>
      <w:r>
        <w:t xml:space="preserve">is added </w:t>
      </w:r>
      <w:r w:rsidR="00336883">
        <w:t xml:space="preserve">on top of </w:t>
      </w:r>
      <w:r w:rsidR="00756BE8">
        <w:t>it</w:t>
      </w:r>
      <w:r>
        <w:t>. The classifier has two different weight vectors, so that the start and the end of the answer span can be predicted</w:t>
      </w:r>
      <w:r w:rsidR="0015073E">
        <w:t xml:space="preserve"> (see Figure 19)</w:t>
      </w:r>
      <w:r>
        <w:t>. The softmax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22AB41E3" w:rsidR="003A2330" w:rsidRPr="003A2330" w:rsidRDefault="00737D1C" w:rsidP="00E34DF8">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was evaluated via 10-fold cross validation</w:t>
      </w:r>
      <w:r>
        <w:t xml:space="preserve">. </w:t>
      </w:r>
      <w:r w:rsidR="00FF4E63">
        <w:t>The parameters</w:t>
      </w:r>
      <w:r w:rsidR="00A148CE">
        <w:t xml:space="preserve"> </w:t>
      </w:r>
      <w:r w:rsidR="00FF4E63">
        <w:t xml:space="preserve">chosen </w:t>
      </w:r>
      <w:r w:rsidR="00A148CE">
        <w:t>for finetuning were identical for all models and correspond to</w:t>
      </w:r>
      <w:r w:rsidR="00FF4E63">
        <w:t xml:space="preserv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w:t>
      </w:r>
      <w:r w:rsidR="009E31CF">
        <w:t xml:space="preserve">Exact match and F-measure are two common evaluation metrics for question answering and are therefore chosen in this thesis. </w:t>
      </w:r>
      <w:r w:rsidR="00300874">
        <w:t>The aptly named</w:t>
      </w:r>
      <w:r w:rsidR="009E31CF">
        <w:t xml:space="preserve"> exact match</w:t>
      </w:r>
      <w:r w:rsidR="00300874">
        <w:t xml:space="preserve"> metric</w:t>
      </w:r>
      <w:r w:rsidR="009E31CF">
        <w:t xml:space="preserve"> </w:t>
      </w:r>
      <w:r w:rsidR="0071028C">
        <w:t xml:space="preserve">describes the percentage of samples for which the extracted answer exactly matches the ground truth. As soon as the prediction is off by a single character, the sample is scored with zero. </w:t>
      </w:r>
      <w:r w:rsidR="00E34DF8">
        <w:t>In return, t</w:t>
      </w:r>
      <w:r w:rsidR="00300874">
        <w:t>he F-measure is more lenient</w:t>
      </w:r>
      <w:r w:rsidR="00E34DF8">
        <w:t>. It is defined as the harmonic mean between precision and recall, with precision being the proportion of the number of shared words to the total number of words in the prediction and recall being the proportion of the number of shared words to the total number of words in the ground truth</w:t>
      </w:r>
      <w:r w:rsidR="00300874">
        <w:t xml:space="preserve">. </w:t>
      </w:r>
      <w:r w:rsidR="007C0DDB">
        <w:t xml:space="preserve">The hypothesis regarding this task are as follows: </w:t>
      </w:r>
    </w:p>
    <w:p w14:paraId="611F4E11" w14:textId="38CA45E9" w:rsidR="008F0081" w:rsidRDefault="008F0081" w:rsidP="008F0081">
      <w:pPr>
        <w:pStyle w:val="Blockzitat"/>
        <w:spacing w:line="360" w:lineRule="auto"/>
      </w:pPr>
      <w:r w:rsidRPr="005A71A1">
        <w:rPr>
          <w:b/>
          <w:bCs/>
        </w:rPr>
        <w:lastRenderedPageBreak/>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91" w:name="_Toc99022380"/>
      <w:r>
        <w:t>Evaluation</w:t>
      </w:r>
      <w:bookmarkEnd w:id="91"/>
    </w:p>
    <w:p w14:paraId="3BAA9C0D" w14:textId="7A08FA9D" w:rsidR="0094192B" w:rsidRDefault="000931BA" w:rsidP="0094192B">
      <w:pPr>
        <w:pStyle w:val="berschrift2"/>
      </w:pPr>
      <w:bookmarkStart w:id="92" w:name="_Toc99022381"/>
      <w:r>
        <w:t>Information Need</w:t>
      </w:r>
      <w:r w:rsidR="0094192B">
        <w:t xml:space="preserve"> </w:t>
      </w:r>
      <w:r w:rsidR="002F6FB0">
        <w:t>C</w:t>
      </w:r>
      <w:r w:rsidR="0094192B">
        <w:t>lassification</w:t>
      </w:r>
      <w:bookmarkEnd w:id="92"/>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1178307" w:rsidR="00152AC8" w:rsidRPr="00045E24" w:rsidRDefault="00152AC8" w:rsidP="001D3F45">
            <w:pPr>
              <w:spacing w:line="240" w:lineRule="auto"/>
              <w:jc w:val="left"/>
              <w:rPr>
                <w:sz w:val="18"/>
                <w:szCs w:val="16"/>
              </w:rPr>
            </w:pPr>
            <w:r w:rsidRPr="00045E24">
              <w:rPr>
                <w:sz w:val="18"/>
                <w:szCs w:val="16"/>
              </w:rPr>
              <w:t>BERT</w:t>
            </w:r>
            <w:r w:rsidR="005047E1" w:rsidRPr="005047E1">
              <w:rPr>
                <w:sz w:val="18"/>
                <w:szCs w:val="16"/>
                <w:vertAlign w:val="subscript"/>
              </w:rPr>
              <w:t>BASE_UNCASED</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bookmarkStart w:id="93" w:name="_Toc99033583"/>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bookmarkEnd w:id="93"/>
    </w:p>
    <w:p w14:paraId="133E6BF0" w14:textId="0AC68A06" w:rsidR="00A120C1" w:rsidRDefault="00B8552A" w:rsidP="005047E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13793D">
        <w:t xml:space="preserve">listed in </w:t>
      </w:r>
      <w:r w:rsidR="00803871" w:rsidRPr="0013793D">
        <w:t>T</w:t>
      </w:r>
      <w:r w:rsidRPr="0013793D">
        <w:t xml:space="preserve">able </w:t>
      </w:r>
      <w:r w:rsidR="00803871" w:rsidRPr="0013793D">
        <w:t>5. Note that results are macro-averaged over all classes</w:t>
      </w:r>
      <w:r w:rsidRPr="0013793D">
        <w:t>.</w:t>
      </w:r>
      <w:r w:rsidR="00003EA2">
        <w:t xml:space="preserve"> </w:t>
      </w:r>
      <w:r w:rsidR="005047E1">
        <w:t xml:space="preserve">The results </w:t>
      </w:r>
      <w:r>
        <w:t>show that CookBERT performs best for both conditions, followed by BER</w:t>
      </w:r>
      <w:r w:rsidR="005047E1">
        <w:t>T</w:t>
      </w:r>
      <w:r w:rsidR="005047E1" w:rsidRPr="005047E1">
        <w:rPr>
          <w:vertAlign w:val="subscript"/>
        </w:rPr>
        <w:t>BASE_UNCASED</w:t>
      </w:r>
      <w:r w:rsidR="005047E1">
        <w:t xml:space="preserve">, </w:t>
      </w:r>
      <w:r>
        <w:t>which</w:t>
      </w:r>
      <w:r w:rsidR="005047E1">
        <w:t xml:space="preserve"> in turn</w:t>
      </w:r>
      <w:r>
        <w:t xml:space="preserve"> outperforms FoodBERT in both conditions. 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conditions, a one-way ANOVA, followed by a pairwise post-hoc t-test with Bonferroni-adjusted values was conducted. When comparing the model performance</w:t>
      </w:r>
      <w:r w:rsidR="000F2108">
        <w:t>s</w:t>
      </w:r>
      <w:r w:rsidR="006208C7">
        <w:t xml:space="preserve"> for the </w:t>
      </w:r>
      <w:r w:rsidR="006208C7" w:rsidRPr="006208C7">
        <w:rPr>
          <w:i/>
          <w:iCs/>
        </w:rPr>
        <w:t>no context</w:t>
      </w:r>
      <w:r w:rsidR="006208C7">
        <w:t xml:space="preserve"> condition, no significant differences were found (F = 1.5</w:t>
      </w:r>
      <w:r w:rsidR="0025241A">
        <w:t>8</w:t>
      </w:r>
      <w:r w:rsidR="006208C7">
        <w:t>, p = .2</w:t>
      </w:r>
      <w:r w:rsidR="0025241A">
        <w:t>1</w:t>
      </w:r>
      <w:r w:rsidR="006208C7">
        <w:t xml:space="preserve">).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w:t>
      </w:r>
      <w:r w:rsidR="007950D6">
        <w:t xml:space="preserve"> </w:t>
      </w:r>
      <w:r w:rsidR="0025241A">
        <w:t>&lt;</w:t>
      </w:r>
      <w:r w:rsidR="007950D6">
        <w:t xml:space="preserve"> </w:t>
      </w:r>
      <w:r w:rsidR="000776C7">
        <w:t>.00</w:t>
      </w:r>
      <w:r w:rsidR="0025241A">
        <w:t>1</w:t>
      </w:r>
      <w:r w:rsidR="000776C7">
        <w:t>)</w:t>
      </w:r>
      <w:r w:rsidR="000F2108">
        <w:t>, but t</w:t>
      </w:r>
      <w:r w:rsidR="00A120C1">
        <w:t xml:space="preserve">he </w:t>
      </w:r>
      <w:r w:rsidR="000F2108">
        <w:t>findings</w:t>
      </w:r>
      <w:r w:rsidR="000776C7">
        <w:t xml:space="preserve"> between CookBERT and </w:t>
      </w:r>
      <w:r w:rsidR="0025241A">
        <w:t>BERT</w:t>
      </w:r>
      <w:r w:rsidR="0025241A" w:rsidRPr="005047E1">
        <w:rPr>
          <w:vertAlign w:val="subscript"/>
        </w:rPr>
        <w:t>BASE_UNCASED</w:t>
      </w:r>
      <w:r w:rsidR="0025241A">
        <w:t xml:space="preserve"> </w:t>
      </w:r>
      <w:r w:rsidR="000776C7">
        <w:t xml:space="preserve">(p = .062) and </w:t>
      </w:r>
      <w:r w:rsidR="0025241A">
        <w:t>BERT</w:t>
      </w:r>
      <w:r w:rsidR="0025241A" w:rsidRPr="005047E1">
        <w:rPr>
          <w:vertAlign w:val="subscript"/>
        </w:rPr>
        <w:t>BASE_UNCASED</w:t>
      </w:r>
      <w:r w:rsidR="0025241A">
        <w:t xml:space="preserve"> </w:t>
      </w:r>
      <w:r w:rsidR="000776C7">
        <w:t>and FoodBERT (p = .1</w:t>
      </w:r>
      <w:r w:rsidR="0025241A">
        <w:t>8</w:t>
      </w:r>
      <w:r w:rsidR="000776C7">
        <w:t xml:space="preserve">) are not significant. </w:t>
      </w:r>
    </w:p>
    <w:p w14:paraId="48DFA416" w14:textId="6626B0F9"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w:t>
      </w:r>
      <w:r w:rsidR="007950D6">
        <w:t>BERT</w:t>
      </w:r>
      <w:r w:rsidR="007950D6" w:rsidRPr="005047E1">
        <w:rPr>
          <w:vertAlign w:val="subscript"/>
        </w:rPr>
        <w:t>BASE_UNCASED</w:t>
      </w:r>
      <w:r w:rsidR="007950D6">
        <w:t xml:space="preserve"> </w:t>
      </w:r>
      <w:r w:rsidR="009B7FA1">
        <w:t>(p = .03</w:t>
      </w:r>
      <w:r w:rsidR="007950D6">
        <w:t>4</w:t>
      </w:r>
      <w:r w:rsidR="009B7FA1">
        <w:t xml:space="preserve">) and FoodBERT (p </w:t>
      </w:r>
      <w:r w:rsidR="007950D6">
        <w:t xml:space="preserve">&lt; </w:t>
      </w:r>
      <w:r w:rsidR="009B7FA1">
        <w:t>.00</w:t>
      </w:r>
      <w:r w:rsidR="007950D6">
        <w:t>1</w:t>
      </w:r>
      <w:r w:rsidR="009B7FA1">
        <w:t xml:space="preserve">). No significant difference was found between FoodBERT and </w:t>
      </w:r>
      <w:r w:rsidR="007950D6">
        <w:t>BERT</w:t>
      </w:r>
      <w:r w:rsidR="007950D6" w:rsidRPr="005047E1">
        <w:rPr>
          <w:vertAlign w:val="subscript"/>
        </w:rPr>
        <w:t>BASE_UNCASED</w:t>
      </w:r>
      <w:r w:rsidR="007950D6">
        <w:t xml:space="preserve"> </w:t>
      </w:r>
      <w:r w:rsidR="009B7FA1">
        <w:t>(p = .2</w:t>
      </w:r>
      <w:r w:rsidR="007950D6">
        <w:t>7</w:t>
      </w:r>
      <w:r w:rsidR="009B7FA1">
        <w:t>).</w:t>
      </w:r>
      <w:r>
        <w:t xml:space="preserve"> The overall performance over both conditions is 52.38% for CookBERT, 45.77% for </w:t>
      </w:r>
      <w:r w:rsidR="007950D6">
        <w:t>BERT</w:t>
      </w:r>
      <w:r w:rsidR="007950D6" w:rsidRPr="005047E1">
        <w:rPr>
          <w:vertAlign w:val="subscript"/>
        </w:rPr>
        <w:t>BASE_UNCASED</w:t>
      </w:r>
      <w:r w:rsidR="007950D6">
        <w:t xml:space="preserve"> </w:t>
      </w:r>
      <w:r>
        <w:t xml:space="preserve">and 41.21% for FoodBERT. </w:t>
      </w:r>
    </w:p>
    <w:p w14:paraId="70369AFF" w14:textId="7AA0D88C"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M =</w:t>
      </w:r>
      <w:r w:rsidR="00F7501D">
        <w:t xml:space="preserve"> </w:t>
      </w:r>
      <w:r w:rsidR="00A52EC0" w:rsidRPr="00FF4805">
        <w:t xml:space="preserve">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w:t>
      </w:r>
      <w:r w:rsidR="00F7501D">
        <w:t xml:space="preserve"> = </w:t>
      </w:r>
      <w:r w:rsidR="00A52EC0" w:rsidRPr="00FF4805">
        <w:t>50.72%)</w:t>
      </w:r>
      <w:r w:rsidR="00D11AC1" w:rsidRPr="00FF4805">
        <w:t>,</w:t>
      </w:r>
      <w:r w:rsidR="00ED24A8" w:rsidRPr="00FF4805">
        <w:t xml:space="preserve"> </w:t>
      </w:r>
      <w:r w:rsidR="0018221C" w:rsidRPr="00FF4805">
        <w:t>these findings are not significant (</w:t>
      </w:r>
      <w:r w:rsidR="00D11AC1" w:rsidRPr="00FF4805">
        <w:t>F = 0.8</w:t>
      </w:r>
      <w:r w:rsidR="00F7501D">
        <w:t>2</w:t>
      </w:r>
      <w:r w:rsidR="00D11AC1" w:rsidRPr="00FF4805">
        <w:t>, p = .3</w:t>
      </w:r>
      <w:r w:rsidR="00F7501D">
        <w:t>7</w:t>
      </w:r>
      <w:r w:rsidR="0018221C" w:rsidRPr="00FF4805">
        <w:t>).</w:t>
      </w:r>
    </w:p>
    <w:p w14:paraId="6DF02C79" w14:textId="1359F47A" w:rsidR="0094192B" w:rsidRDefault="003353B4" w:rsidP="0094192B">
      <w:pPr>
        <w:pStyle w:val="berschrift2"/>
      </w:pPr>
      <w:bookmarkStart w:id="94" w:name="_Toc99022382"/>
      <w:r>
        <w:t>Food Entity Tagging</w:t>
      </w:r>
      <w:bookmarkEnd w:id="94"/>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4E3254FF" w:rsidR="00A31779" w:rsidRPr="00955995" w:rsidRDefault="008322BD" w:rsidP="001C5E9D">
            <w:pPr>
              <w:spacing w:line="240" w:lineRule="auto"/>
              <w:jc w:val="left"/>
              <w:rPr>
                <w:b/>
                <w:bCs/>
                <w:sz w:val="18"/>
                <w:szCs w:val="18"/>
              </w:rPr>
            </w:pPr>
            <w:r>
              <w:rPr>
                <w:b/>
                <w:bCs/>
                <w:sz w:val="18"/>
                <w:szCs w:val="18"/>
              </w:rPr>
              <w:t>Tagging-</w:t>
            </w:r>
            <w:r w:rsidR="00A31779"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51BFD799" w:rsidR="00A31779" w:rsidRPr="00955995" w:rsidRDefault="007304AD" w:rsidP="001C5E9D">
            <w:pPr>
              <w:spacing w:line="240" w:lineRule="auto"/>
              <w:jc w:val="left"/>
              <w:rPr>
                <w:sz w:val="18"/>
                <w:szCs w:val="18"/>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7AF029C0" w:rsidR="007B1FE9" w:rsidRDefault="008D03D0" w:rsidP="008D03D0">
      <w:pPr>
        <w:pStyle w:val="Beschriftung"/>
      </w:pPr>
      <w:bookmarkStart w:id="95" w:name="_Toc99033584"/>
      <w:r>
        <w:t xml:space="preserve">Table </w:t>
      </w:r>
      <w:r>
        <w:fldChar w:fldCharType="begin"/>
      </w:r>
      <w:r>
        <w:instrText xml:space="preserve"> SEQ Table \* ARABIC </w:instrText>
      </w:r>
      <w:r>
        <w:fldChar w:fldCharType="separate"/>
      </w:r>
      <w:r w:rsidR="001A6633">
        <w:rPr>
          <w:noProof/>
        </w:rPr>
        <w:t>6</w:t>
      </w:r>
      <w:r>
        <w:fldChar w:fldCharType="end"/>
      </w:r>
      <w:r>
        <w:t xml:space="preserve">: </w:t>
      </w:r>
      <w:r w:rsidR="003353B4">
        <w:t>Food entity tagging</w:t>
      </w:r>
      <w:r>
        <w:t xml:space="preserve"> experiment results after 10-fold cross validation grouped by model and </w:t>
      </w:r>
      <w:r w:rsidR="000F13BB">
        <w:t xml:space="preserve">tagging </w:t>
      </w:r>
      <w:r>
        <w:t>task.</w:t>
      </w:r>
      <w:bookmarkEnd w:id="95"/>
    </w:p>
    <w:p w14:paraId="6C43FA5D" w14:textId="4C36D0EC" w:rsidR="003D64BE" w:rsidRDefault="00DE520F" w:rsidP="003D64BE">
      <w:r>
        <w:t xml:space="preserve">The results </w:t>
      </w:r>
      <w:r w:rsidR="00A515CE">
        <w:t xml:space="preserve">for the precision, recall and F-measure </w:t>
      </w:r>
      <w:r>
        <w:t xml:space="preserve">for the </w:t>
      </w:r>
      <w:r w:rsidR="003353B4">
        <w:t>food entity tagging</w:t>
      </w:r>
      <w:r>
        <w:t xml:space="preserve"> task are </w:t>
      </w:r>
      <w:r w:rsidRPr="00A118E4">
        <w:t xml:space="preserve">listed in </w:t>
      </w:r>
      <w:r w:rsidR="00A118E4" w:rsidRPr="00A118E4">
        <w:t>T</w:t>
      </w:r>
      <w:r w:rsidRPr="00A118E4">
        <w:t xml:space="preserve">able </w:t>
      </w:r>
      <w:r w:rsidR="00A118E4" w:rsidRPr="00A118E4">
        <w:t>6</w:t>
      </w:r>
      <w:r>
        <w:t>.</w:t>
      </w:r>
      <w:r w:rsidR="00331A26">
        <w:t xml:space="preserve"> </w:t>
      </w:r>
      <w:r w:rsidR="00860E2D">
        <w:t>It shows</w:t>
      </w:r>
      <w:r w:rsidR="00656A7B">
        <w:t xml:space="preserve"> the order of the best-performing models is the same </w:t>
      </w:r>
      <w:r w:rsidR="00BF30F2">
        <w:t>across</w:t>
      </w:r>
      <w:r w:rsidR="00656A7B">
        <w:t xml:space="preserve"> all tasks: CookBERT achieves </w:t>
      </w:r>
      <w:r w:rsidR="000D4C3E">
        <w:t>superior</w:t>
      </w:r>
      <w:r w:rsidR="00831E6D">
        <w:t>ly</w:t>
      </w:r>
      <w:r w:rsidR="00656A7B">
        <w:t xml:space="preserve"> performance </w:t>
      </w:r>
      <w:r w:rsidR="00325C1C">
        <w:t>on</w:t>
      </w:r>
      <w:r w:rsidR="00656A7B">
        <w:t xml:space="preserve"> all tasks, followed by </w:t>
      </w:r>
      <w:r w:rsidR="007B677B">
        <w:t>BERT</w:t>
      </w:r>
      <w:r w:rsidR="007B677B" w:rsidRPr="007B677B">
        <w:rPr>
          <w:vertAlign w:val="subscript"/>
        </w:rPr>
        <w:t>BASE_UNCASED</w:t>
      </w:r>
      <w:r w:rsidR="00656A7B">
        <w:t xml:space="preserve">, and FoodBERT consistently performs worst. </w:t>
      </w:r>
    </w:p>
    <w:p w14:paraId="56B509D0" w14:textId="4809374A" w:rsidR="003D64BE" w:rsidRDefault="009F64D9" w:rsidP="007F4A7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r w:rsidR="003D64BE">
        <w:t xml:space="preserve">Comparing CookBERT to FoodBERT, CookBERT performs significantly better on four tasks, including </w:t>
      </w:r>
      <w:r w:rsidR="003D64BE">
        <w:rPr>
          <w:i/>
          <w:iCs/>
        </w:rPr>
        <w:t>F</w:t>
      </w:r>
      <w:r w:rsidR="003D64BE" w:rsidRPr="009527D8">
        <w:rPr>
          <w:i/>
          <w:iCs/>
        </w:rPr>
        <w:t>ood-classification</w:t>
      </w:r>
      <w:r w:rsidR="003D64BE">
        <w:t xml:space="preserve">, </w:t>
      </w:r>
      <w:proofErr w:type="spellStart"/>
      <w:r w:rsidR="003D64BE" w:rsidRPr="003D64BE">
        <w:rPr>
          <w:i/>
          <w:iCs/>
        </w:rPr>
        <w:t>FoodOn</w:t>
      </w:r>
      <w:proofErr w:type="spellEnd"/>
      <w:r w:rsidR="003D64BE">
        <w:t xml:space="preserve">, </w:t>
      </w:r>
      <w:r w:rsidR="003D64BE" w:rsidRPr="003D64BE">
        <w:rPr>
          <w:i/>
          <w:iCs/>
        </w:rPr>
        <w:t>Hansard-parent</w:t>
      </w:r>
      <w:r w:rsidR="003D64BE">
        <w:t xml:space="preserve"> and </w:t>
      </w:r>
      <w:r w:rsidR="003D64BE" w:rsidRPr="003D64BE">
        <w:rPr>
          <w:i/>
          <w:iCs/>
        </w:rPr>
        <w:t>SNOMED CT</w:t>
      </w:r>
      <w:r w:rsidR="007F4A7E">
        <w:t>, with p &lt; .001 in each case</w:t>
      </w:r>
      <w:r w:rsidR="003D64BE">
        <w:t>. In comparison to BER</w:t>
      </w:r>
      <w:r w:rsidR="007B677B">
        <w:t>T</w:t>
      </w:r>
      <w:r w:rsidR="007B677B" w:rsidRPr="007B677B">
        <w:rPr>
          <w:vertAlign w:val="subscript"/>
        </w:rPr>
        <w:t>BASE_UNCASED</w:t>
      </w:r>
      <w:r w:rsidR="003D64BE">
        <w:t>, CookBERT</w:t>
      </w:r>
      <w:r w:rsidR="00EB15D8">
        <w:t xml:space="preserve"> </w:t>
      </w:r>
      <w:r w:rsidR="003D64BE">
        <w:t xml:space="preserve">performs significantly better on the three tasks </w:t>
      </w:r>
      <w:r w:rsidR="003D64BE" w:rsidRPr="002357AC">
        <w:rPr>
          <w:i/>
          <w:iCs/>
        </w:rPr>
        <w:t>Food-classification</w:t>
      </w:r>
      <w:r w:rsidR="003D64BE">
        <w:t xml:space="preserve"> (p </w:t>
      </w:r>
      <w:r w:rsidR="002357AC">
        <w:t>&lt;</w:t>
      </w:r>
      <w:r w:rsidR="003D64BE">
        <w:t xml:space="preserve"> </w:t>
      </w:r>
      <w:r w:rsidR="002357AC">
        <w:t>.00</w:t>
      </w:r>
      <w:r w:rsidR="003D64BE">
        <w:t xml:space="preserve">1), </w:t>
      </w:r>
      <w:proofErr w:type="spellStart"/>
      <w:r w:rsidR="003D64BE" w:rsidRPr="002357AC">
        <w:rPr>
          <w:i/>
          <w:iCs/>
        </w:rPr>
        <w:t>FoodOn</w:t>
      </w:r>
      <w:proofErr w:type="spellEnd"/>
      <w:r w:rsidR="003D64BE">
        <w:t xml:space="preserve"> (p = .00</w:t>
      </w:r>
      <w:r w:rsidR="002357AC">
        <w:t>2</w:t>
      </w:r>
      <w:r w:rsidR="003D64BE">
        <w:t xml:space="preserve">) </w:t>
      </w:r>
      <w:r w:rsidR="002357AC">
        <w:t>and</w:t>
      </w:r>
      <w:r w:rsidR="003D64BE">
        <w:t xml:space="preserve"> </w:t>
      </w:r>
      <w:r w:rsidR="003D64BE" w:rsidRPr="002357AC">
        <w:rPr>
          <w:i/>
          <w:iCs/>
        </w:rPr>
        <w:t>SNOMED CT</w:t>
      </w:r>
      <w:r w:rsidR="003D64BE">
        <w:t xml:space="preserve"> (p = .00</w:t>
      </w:r>
      <w:r w:rsidR="002357AC">
        <w:t>2)</w:t>
      </w:r>
      <w:r w:rsidR="003C182A">
        <w:t xml:space="preserve">, but this is not the case for the </w:t>
      </w:r>
      <w:r w:rsidR="003C182A" w:rsidRPr="002357AC">
        <w:rPr>
          <w:i/>
          <w:iCs/>
        </w:rPr>
        <w:t>Hansard-parent</w:t>
      </w:r>
      <w:r w:rsidR="003C182A">
        <w:t xml:space="preserve"> task (p = </w:t>
      </w:r>
      <w:r w:rsidR="002357AC">
        <w:t>.0</w:t>
      </w:r>
      <w:r w:rsidR="003C182A">
        <w:t>67).</w:t>
      </w:r>
      <w:r w:rsidR="000B4D1D">
        <w:t xml:space="preserve"> Similar to CookBERT, </w:t>
      </w:r>
      <w:r w:rsidR="007B677B">
        <w:t>BERT</w:t>
      </w:r>
      <w:r w:rsidR="007B677B" w:rsidRPr="007B677B">
        <w:rPr>
          <w:vertAlign w:val="subscript"/>
        </w:rPr>
        <w:t>BASE_UNCASED</w:t>
      </w:r>
      <w:r w:rsidR="007B677B">
        <w:t xml:space="preserve"> </w:t>
      </w:r>
      <w:r w:rsidR="000B4D1D">
        <w:t xml:space="preserve">performs significantly better than FoodBERT on the four tasks </w:t>
      </w:r>
      <w:r w:rsidR="000B4D1D">
        <w:rPr>
          <w:i/>
          <w:iCs/>
        </w:rPr>
        <w:t>F</w:t>
      </w:r>
      <w:r w:rsidR="000B4D1D" w:rsidRPr="009527D8">
        <w:rPr>
          <w:i/>
          <w:iCs/>
        </w:rPr>
        <w:t>ood-classification</w:t>
      </w:r>
      <w:r w:rsidR="002357AC">
        <w:t>,</w:t>
      </w:r>
      <w:r w:rsidR="000B4D1D">
        <w:rPr>
          <w:i/>
          <w:iCs/>
        </w:rPr>
        <w:t xml:space="preserve"> </w:t>
      </w:r>
      <w:proofErr w:type="spellStart"/>
      <w:r w:rsidR="000B4D1D" w:rsidRPr="007F4A7E">
        <w:rPr>
          <w:i/>
          <w:iCs/>
        </w:rPr>
        <w:t>FoodOn</w:t>
      </w:r>
      <w:proofErr w:type="spellEnd"/>
      <w:r w:rsidR="000B4D1D">
        <w:t xml:space="preserve">, </w:t>
      </w:r>
      <w:r w:rsidR="000B4D1D" w:rsidRPr="002357AC">
        <w:rPr>
          <w:i/>
          <w:iCs/>
        </w:rPr>
        <w:t>Hansard-parent</w:t>
      </w:r>
      <w:r w:rsidR="000B4D1D">
        <w:t xml:space="preserve"> </w:t>
      </w:r>
      <w:r w:rsidR="002357AC">
        <w:t>and</w:t>
      </w:r>
      <w:r w:rsidR="000B4D1D">
        <w:t xml:space="preserve"> </w:t>
      </w:r>
      <w:r w:rsidR="000B4D1D" w:rsidRPr="002357AC">
        <w:rPr>
          <w:i/>
          <w:iCs/>
        </w:rPr>
        <w:t>SNOMED CT</w:t>
      </w:r>
      <w:r w:rsidR="007F4A7E" w:rsidRPr="007F4A7E">
        <w:t xml:space="preserve">, </w:t>
      </w:r>
      <w:r w:rsidR="00383393">
        <w:t>where</w:t>
      </w:r>
      <w:r w:rsidR="007F4A7E" w:rsidRPr="007F4A7E">
        <w:t xml:space="preserve"> p &lt; .001 </w:t>
      </w:r>
      <w:r w:rsidR="00383393">
        <w:t>applies in</w:t>
      </w:r>
      <w:r w:rsidR="007F4A7E" w:rsidRPr="007F4A7E">
        <w:t xml:space="preserve"> each case</w:t>
      </w:r>
      <w:r w:rsidR="000B4D1D" w:rsidRPr="007F4A7E">
        <w:t>.</w:t>
      </w:r>
      <w:r w:rsidR="000B4D1D">
        <w:t xml:space="preserve"> </w:t>
      </w:r>
      <w:r w:rsidR="000B4D1D" w:rsidRPr="00325C1C">
        <w:rPr>
          <w:i/>
          <w:iCs/>
        </w:rPr>
        <w:t>Hansard-closest</w:t>
      </w:r>
      <w:r w:rsidR="000B4D1D">
        <w:t xml:space="preserve"> is the only task </w:t>
      </w:r>
      <w:r w:rsidR="000B4D1D">
        <w:lastRenderedPageBreak/>
        <w:t xml:space="preserve">where no significant performance differences between </w:t>
      </w:r>
      <w:r w:rsidR="00EB15D8">
        <w:t xml:space="preserve">any of </w:t>
      </w:r>
      <w:r w:rsidR="000B4D1D">
        <w:t>the three models could be found (F = 1.31, p = .2</w:t>
      </w:r>
      <w:r w:rsidR="002357AC">
        <w:t>7</w:t>
      </w:r>
      <w:r w:rsidR="000B4D1D">
        <w:t>).</w:t>
      </w:r>
    </w:p>
    <w:p w14:paraId="6BA03A53" w14:textId="0E6CB5BD" w:rsidR="00D34CF6" w:rsidRPr="00D34CF6" w:rsidRDefault="000E7180" w:rsidP="000B4D1D">
      <w:pPr>
        <w:pStyle w:val="Folgeabsatz"/>
      </w:pPr>
      <w:r>
        <w:t>The</w:t>
      </w:r>
      <w:r w:rsidR="000B4D1D">
        <w:t xml:space="preserve"> overall performance for </w:t>
      </w:r>
      <w:r w:rsidR="003353B4">
        <w:t>food entity tagging</w:t>
      </w:r>
      <w:r w:rsidR="000B4D1D">
        <w:t xml:space="preserve"> on the FoodBase corpus, given as the macro-averaged F-measure over all </w:t>
      </w:r>
      <w:r w:rsidR="00383393">
        <w:t>tagging tasks</w:t>
      </w:r>
      <w:r w:rsidR="000B4D1D">
        <w:t>,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96" w:name="_Toc99022383"/>
      <w:r>
        <w:t>Question Answering</w:t>
      </w:r>
      <w:bookmarkEnd w:id="96"/>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023D4CAF" w:rsidR="005273E8" w:rsidRPr="005273E8" w:rsidRDefault="007304AD" w:rsidP="005273E8">
            <w:pPr>
              <w:jc w:val="left"/>
              <w:rPr>
                <w:sz w:val="18"/>
                <w:szCs w:val="16"/>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bookmarkStart w:id="97" w:name="_Toc99033585"/>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bookmarkEnd w:id="97"/>
    </w:p>
    <w:p w14:paraId="59F18EA0" w14:textId="7B803360" w:rsidR="00197618" w:rsidRPr="00197618" w:rsidRDefault="00197618" w:rsidP="00197618">
      <w:r>
        <w:t xml:space="preserve">The results for the exact match and F-measure for the question answering task are listed in </w:t>
      </w:r>
      <w:r w:rsidR="001B3D4E" w:rsidRPr="001B3D4E">
        <w:t>T</w:t>
      </w:r>
      <w:r w:rsidRPr="001B3D4E">
        <w:t xml:space="preserve">able </w:t>
      </w:r>
      <w:r w:rsidR="001B3D4E" w:rsidRPr="001B3D4E">
        <w:t>7</w:t>
      </w:r>
      <w:r w:rsidRPr="001B3D4E">
        <w:t>.</w:t>
      </w:r>
      <w:r w:rsidR="001F134F">
        <w:t xml:space="preserve"> </w:t>
      </w:r>
      <w:r w:rsidR="006A646B">
        <w:t xml:space="preserve">Between the three models, </w:t>
      </w:r>
      <w:r w:rsidR="007B677B">
        <w:t>BERT</w:t>
      </w:r>
      <w:r w:rsidR="007B677B" w:rsidRPr="007B677B">
        <w:rPr>
          <w:vertAlign w:val="subscript"/>
        </w:rPr>
        <w:t>BASE_UNCASED</w:t>
      </w:r>
      <w:r w:rsidR="007B677B">
        <w:t xml:space="preserve"> </w:t>
      </w:r>
      <w:r w:rsidR="006A646B">
        <w:t>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r w:rsidR="007B677B">
        <w:t>BERT</w:t>
      </w:r>
      <w:r w:rsidR="007B677B" w:rsidRPr="007B677B">
        <w:rPr>
          <w:vertAlign w:val="subscript"/>
        </w:rPr>
        <w:t>BASE_UNCASED</w:t>
      </w:r>
      <w:r w:rsidR="00B270F2">
        <w:t xml:space="preserve"> performance (p = .072). However, </w:t>
      </w:r>
      <w:r w:rsidR="00F719EC">
        <w:t xml:space="preserve">both CookBERT and </w:t>
      </w:r>
      <w:r w:rsidR="007B677B">
        <w:t>BERT</w:t>
      </w:r>
      <w:r w:rsidR="007B677B" w:rsidRPr="007B677B">
        <w:rPr>
          <w:vertAlign w:val="subscript"/>
        </w:rPr>
        <w:t>BASE_UNCASED</w:t>
      </w:r>
      <w:r w:rsidR="00F719EC">
        <w:t xml:space="preserve"> perform significantly better than FoodBERT</w:t>
      </w:r>
      <w:r w:rsidR="007B677B">
        <w:t xml:space="preserve">, with p &lt; .001 in both cases. </w:t>
      </w:r>
    </w:p>
    <w:p w14:paraId="76E42AE8" w14:textId="777968E4" w:rsidR="00D13EAC" w:rsidRDefault="00B40B67" w:rsidP="00D13EAC">
      <w:pPr>
        <w:pStyle w:val="berschrift1"/>
      </w:pPr>
      <w:bookmarkStart w:id="98" w:name="_Toc99022384"/>
      <w:r>
        <w:t>Discussion</w:t>
      </w:r>
      <w:bookmarkEnd w:id="98"/>
    </w:p>
    <w:p w14:paraId="5ECBE027" w14:textId="538D3DD9" w:rsidR="004B6F54" w:rsidRDefault="00254D70" w:rsidP="00484CBE">
      <w:r>
        <w:t xml:space="preserve">Before discussing the </w:t>
      </w:r>
      <w:r w:rsidR="007369FD">
        <w:t>meaning and relevance of the results and answering the research question</w:t>
      </w:r>
      <w:r>
        <w:t>, the hypotheses formulated in section</w:t>
      </w:r>
      <w:r w:rsidR="00916243">
        <w:t xml:space="preserve"> </w:t>
      </w:r>
      <w:r w:rsidR="00916243">
        <w:fldChar w:fldCharType="begin"/>
      </w:r>
      <w:r w:rsidR="00916243">
        <w:instrText xml:space="preserve"> REF _Ref99139164 \r \h </w:instrText>
      </w:r>
      <w:r w:rsidR="00916243">
        <w:fldChar w:fldCharType="separate"/>
      </w:r>
      <w:r w:rsidR="00916243">
        <w:t>3.6</w:t>
      </w:r>
      <w:r w:rsidR="00916243">
        <w:fldChar w:fldCharType="end"/>
      </w:r>
      <w:r>
        <w:t xml:space="preserve"> are first taken up again. </w:t>
      </w:r>
      <w:r w:rsidR="001056B4">
        <w:t>When looking at the performance of CookBERT for the classification of cooking information needs, a clear benefit of the domain adapt</w:t>
      </w:r>
      <w:r w:rsidR="00407A04">
        <w:t>at</w:t>
      </w:r>
      <w:r w:rsidR="001056B4">
        <w: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w:t>
      </w:r>
      <w:r w:rsidR="00C161D9">
        <w:t xml:space="preserve">of the task </w:t>
      </w:r>
      <w:r w:rsidR="001056B4">
        <w:t>condition</w:t>
      </w:r>
      <w:r w:rsidR="00C161D9">
        <w:t>s</w:t>
      </w:r>
      <w:r w:rsidR="001056B4">
        <w:t xml:space="preserve">,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 xml:space="preserve">In comparison to the also </w:t>
      </w:r>
      <w:r w:rsidR="00917216">
        <w:t>domain specific</w:t>
      </w:r>
      <w:r w:rsidR="00860E76">
        <w:t xml:space="preserve"> FoodBERT, </w:t>
      </w:r>
      <w:proofErr w:type="spellStart"/>
      <w:r w:rsidR="00860E76">
        <w:t>CookBERT’s</w:t>
      </w:r>
      <w:proofErr w:type="spellEnd"/>
      <w:r w:rsidR="00860E76">
        <w:t xml:space="preserve"> overall performance for this task is significantly better as well, which 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r w:rsidR="00884068" w:rsidRPr="00860E76">
        <w:t>condition</w:t>
      </w:r>
      <w:r w:rsidR="00884068">
        <w:t xml:space="preserve"> but</w:t>
      </w:r>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supported, </w:t>
      </w:r>
      <w:r w:rsidR="005459CD">
        <w:t xml:space="preserve">it is still assumed that </w:t>
      </w:r>
      <w:proofErr w:type="spellStart"/>
      <w:r w:rsidR="005459CD">
        <w:lastRenderedPageBreak/>
        <w:t>CookBERT’s</w:t>
      </w:r>
      <w:proofErr w:type="spellEnd"/>
      <w:r w:rsidR="005459CD">
        <w:t xml:space="preserve"> performance in classifying certain information needs benefits from additional context information from previous utterances, </w:t>
      </w:r>
      <w:r w:rsidR="00603B68">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1VDA4OjM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AE564F">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VQwODoz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Cooking domain adapt</w:t>
      </w:r>
      <w:r w:rsidR="00407A04">
        <w:t>at</w:t>
      </w:r>
      <w:r w:rsidR="0070214C">
        <w:t xml:space="preserve">ion is also beneficial for the </w:t>
      </w:r>
      <w:r w:rsidR="003353B4">
        <w:t>food entity tagging</w:t>
      </w:r>
      <w:r w:rsidR="0070214C">
        <w:t xml:space="preserve">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proofErr w:type="spellStart"/>
      <w:r w:rsidR="0070214C" w:rsidRPr="0070214C">
        <w:rPr>
          <w:i/>
          <w:iCs/>
        </w:rPr>
        <w:t>FoodOn</w:t>
      </w:r>
      <w:proofErr w:type="spellEnd"/>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proofErr w:type="spellStart"/>
      <w:r w:rsidR="00A51A11" w:rsidRPr="00A51A11">
        <w:rPr>
          <w:i/>
          <w:iCs/>
        </w:rPr>
        <w:t>FoodOn</w:t>
      </w:r>
      <w:proofErr w:type="spellEnd"/>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 and thus the hypothesis for this tagging scheme</w:t>
      </w:r>
      <w:r w:rsidR="00A51A11">
        <w:t xml:space="preserve"> </w:t>
      </w:r>
      <w:r w:rsidR="007369FD">
        <w:t xml:space="preserve">is </w:t>
      </w:r>
      <w:r w:rsidR="00A51A11">
        <w:t xml:space="preserve">not supported. </w:t>
      </w:r>
      <w:r w:rsidR="00B53BEB">
        <w:t xml:space="preserve">Question answering is the only task where </w:t>
      </w:r>
      <w:r w:rsidR="00734C47">
        <w:t xml:space="preserve">the domain </w:t>
      </w:r>
      <w:r w:rsidR="00407A04">
        <w:t xml:space="preserve">adaptation </w:t>
      </w:r>
      <w:r w:rsidR="00734C47">
        <w:t>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supported. </w:t>
      </w:r>
      <w:r w:rsidR="00B96168">
        <w:t xml:space="preserve">In return, </w:t>
      </w:r>
      <w:r w:rsidR="00B96168" w:rsidRPr="00000250">
        <w:rPr>
          <w:b/>
          <w:bCs/>
        </w:rPr>
        <w:t>H3.2</w:t>
      </w:r>
      <w:r w:rsidR="00B96168">
        <w:t xml:space="preserve"> is supported, as CookBERT performs significantly better than FoodBERT, nonetheless. </w:t>
      </w:r>
    </w:p>
    <w:p w14:paraId="0FA828A3" w14:textId="7F99D92C" w:rsidR="00854850" w:rsidRDefault="00407A04" w:rsidP="00854850">
      <w:pPr>
        <w:pStyle w:val="Folgeabsatz"/>
      </w:pPr>
      <w:r>
        <w:t>Based on these findings, t</w:t>
      </w:r>
      <w:r w:rsidR="00390DBB">
        <w:t xml:space="preserve">he </w:t>
      </w:r>
      <w:r w:rsidR="006070C0">
        <w:t xml:space="preserve">underlying </w:t>
      </w:r>
      <w:r w:rsidR="00390DBB">
        <w:t>research question</w:t>
      </w:r>
      <w:r w:rsidR="006070C0">
        <w:t xml:space="preserve">, </w:t>
      </w:r>
      <w:r w:rsidR="00390DBB" w:rsidRPr="00407A04">
        <w:rPr>
          <w:b/>
          <w:bCs/>
        </w:rPr>
        <w:t xml:space="preserve">how cooking domain </w:t>
      </w:r>
      <w:r w:rsidRPr="00407A04">
        <w:rPr>
          <w:b/>
          <w:bCs/>
        </w:rPr>
        <w:t>adaptation</w:t>
      </w:r>
      <w:r>
        <w:t xml:space="preserve"> </w:t>
      </w:r>
      <w:r w:rsidR="00390DBB" w:rsidRPr="00407A04">
        <w:rPr>
          <w:b/>
          <w:bCs/>
        </w:rPr>
        <w:t>affect</w:t>
      </w:r>
      <w:r w:rsidR="005B59CC">
        <w:rPr>
          <w:b/>
          <w:bCs/>
        </w:rPr>
        <w:t>s</w:t>
      </w:r>
      <w:r w:rsidR="00390DBB" w:rsidRPr="00407A04">
        <w:rPr>
          <w:b/>
          <w:bCs/>
        </w:rPr>
        <w:t xml:space="preserve"> </w:t>
      </w:r>
      <w:r w:rsidR="006070C0">
        <w:rPr>
          <w:b/>
          <w:bCs/>
        </w:rPr>
        <w:t xml:space="preserve">BERT’s performance on </w:t>
      </w:r>
      <w:r w:rsidR="00390DBB" w:rsidRPr="00407A04">
        <w:rPr>
          <w:b/>
          <w:bCs/>
        </w:rPr>
        <w:t>CA relevant task</w:t>
      </w:r>
      <w:r w:rsidR="006070C0">
        <w:rPr>
          <w:b/>
          <w:bCs/>
        </w:rPr>
        <w:t>s,</w:t>
      </w:r>
      <w:r w:rsidR="00390DBB">
        <w:t xml:space="preserve"> </w:t>
      </w:r>
      <w:r>
        <w:t xml:space="preserve">can be answered as follows. </w:t>
      </w:r>
      <w:r w:rsidR="00B62A6F">
        <w:t>Domain adapt</w:t>
      </w:r>
      <w:r w:rsidR="002B22AB">
        <w:t>at</w:t>
      </w:r>
      <w:r w:rsidR="00B62A6F">
        <w:t xml:space="preserve">ion as carried out in this thesis has proven to be a viable and efficient approach to bring BERT closer to the cooking domain with relatively </w:t>
      </w:r>
      <w:r w:rsidR="005B59CC">
        <w:t xml:space="preserve">little </w:t>
      </w:r>
      <w:r w:rsidR="00B62A6F">
        <w:t xml:space="preserve">time and computational </w:t>
      </w:r>
      <w:r w:rsidR="005B59CC">
        <w:t>effort</w:t>
      </w:r>
      <w:r w:rsidR="00B62A6F">
        <w:t>.</w:t>
      </w:r>
      <w:r w:rsidR="005B59CC">
        <w:t xml:space="preserve"> </w:t>
      </w:r>
      <w:r w:rsidR="001E4E19">
        <w:t>However, t</w:t>
      </w:r>
      <w:r w:rsidR="005B59CC">
        <w:t xml:space="preserve">he </w:t>
      </w:r>
      <w:r w:rsidR="004873DD">
        <w:t>impact</w:t>
      </w:r>
      <w:r w:rsidR="00F631A9">
        <w:t xml:space="preserve"> </w:t>
      </w:r>
      <w:r w:rsidR="005B59CC">
        <w:t xml:space="preserve">on task performance </w:t>
      </w:r>
      <w:r w:rsidR="004873DD">
        <w:t xml:space="preserve">is task </w:t>
      </w:r>
      <w:proofErr w:type="gramStart"/>
      <w:r w:rsidR="005B59CC">
        <w:t>depend</w:t>
      </w:r>
      <w:proofErr w:type="gramEnd"/>
      <w:r w:rsidR="005B59CC">
        <w:t xml:space="preserve"> </w:t>
      </w:r>
      <w:r w:rsidR="001E4E19">
        <w:t xml:space="preserve">and </w:t>
      </w:r>
      <w:r w:rsidR="004873DD">
        <w:t>does</w:t>
      </w:r>
      <w:r w:rsidR="001E4E19">
        <w:t xml:space="preserve"> not </w:t>
      </w:r>
      <w:r w:rsidR="002A1DDC">
        <w:t xml:space="preserve">always </w:t>
      </w:r>
      <w:r w:rsidR="002B22AB">
        <w:t xml:space="preserve">automatically </w:t>
      </w:r>
      <w:r w:rsidR="004873DD">
        <w:t xml:space="preserve">result in a </w:t>
      </w:r>
      <w:r w:rsidR="002A1DDC">
        <w:t xml:space="preserve">significant </w:t>
      </w:r>
      <w:r w:rsidR="004873DD">
        <w:t>increase in performance</w:t>
      </w:r>
      <w:r w:rsidR="002B22AB">
        <w:t xml:space="preserve">. </w:t>
      </w:r>
      <w:r w:rsidR="001E4E19">
        <w:t>For the classification of cooking specific information needs, as well as for most food entity tagging tasks, the adaptation led to significant performance boosts.</w:t>
      </w:r>
      <w:r w:rsidR="002B22AB">
        <w:t xml:space="preserve"> Based on the </w:t>
      </w:r>
      <w:r w:rsidR="002B22AB" w:rsidRPr="00CE4C72">
        <w:t>findings of</w:t>
      </w:r>
      <w:r w:rsidR="00CE4C72" w:rsidRPr="00CE4C72">
        <w:t xml:space="preserve"> </w:t>
      </w:r>
      <w:sdt>
        <w:sdtPr>
          <w:alias w:val="To edit, see citavi.com/edit"/>
          <w:tag w:val="CitaviPlaceholder#73c41da3-71f5-4a42-9384-74742afbf894"/>
          <w:id w:val="-1484452148"/>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kzNTcxNjIwLThmNjAtNDNkOC1hOGFhLTRkYTdkMGZlOTEyOCIsIkVudHJpZXMiOlt7IiRpZCI6IjIiLCIkdHlwZSI6IlN3aXNzQWNhZGVtaWMuQ2l0YXZpLkNpdGF0aW9ucy5Xb3JkUGxhY2Vob2xkZXJFbnRyeSwgU3dpc3NBY2FkZW1pYy5DaXRhdmkiLCJJZCI6IjZkZDEyMWY5LTI2MjYtNGJiNy05YWQ2LTAzMTkxYjc3OTkzYiIsIlJhbmdlTGVuZ3RoIjoxMCwiUmVmZXJlbmNlSWQiOiJmZjVkZDkxNi0yNDBjLTQ0ODctYmQ1OC1lN2ZiZTQyZTI5M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sd2ViLm9yZy9hbnRob2xvZ3kvMjAyMC5maW5kaW5ncy1lbW5scCIsIlVyaVN0cmluZyI6Imh0dHBzOi8vd3d3LmFjbHdlYi5vcmcvYW50aG9sb2d5LzIwMjAuZmluZGluZ3MtZW1ubH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xLTI3VDEzOjQwOjE2IiwiTW9kaWZpZWRCeSI6Il9QYXNjaCIsIklkIjoiMWQ2Zjk5MzEtNWQyOC00MjE5LWIyMWItNjVkNGUyYzViZWRiIiwiTW9kaWZpZWRPbiI6IjIwMjItMDEtMjdUMTM6NDA6MT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Y1My92MS8yMDIwLmZpbmRpbmdzLWVtbmxwLjEyOSIsIlVyaVN0cmluZyI6Imh0dHBzOi8vZG9pLm9yZy8xMC4xODY1My92MS8yMDIwLmZpbmRpbmdzLWVtbmxwLjEy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}</w:instrText>
          </w:r>
          <w:r w:rsidR="00CE4C72">
            <w:rPr>
              <w:noProof/>
            </w:rPr>
            <w:fldChar w:fldCharType="separate"/>
          </w:r>
          <w:r w:rsidR="00CE4C72">
            <w:rPr>
              <w:noProof/>
            </w:rPr>
            <w:t>Tai et al.</w:t>
          </w:r>
          <w:r w:rsidR="00CE4C72">
            <w:rPr>
              <w:noProof/>
            </w:rPr>
            <w:fldChar w:fldCharType="end"/>
          </w:r>
        </w:sdtContent>
      </w:sdt>
      <w:r w:rsidR="00CE4C72">
        <w:t xml:space="preserve"> </w:t>
      </w:r>
      <w:sdt>
        <w:sdtPr>
          <w:alias w:val="To edit, see citavi.com/edit"/>
          <w:tag w:val="CitaviPlaceholder#93571620-8f60-43d8-a8aa-4da7d0fe9128"/>
          <w:id w:val="-363980538"/>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czYzQxZGEzLTcxZjUtNGE0Mi05Mzg0LTc0NzQyYWZiZjg5NCIsIkVudHJpZXMiOlt7IiRpZCI6IjIiLCIkdHlwZSI6IlN3aXNzQWNhZGVtaWMuQ2l0YXZpLkNpdGF0aW9ucy5Xb3JkUGxhY2Vob2xkZXJFbnRyeSwgU3dpc3NBY2FkZW1pYy5DaXRhdmkiLCJJZCI6Ijc4M2ZlZTg5LWNiZWUtNDk1My05MmY0LTI3MmIxYmFkNjM3NiIsIlJhbmdlTGVuZ3RoIjo2LCJSZWZlcmVuY2VJZCI6ImZmNWRkOTE2LTI0MGMtNDQ4Ny1iZDU4LWU3ZmJlNDJlMjky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jbHdlYi5vcmcvYW50aG9sb2d5LzIwMjAuZmluZGluZ3MtZW1ubHAiLCJVcmlTdHJpbmciOiJodHRwczovL3d3dy5hY2x3ZWIub3JnL2FudGhvbG9neS8yMDIwLmZpbmRpbmdzLWVtbmx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S0yN1QxMzo0MDoxNiIsIk1vZGlmaWVkQnkiOiJfUGFzY2giLCJJZCI6IjFkNmY5OTMxLTVkMjgtNDIxOS1iMjFiLTY1ZDRlMmM1YmVkYiIsIk1vZGlmaWVkT24iOiIyMDIyLTAxLTI3VDEzOjQwOjE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g2NTMvdjEvMjAyMC5maW5kaW5ncy1lbW5scC4xMjkiLCJVcmlTdHJpbmciOiJodHRwczovL2RvaS5vcmcvMTAuMTg2NTMvdjEvMjAyMC5maW5kaW5ncy1lbW5scC4xM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OTM1NzE2MjAtOGY2MC00M2Q4LWE4YWEtNGRhN2QwZmU5MTI4IiwiVGV4dCI6IigyMDIwKSIsIldBSVZlcnNpb24iOiI2LjUuMC4wIn0=}</w:instrText>
          </w:r>
          <w:r w:rsidR="00CE4C72">
            <w:rPr>
              <w:noProof/>
            </w:rPr>
            <w:fldChar w:fldCharType="separate"/>
          </w:r>
          <w:r w:rsidR="00CE4C72">
            <w:rPr>
              <w:noProof/>
            </w:rPr>
            <w:t>(2020)</w:t>
          </w:r>
          <w:r w:rsidR="00CE4C72">
            <w:rPr>
              <w:noProof/>
            </w:rPr>
            <w:fldChar w:fldCharType="end"/>
          </w:r>
        </w:sdtContent>
      </w:sdt>
      <w:r w:rsidR="00CE4C72">
        <w:t xml:space="preserve">, </w:t>
      </w:r>
      <w:sdt>
        <w:sdtPr>
          <w:alias w:val="To edit, see citavi.com/edit"/>
          <w:tag w:val="CitaviPlaceholder#a17525ec-bcbd-490d-9714-5573d4b76eb9"/>
          <w:id w:val="312530474"/>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aWQiOiI1IiwiJHR5cGUiOiJTd2lzc0FjYWRlbWljLkNpdGF2aS5Qcm9qZWN0LCBTd2lzc0FjYWRlbWljLkNpdGF2aSJ9fSx7IiRpZCI6IjY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3IiwiJHR5cGUiOiJTd2lzc0FjYWRlbWljLkNpdGF2aS5QZXJzb24sIFN3aXNzQWNhZGVtaWMuQ2l0YXZpIiwiRmlyc3ROYW1lIjoiQXJtYW4iLCJMYXN0TmFtZSI6IkNvaGFuIiwiUHJvdGVjdGVkIjpmYWxzZSwiU2V4IjowLCJDcmVhdGVkQnkiOiJfUGFzY2giLCJDcmVhdGVkT24iOiIyMDIxLTExLTI1VDIwOjMxOjM0IiwiTW9kaWZpZWRCeSI6Il9QYXNjaCIsIklkIjoiNWMxMDgxNzItMmNkNC00YWRmLThkMTgtYjNiMTY5MWMyMWM5IiwiTW9kaWZpZWRPbiI6IjIwMjEtMTEtMjVUMjA6MzE6MzQiLCJQcm9qZWN0Ijp7IiRyZWYiOiI1In19XSwiQ2l0YXRpb25LZXlVcGRhdGVUeXBlIjowLCJDb2xsYWJvcmF0b3JzIjpbXSwiRGF0ZSI6IjI2LjAz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y4xMDY3NnYzIiwiVXJpU3RyaW5nIjoiaHR0cDovL2FyeGl2Lm9yZy9wZGYvMTkwMy4xMDY3N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A6MzE6MzQiLCJNb2RpZmllZEJ5IjoiX1Bhc2NoIiwiSWQiOiJkMTlkYzNkMi01ZTY2LTQ2ODMtOWNiNC1lYTFmZDY0OGUwOTEiLCJNb2RpZmllZE9uIjoiMjAyMS0xMS0yNVQyMDozMToz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MuMTA2NzZ2MyIsIlVyaVN0cmluZyI6Imh0dHBzOi8vYXJ4aXYub3JnL3BkZi8xOTAzLjEwNjc2dj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A6MzE6MzQiLCJNb2RpZmllZEJ5IjoiX1Bhc2NoIiwiSWQiOiIwYzY4YjE4Zi01MGVkLTQxNTktYTI5Yy0yODExMWE0Yzk2ZTMiLCJNb2RpZmllZE9uIjoiMjAyMS0xMS0yNVQyMDozMToz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MuMTA2NzZ2MyIsIlVyaVN0cmluZyI6Imh0dHA6Ly9hcnhpdi5vcmcvYWJzLzE5MDMuMTA2NzZ2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}</w:instrText>
          </w:r>
          <w:r w:rsidR="00CE4C72">
            <w:rPr>
              <w:noProof/>
            </w:rPr>
            <w:fldChar w:fldCharType="separate"/>
          </w:r>
          <w:r w:rsidR="00CE4C72">
            <w:rPr>
              <w:noProof/>
            </w:rPr>
            <w:t>Beltagy et al.</w:t>
          </w:r>
          <w:r w:rsidR="00CE4C72">
            <w:rPr>
              <w:noProof/>
            </w:rPr>
            <w:fldChar w:fldCharType="end"/>
          </w:r>
        </w:sdtContent>
      </w:sdt>
      <w:r w:rsidR="00CE4C72">
        <w:t xml:space="preserve"> </w:t>
      </w:r>
      <w:sdt>
        <w:sdtPr>
          <w:alias w:val="To edit, see citavi.com/edit"/>
          <w:tag w:val="CitaviPlaceholder#a4496b09-3cfd-4287-a353-4d23bb79ebd7"/>
          <w:id w:val="971571431"/>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GlkIjoiNSIsIiR0eXBlIjoiU3dpc3NBY2FkZW1pYy5DaXRhdmkuUHJvamVjdCwgU3dpc3NBY2FkZW1pYy5DaXRhdmkifX0seyIkaWQiOiI2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NyIsIiR0eXBlIjoiU3dpc3NBY2FkZW1pYy5DaXRhdmkuUGVyc29uLCBTd2lzc0FjYWRlbWljLkNpdGF2aSIsIkZpcnN0TmFtZSI6IkFybWFuIiwiTGFzdE5hbWUiOiJDb2hhbiIsIlByb3RlY3RlZCI6ZmFsc2UsIlNleCI6MCwiQ3JlYXRlZEJ5IjoiX1Bhc2NoIiwiQ3JlYXRlZE9uIjoiMjAyMS0xMS0yNVQyMDozMTozNCIsIk1vZGlmaWVkQnkiOiJfUGFzY2giLCJJZCI6IjVjMTA4MTcyLTJjZDQtNGFkZi04ZDE4LWIzYjE2OTFjMjFjOSIsIk1vZGlmaWVkT24iOiIyMDIxLTExLTI1VDIwOjMxOjM0IiwiUHJvamVjdCI6eyIkcmVmIjoiNSJ9fV0sIkNpdGF0aW9uS2V5VXBkYXRlVHlwZSI6MCwiQ29sbGFib3JhdG9ycyI6W10sIkRhdGUiOiIyNi4wMy4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MuMTA2NzZ2MyIsIlVyaVN0cmluZyI6Imh0dHA6Ly9hcnhpdi5vcmcvcGRmLzE5MDMuMTA2NzZ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wOjMxOjM0IiwiTW9kaWZpZWRCeSI6Il9QYXNjaCIsIklkIjoiZDE5ZGMzZDItNWU2Ni00NjgzLTljYjQtZWExZmQ2NDhlMDkxIiwiTW9kaWZpZWRPbiI6IjIwMjEtMTEtMjVUMjA6MzE6Mz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zLjEwNjc2djMiLCJVcmlTdHJpbmciOiJodHRwczovL2FyeGl2Lm9yZy9wZGYvMTkwMy4xMDY3NnYz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xOjM0IiwiTW9kaWZpZWRCeSI6Il9QYXNjaCIsIklkIjoiMGM2OGIxOGYtNTBlZC00MTU5LWEyOWMtMjgxMTFhNGM5NmUzIiwiTW9kaWZpZWRPbiI6IjIwMjEtMTEtMjVUMjA6MzE6Mz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zLjEwNjc2djMiLCJVcmlTdHJpbmciOiJodHRwOi8vYXJ4aXYub3JnL2Ficy8xOTAzLjEwNjc2d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kpIn1dfSwiVGFnIjoiQ2l0YXZpUGxhY2Vob2xkZXIjYTQ0OTZiMDktM2NmZC00Mjg3LWEzNTMtNGQyM2JiNzllYmQ3IiwiVGV4dCI6IigyMDE5KSIsIldBSVZlcnNpb24iOiI2LjUuMC4wIn0=}</w:instrText>
          </w:r>
          <w:r w:rsidR="00CE4C72">
            <w:rPr>
              <w:noProof/>
            </w:rPr>
            <w:fldChar w:fldCharType="separate"/>
          </w:r>
          <w:r w:rsidR="00CE4C72">
            <w:rPr>
              <w:noProof/>
            </w:rPr>
            <w:t>(2019)</w:t>
          </w:r>
          <w:r w:rsidR="00CE4C72">
            <w:rPr>
              <w:noProof/>
            </w:rPr>
            <w:fldChar w:fldCharType="end"/>
          </w:r>
        </w:sdtContent>
      </w:sdt>
      <w:r w:rsidR="002B22AB" w:rsidRPr="00CE4C72">
        <w:t>,</w:t>
      </w:r>
      <w:r w:rsidR="00CE4C72">
        <w:t xml:space="preserve"> and </w:t>
      </w:r>
      <w:sdt>
        <w:sdtPr>
          <w:alias w:val="To edit, see citavi.com/edit"/>
          <w:tag w:val="CitaviPlaceholder#e2ecdab7-2f93-4c4e-8661-289960eb00eb"/>
          <w:id w:val="376443034"/>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AxYWU4OGM4LWZhZmMtNDU2Yi05MjU1LTUwMjhkYjcxMjQxNSIsIkVudHJpZXMiOlt7IiRpZCI6IjIiLCIkdHlwZSI6IlN3aXNzQWNhZGVtaWMuQ2l0YXZpLkNpdGF0aW9ucy5Xb3JkUGxhY2Vob2xkZXJFbnRyeSwgU3dpc3NBY2FkZW1pYy5DaXRhdmkiLCJJZCI6IjZiZDAwYmY0LTU3MzEtNDQ0OC1iYTI5LWFmYWM2MjJkMzRhOC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VQxNTowNDo0M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lMmVjZGFiNy0yZjkzLTRjNGUtODY2MS0yODk5NjBlYjAwZWIiLCJUZXh0IjoiR3VydXJhbmdhbiBldCBhbC4iLCJXQUlWZXJzaW9uIjoiNi41LjAuMCJ9}</w:instrText>
          </w:r>
          <w:r w:rsidR="00CE4C72">
            <w:rPr>
              <w:noProof/>
            </w:rPr>
            <w:fldChar w:fldCharType="separate"/>
          </w:r>
          <w:r w:rsidR="00CE4C72">
            <w:rPr>
              <w:noProof/>
            </w:rPr>
            <w:t>Gururangan et al.</w:t>
          </w:r>
          <w:r w:rsidR="00CE4C72">
            <w:rPr>
              <w:noProof/>
            </w:rPr>
            <w:fldChar w:fldCharType="end"/>
          </w:r>
        </w:sdtContent>
      </w:sdt>
      <w:r w:rsidR="00CE4C72">
        <w:t xml:space="preserve"> </w:t>
      </w:r>
      <w:sdt>
        <w:sdtPr>
          <w:alias w:val="To edit, see citavi.com/edit"/>
          <w:tag w:val="CitaviPlaceholder#01ae88c8-fafc-456b-9255-5028db712415"/>
          <w:id w:val="1470176072"/>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2UyZWNkYWI3LTJmOTMtNGM0ZS04NjYxLTI4OTk2MGViMDBlYiIsIkVudHJpZXMiOlt7IiRpZCI6IjIiLCIkdHlwZSI6IlN3aXNzQWNhZGVtaWMuQ2l0YXZpLkNpdGF0aW9ucy5Xb3JkUGxhY2Vob2xkZXJFbnRyeSwgU3dpc3NBY2FkZW1pYy5DaXRhdmkiLCJJZCI6IjQyZGRlOGEzLTQ1OWUtNDgzZS05NzIzLTJjNDVhMzJhYWEyMy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VUMTU6MDQ6NDA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wMWFlODhjOC1mYWZjLTQ1NmItOTI1NS01MDI4ZGI3MTI0MTUiLCJUZXh0IjoiKDIwMjApIiwiV0FJVmVyc2lvbiI6IjYuNS4wLjAifQ==}</w:instrText>
          </w:r>
          <w:r w:rsidR="00CE4C72">
            <w:rPr>
              <w:noProof/>
            </w:rPr>
            <w:fldChar w:fldCharType="separate"/>
          </w:r>
          <w:r w:rsidR="00CE4C72">
            <w:rPr>
              <w:noProof/>
            </w:rPr>
            <w:t>(2020)</w:t>
          </w:r>
          <w:r w:rsidR="00CE4C72">
            <w:rPr>
              <w:noProof/>
            </w:rPr>
            <w:fldChar w:fldCharType="end"/>
          </w:r>
        </w:sdtContent>
      </w:sdt>
      <w:r w:rsidR="00CE4C72">
        <w:t>,</w:t>
      </w:r>
      <w:r w:rsidR="002B22AB">
        <w:t xml:space="preserve"> it is assumed that both further pretraining on domain specific data and the vocabulary enhancement led to better language representations learned by CookBERT</w:t>
      </w:r>
      <w:r w:rsidR="000F598A">
        <w:t>, which</w:t>
      </w:r>
      <w:r w:rsidR="002B22AB">
        <w:t xml:space="preserve"> thus responsible for these improvements. </w:t>
      </w:r>
      <w:r w:rsidR="00435358">
        <w:t xml:space="preserve">However, the actual impact of the individual aspects of the domain adaptation method used is not examined in this work. </w:t>
      </w:r>
      <w:r w:rsidR="004B4B7E">
        <w:t xml:space="preserve">In case of the question answering task, CookBERT was not able to achieve better results. </w:t>
      </w:r>
      <w:r w:rsidR="005933C3">
        <w:t xml:space="preserve">This could be due to the unnaturalness of the DAPT data, which </w:t>
      </w:r>
      <w:r w:rsidR="00A513C4">
        <w:t>may have been</w:t>
      </w:r>
      <w:r w:rsidR="005933C3">
        <w:t xml:space="preserve"> adopted during </w:t>
      </w:r>
      <w:r w:rsidR="00A513C4">
        <w:t xml:space="preserve">DAPT, thus harming </w:t>
      </w:r>
      <w:proofErr w:type="spellStart"/>
      <w:r w:rsidR="00A513C4">
        <w:t>CookBERT’s</w:t>
      </w:r>
      <w:proofErr w:type="spellEnd"/>
      <w:r w:rsidR="00A513C4">
        <w:t xml:space="preserve"> language representations</w:t>
      </w:r>
      <w:r w:rsidR="005933C3">
        <w:t xml:space="preserve">. This aspect is explained in more detail in the following limitations section. </w:t>
      </w:r>
      <w:r w:rsidR="00596FC9">
        <w:t xml:space="preserve">Note that the generally low performance of the three </w:t>
      </w:r>
      <w:r w:rsidR="00596FC9">
        <w:lastRenderedPageBreak/>
        <w:t xml:space="preserve">evaluated models for the question answering task can be explained by the </w:t>
      </w:r>
      <w:r w:rsidR="00B75FC1">
        <w:t xml:space="preserve">high </w:t>
      </w:r>
      <w:r w:rsidR="00CA3618">
        <w:t>difficulty</w:t>
      </w:r>
      <w:r w:rsidR="00925E69">
        <w:t xml:space="preserve"> </w:t>
      </w:r>
      <w:r w:rsidR="00596FC9">
        <w:t>of the</w:t>
      </w:r>
      <w:r w:rsidR="00925E69">
        <w:t xml:space="preserve"> </w:t>
      </w:r>
      <w:r w:rsidR="00596FC9">
        <w:t>dataset</w:t>
      </w:r>
      <w:r w:rsidR="00925E69">
        <w:t xml:space="preserve">, as “questions in </w:t>
      </w:r>
      <w:proofErr w:type="spellStart"/>
      <w:r w:rsidR="00925E69">
        <w:t>DoQA</w:t>
      </w:r>
      <w:proofErr w:type="spellEnd"/>
      <w:r w:rsidR="00925E69">
        <w:t xml:space="preserve"> require long and complex answers” </w:t>
      </w:r>
      <w:sdt>
        <w:sdtPr>
          <w:alias w:val="To edit, see citavi.com/edit"/>
          <w:tag w:val="CitaviPlaceholder#d7857420-a885-4993-ac93-6ea656b5ab62"/>
          <w:id w:val="1373192023"/>
          <w:placeholder>
            <w:docPart w:val="DefaultPlaceholder_-1854013440"/>
          </w:placeholder>
        </w:sdtPr>
        <w:sdtEndPr/>
        <w:sdtContent>
          <w:r w:rsidR="00925E69">
            <w:rPr>
              <w:noProof/>
            </w:rPr>
            <w:fldChar w:fldCharType="begin"/>
          </w:r>
          <w:r w:rsidR="00925E6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Y2U2YjBmLTU5MGQtNGMzMi1iYzY5LTcyM2M4YmU1ZWNjMSIsIlJhbmdlTGVuZ3RoIjozMi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NCIsIlN0YXJ0UGFnZSI6eyIkaWQiOiI1IiwiJHR5cGUiOiJTd2lzc0FjYWRlbWljLlBhZ2VOdW1iZXIsIFN3aXNzQWNhZGVtaWMiLCJJc0Z1bGx5TnVtZXJpYyI6ZmFsc2UsIk51bWJlciI6NCwiTnVtYmVyaW5nVHlwZSI6MCwiTnVtZXJhbFN5c3RlbSI6LTEsIk9yaWdpbmFsU3RyaW5nIjoiU2VjdGlvbiA0IiwiUHJldHR5U3RyaW5nIjoiU2VjdGlvbiA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TZWN0aW9uIDQpIn1dfSwiVGFnIjoiQ2l0YXZpUGxhY2Vob2xkZXIjZDc4NTc0MjAtYTg4NS00OTkzLWFjOTMtNmVhNjU2YjVhYjYyIiwiVGV4dCI6IihDYW1wb3MgZXQgYWwuLCAyMDIwLCBTZWN0aW9uIDQpIiwiV0FJVmVyc2lvbiI6IjYuNS4wLjAifQ==}</w:instrText>
          </w:r>
          <w:r w:rsidR="00925E69">
            <w:rPr>
              <w:noProof/>
            </w:rPr>
            <w:fldChar w:fldCharType="separate"/>
          </w:r>
          <w:r w:rsidR="00925E69">
            <w:rPr>
              <w:noProof/>
            </w:rPr>
            <w:t>(Campos et al., 2020, Section 4)</w:t>
          </w:r>
          <w:r w:rsidR="00925E69">
            <w:rPr>
              <w:noProof/>
            </w:rPr>
            <w:fldChar w:fldCharType="end"/>
          </w:r>
        </w:sdtContent>
      </w:sdt>
      <w:r w:rsidR="00925E69">
        <w:t>.</w:t>
      </w:r>
      <w:r w:rsidR="002A1E41">
        <w:t xml:space="preserve"> </w:t>
      </w:r>
      <w:r w:rsidR="00685AFB">
        <w:t>All in all, the findings regarding the effects of domain adaptation align with those in the literature: domain adap</w:t>
      </w:r>
      <w:r w:rsidR="000F598A">
        <w:t>ta</w:t>
      </w:r>
      <w:r w:rsidR="00685AFB">
        <w:t xml:space="preserve">tion can significantly improve task performance, but this does not always have to be the case </w:t>
      </w:r>
      <w:sdt>
        <w:sdtPr>
          <w:alias w:val="To edit, see citavi.com/edit"/>
          <w:tag w:val="CitaviPlaceholder#440c6d37-8161-478d-94dc-b9f66cabd235"/>
          <w:id w:val="1701502891"/>
          <w:placeholder>
            <w:docPart w:val="DefaultPlaceholder_-1854013440"/>
          </w:placeholder>
        </w:sdtPr>
        <w:sdtContent>
          <w:r w:rsidR="00685AFB">
            <w:rPr>
              <w:noProof/>
            </w:rPr>
            <w:fldChar w:fldCharType="begin"/>
          </w:r>
          <w:r w:rsidR="00685AF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QyNjk3LWFmNDktNDFiNi1iYzllLWI2ZTA0MjA4YjBkNS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NDQwYzZkMzctODE2MS00NzhkLTk0ZGMtYjlmNjZjYWJkMjM1IiwiVGV4dCI6IihaaHUgZXQgYWwuLCAyMDIxKSIsIldBSVZlcnNpb24iOiI2LjUuMC4wIn0=}</w:instrText>
          </w:r>
          <w:r w:rsidR="00685AFB">
            <w:rPr>
              <w:noProof/>
            </w:rPr>
            <w:fldChar w:fldCharType="separate"/>
          </w:r>
          <w:r w:rsidR="00685AFB">
            <w:rPr>
              <w:noProof/>
            </w:rPr>
            <w:t>(Zhu et al., 2021)</w:t>
          </w:r>
          <w:r w:rsidR="00685AFB">
            <w:rPr>
              <w:noProof/>
            </w:rPr>
            <w:fldChar w:fldCharType="end"/>
          </w:r>
        </w:sdtContent>
      </w:sdt>
      <w:r w:rsidR="00685AFB">
        <w:t xml:space="preserve">. </w:t>
      </w:r>
      <w:r w:rsidR="0028293B">
        <w:t>Significant performance deterioration could not be determined on any of the evaluated tasks in this thesis.</w:t>
      </w:r>
      <w:r w:rsidR="00854850">
        <w:t xml:space="preserve"> </w:t>
      </w:r>
      <w:r w:rsidR="00845ADA">
        <w:t xml:space="preserve">Therefore, with </w:t>
      </w:r>
      <w:r w:rsidR="00A627DB">
        <w:t>CookBERT</w:t>
      </w:r>
      <w:r w:rsidR="00845ADA">
        <w:t xml:space="preserve">, a BERT model is presented, which should definitely be considered for conversational agents in the context of cooking. </w:t>
      </w:r>
    </w:p>
    <w:p w14:paraId="2B6CA37E" w14:textId="5D327926" w:rsidR="0008764A" w:rsidRDefault="00845ADA" w:rsidP="00745FF2">
      <w:pPr>
        <w:pStyle w:val="Folgeabsatz"/>
      </w:pPr>
      <w:r>
        <w:t xml:space="preserve">Compared to the only other known cooking specific BERT based model, FoodBERT, </w:t>
      </w:r>
      <w:r w:rsidR="00657500">
        <w:t xml:space="preserve">CookBERT performs better in every </w:t>
      </w:r>
      <w:r w:rsidR="001214C1">
        <w:t>experimental setting tested, with most findings being significant.</w:t>
      </w:r>
      <w:r w:rsidR="00856181">
        <w:t xml:space="preserve"> </w:t>
      </w:r>
      <w:r w:rsidR="00854850">
        <w:t>Although the actual reasons for this are not known, it is assumed that CookBERT learns better language representations for the cooking domain due to the combination of the individual methodologically decisions taken, including the bigger amount of data for DAPT, the different approach for the vocabulary enhancement, and the choice of BERT</w:t>
      </w:r>
      <w:r w:rsidR="00854850" w:rsidRPr="00854850">
        <w:rPr>
          <w:vertAlign w:val="subscript"/>
        </w:rPr>
        <w:t>BASE_UNCASED</w:t>
      </w:r>
      <w:r w:rsidR="00854850">
        <w:t xml:space="preserve"> as the starting point instead of the cased version. What is surprising is that BERT</w:t>
      </w:r>
      <w:r w:rsidR="00854850" w:rsidRPr="000F598A">
        <w:rPr>
          <w:vertAlign w:val="subscript"/>
        </w:rPr>
        <w:t>BASE_UNCASED</w:t>
      </w:r>
      <w:r w:rsidR="00854850">
        <w:t xml:space="preserve"> </w:t>
      </w:r>
      <w:r w:rsidR="00856181">
        <w:t xml:space="preserve">performs significantly better than FoodBERT in question answering as well as in four out of five food entity tagging tasks. </w:t>
      </w:r>
      <w:r w:rsidR="006262FA">
        <w:t xml:space="preserve">It could be that uncased models perform better for these evaluation tasks in general, but further research needs to be done to substantiate this. </w:t>
      </w:r>
      <w:r w:rsidR="00854850">
        <w:t xml:space="preserve"> </w:t>
      </w:r>
    </w:p>
    <w:p w14:paraId="25F2BEB5" w14:textId="5441B968" w:rsidR="00785EA7" w:rsidRDefault="00785EA7" w:rsidP="00785EA7">
      <w:pPr>
        <w:pStyle w:val="berschrift1"/>
      </w:pPr>
      <w:bookmarkStart w:id="99" w:name="_Toc99022385"/>
      <w:r>
        <w:t>Limitations</w:t>
      </w:r>
      <w:bookmarkEnd w:id="99"/>
    </w:p>
    <w:p w14:paraId="0C6778EC" w14:textId="67D18192"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as it only consists of recipe instructions. This is good in the sense that it contains a lot of cooking</w:t>
      </w:r>
      <w:r w:rsidR="00371037">
        <w:t xml:space="preserve"> </w:t>
      </w:r>
      <w:r w:rsidR="00CF400E">
        <w:t xml:space="preserve">specific vocabulary to adjust BERT’s weights to the cooking domain accordingly, and that there are also sufficient training samples for the newly added vocabulary. However, </w:t>
      </w:r>
      <w:r w:rsidR="00C161D9">
        <w:t>recipe instructions</w:t>
      </w:r>
      <w:r w:rsidR="00CF400E">
        <w:t xml:space="preserve"> </w:t>
      </w:r>
      <w:r w:rsidR="00F60088">
        <w:t xml:space="preserve">are not very natural, since </w:t>
      </w:r>
      <w:r w:rsidR="00C161D9">
        <w:t xml:space="preserve">they </w:t>
      </w:r>
      <w:r w:rsidR="00F60088">
        <w:t>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w:t>
      </w:r>
      <w:r w:rsidR="00D84736">
        <w:lastRenderedPageBreak/>
        <w:t>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64D717DC" w14:textId="3624E696" w:rsidR="00A40DFE" w:rsidRDefault="00A40DFE" w:rsidP="00EF22A7">
      <w:pPr>
        <w:pStyle w:val="Folgeabsatz"/>
      </w:pPr>
      <w:r w:rsidRPr="00FA2B9D">
        <w:rPr>
          <w:highlight w:val="yellow"/>
        </w:rPr>
        <w:t xml:space="preserve">It is furthermore not possible, </w:t>
      </w:r>
      <w:proofErr w:type="spellStart"/>
      <w:r w:rsidRPr="00FA2B9D">
        <w:rPr>
          <w:highlight w:val="yellow"/>
        </w:rPr>
        <w:t>basierend</w:t>
      </w:r>
      <w:proofErr w:type="spellEnd"/>
      <w:r w:rsidRPr="00FA2B9D">
        <w:rPr>
          <w:highlight w:val="yellow"/>
        </w:rPr>
        <w:t xml:space="preserve"> auf </w:t>
      </w:r>
      <w:proofErr w:type="spellStart"/>
      <w:r w:rsidRPr="00FA2B9D">
        <w:rPr>
          <w:highlight w:val="yellow"/>
        </w:rPr>
        <w:t>dieser</w:t>
      </w:r>
      <w:proofErr w:type="spellEnd"/>
      <w:r w:rsidRPr="00FA2B9D">
        <w:rPr>
          <w:highlight w:val="yellow"/>
        </w:rPr>
        <w:t xml:space="preserve"> Arbeit </w:t>
      </w:r>
      <w:proofErr w:type="spellStart"/>
      <w:r w:rsidRPr="00FA2B9D">
        <w:rPr>
          <w:highlight w:val="yellow"/>
        </w:rPr>
        <w:t>zu</w:t>
      </w:r>
      <w:proofErr w:type="spellEnd"/>
      <w:r w:rsidRPr="00FA2B9D">
        <w:rPr>
          <w:highlight w:val="yellow"/>
        </w:rPr>
        <w:t xml:space="preserve"> </w:t>
      </w:r>
      <w:proofErr w:type="spellStart"/>
      <w:r w:rsidRPr="00FA2B9D">
        <w:rPr>
          <w:highlight w:val="yellow"/>
        </w:rPr>
        <w:t>sagen</w:t>
      </w:r>
      <w:proofErr w:type="spellEnd"/>
      <w:r w:rsidRPr="00FA2B9D">
        <w:rPr>
          <w:highlight w:val="yellow"/>
        </w:rPr>
        <w:t xml:space="preserve">, </w:t>
      </w:r>
      <w:proofErr w:type="spellStart"/>
      <w:r w:rsidRPr="00FA2B9D">
        <w:rPr>
          <w:highlight w:val="yellow"/>
        </w:rPr>
        <w:t>aus</w:t>
      </w:r>
      <w:proofErr w:type="spellEnd"/>
      <w:r w:rsidRPr="00FA2B9D">
        <w:rPr>
          <w:highlight w:val="yellow"/>
        </w:rPr>
        <w:t xml:space="preserve"> </w:t>
      </w:r>
      <w:proofErr w:type="spellStart"/>
      <w:r w:rsidRPr="00FA2B9D">
        <w:rPr>
          <w:highlight w:val="yellow"/>
        </w:rPr>
        <w:t>welchem</w:t>
      </w:r>
      <w:proofErr w:type="spellEnd"/>
      <w:r w:rsidRPr="00FA2B9D">
        <w:rPr>
          <w:highlight w:val="yellow"/>
        </w:rPr>
        <w:t xml:space="preserve"> </w:t>
      </w:r>
      <w:proofErr w:type="spellStart"/>
      <w:r w:rsidRPr="00FA2B9D">
        <w:rPr>
          <w:highlight w:val="yellow"/>
        </w:rPr>
        <w:t>Grund</w:t>
      </w:r>
      <w:proofErr w:type="spellEnd"/>
      <w:r w:rsidRPr="00FA2B9D">
        <w:rPr>
          <w:highlight w:val="yellow"/>
        </w:rPr>
        <w:t xml:space="preserve"> CookBERT </w:t>
      </w:r>
      <w:proofErr w:type="spellStart"/>
      <w:r w:rsidRPr="00FA2B9D">
        <w:rPr>
          <w:highlight w:val="yellow"/>
        </w:rPr>
        <w:t>zu</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nicht</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Ergebnissen</w:t>
      </w:r>
      <w:proofErr w:type="spellEnd"/>
      <w:r w:rsidRPr="00FA2B9D">
        <w:rPr>
          <w:highlight w:val="yellow"/>
        </w:rPr>
        <w:t xml:space="preserve"> </w:t>
      </w:r>
      <w:proofErr w:type="spellStart"/>
      <w:r w:rsidRPr="00FA2B9D">
        <w:rPr>
          <w:highlight w:val="yellow"/>
        </w:rPr>
        <w:t>geführt</w:t>
      </w:r>
      <w:proofErr w:type="spellEnd"/>
      <w:r w:rsidRPr="00FA2B9D">
        <w:rPr>
          <w:highlight w:val="yellow"/>
        </w:rPr>
        <w:t xml:space="preserve"> hat </w:t>
      </w:r>
      <w:proofErr w:type="spellStart"/>
      <w:r w:rsidRPr="00FA2B9D">
        <w:rPr>
          <w:highlight w:val="yellow"/>
        </w:rPr>
        <w:t>als</w:t>
      </w:r>
      <w:proofErr w:type="spellEnd"/>
      <w:r w:rsidRPr="00FA2B9D">
        <w:rPr>
          <w:highlight w:val="yellow"/>
        </w:rPr>
        <w:t xml:space="preserve"> das base </w:t>
      </w:r>
      <w:proofErr w:type="spellStart"/>
      <w:r w:rsidRPr="00FA2B9D">
        <w:rPr>
          <w:highlight w:val="yellow"/>
        </w:rPr>
        <w:t>modell</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w:t>
      </w:r>
      <w:proofErr w:type="spellStart"/>
      <w:r w:rsidRPr="00FA2B9D">
        <w:rPr>
          <w:highlight w:val="yellow"/>
        </w:rPr>
        <w:t>als</w:t>
      </w:r>
      <w:proofErr w:type="spellEnd"/>
      <w:r w:rsidRPr="00FA2B9D">
        <w:rPr>
          <w:highlight w:val="yellow"/>
        </w:rPr>
        <w:t xml:space="preserve"> FoodBERT. Das </w:t>
      </w:r>
      <w:proofErr w:type="spellStart"/>
      <w:r w:rsidRPr="00FA2B9D">
        <w:rPr>
          <w:highlight w:val="yellow"/>
        </w:rPr>
        <w:t>könnte</w:t>
      </w:r>
      <w:proofErr w:type="spellEnd"/>
      <w:r w:rsidRPr="00FA2B9D">
        <w:rPr>
          <w:highlight w:val="yellow"/>
        </w:rPr>
        <w:t xml:space="preserve"> an </w:t>
      </w:r>
      <w:proofErr w:type="spellStart"/>
      <w:r w:rsidRPr="00FA2B9D">
        <w:rPr>
          <w:highlight w:val="yellow"/>
        </w:rPr>
        <w:t>nur</w:t>
      </w:r>
      <w:proofErr w:type="spellEnd"/>
      <w:r w:rsidRPr="00FA2B9D">
        <w:rPr>
          <w:highlight w:val="yellow"/>
        </w:rPr>
        <w:t xml:space="preserve"> </w:t>
      </w:r>
      <w:proofErr w:type="spellStart"/>
      <w:r w:rsidRPr="00FA2B9D">
        <w:rPr>
          <w:highlight w:val="yellow"/>
        </w:rPr>
        <w:t>einem</w:t>
      </w:r>
      <w:proofErr w:type="spellEnd"/>
      <w:r w:rsidRPr="00FA2B9D">
        <w:rPr>
          <w:highlight w:val="yellow"/>
        </w:rPr>
        <w:t xml:space="preserve"> </w:t>
      </w:r>
      <w:proofErr w:type="spellStart"/>
      <w:r w:rsidRPr="00FA2B9D">
        <w:rPr>
          <w:highlight w:val="yellow"/>
        </w:rPr>
        <w:t>Aspekt</w:t>
      </w:r>
      <w:proofErr w:type="spellEnd"/>
      <w:r w:rsidRPr="00FA2B9D">
        <w:rPr>
          <w:highlight w:val="yellow"/>
        </w:rPr>
        <w:t xml:space="preserve"> </w:t>
      </w:r>
      <w:proofErr w:type="spellStart"/>
      <w:r w:rsidRPr="00FA2B9D">
        <w:rPr>
          <w:highlight w:val="yellow"/>
        </w:rPr>
        <w:t>liegen</w:t>
      </w:r>
      <w:proofErr w:type="spellEnd"/>
      <w:r w:rsidRPr="00FA2B9D">
        <w:rPr>
          <w:highlight w:val="yellow"/>
        </w:rPr>
        <w:t xml:space="preserve"> (der </w:t>
      </w:r>
      <w:proofErr w:type="spellStart"/>
      <w:r w:rsidRPr="00FA2B9D">
        <w:rPr>
          <w:highlight w:val="yellow"/>
        </w:rPr>
        <w:t>zuätzlich</w:t>
      </w:r>
      <w:proofErr w:type="spellEnd"/>
      <w:r w:rsidRPr="00FA2B9D">
        <w:rPr>
          <w:highlight w:val="yellow"/>
        </w:rPr>
        <w:t xml:space="preserve"> </w:t>
      </w:r>
      <w:proofErr w:type="spellStart"/>
      <w:r w:rsidRPr="00FA2B9D">
        <w:rPr>
          <w:highlight w:val="yellow"/>
        </w:rPr>
        <w:t>großen</w:t>
      </w:r>
      <w:proofErr w:type="spellEnd"/>
      <w:r w:rsidRPr="00FA2B9D">
        <w:rPr>
          <w:highlight w:val="yellow"/>
        </w:rPr>
        <w:t xml:space="preserve"> </w:t>
      </w:r>
      <w:proofErr w:type="spellStart"/>
      <w:r w:rsidRPr="00FA2B9D">
        <w:rPr>
          <w:highlight w:val="yellow"/>
        </w:rPr>
        <w:t>Datenmenge</w:t>
      </w:r>
      <w:proofErr w:type="spellEnd"/>
      <w:r w:rsidRPr="00FA2B9D">
        <w:rPr>
          <w:highlight w:val="yellow"/>
        </w:rPr>
        <w:t xml:space="preserve"> an </w:t>
      </w:r>
      <w:proofErr w:type="spellStart"/>
      <w:r w:rsidRPr="00FA2B9D">
        <w:rPr>
          <w:highlight w:val="yellow"/>
        </w:rPr>
        <w:t>kochspezifischen</w:t>
      </w:r>
      <w:proofErr w:type="spellEnd"/>
      <w:r w:rsidRPr="00FA2B9D">
        <w:rPr>
          <w:highlight w:val="yellow"/>
        </w:rPr>
        <w:t xml:space="preserve"> </w:t>
      </w:r>
      <w:proofErr w:type="spellStart"/>
      <w:r w:rsidRPr="00FA2B9D">
        <w:rPr>
          <w:highlight w:val="yellow"/>
        </w:rPr>
        <w:t>Daten</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an der combination </w:t>
      </w:r>
      <w:proofErr w:type="spellStart"/>
      <w:r w:rsidRPr="00FA2B9D">
        <w:rPr>
          <w:highlight w:val="yellow"/>
        </w:rPr>
        <w:t>aus</w:t>
      </w:r>
      <w:proofErr w:type="spellEnd"/>
      <w:r w:rsidRPr="00FA2B9D">
        <w:rPr>
          <w:highlight w:val="yellow"/>
        </w:rPr>
        <w:t xml:space="preserve"> </w:t>
      </w:r>
      <w:proofErr w:type="spellStart"/>
      <w:r w:rsidRPr="00FA2B9D">
        <w:rPr>
          <w:highlight w:val="yellow"/>
        </w:rPr>
        <w:t>mehreren</w:t>
      </w:r>
      <w:proofErr w:type="spellEnd"/>
      <w:r w:rsidRPr="00FA2B9D">
        <w:rPr>
          <w:highlight w:val="yellow"/>
        </w:rPr>
        <w:t xml:space="preserve">/ </w:t>
      </w:r>
      <w:proofErr w:type="spellStart"/>
      <w:r w:rsidRPr="00FA2B9D">
        <w:rPr>
          <w:highlight w:val="yellow"/>
        </w:rPr>
        <w:t>allen</w:t>
      </w:r>
      <w:proofErr w:type="spellEnd"/>
      <w:r w:rsidRPr="00FA2B9D">
        <w:rPr>
          <w:highlight w:val="yellow"/>
        </w:rPr>
        <w:t xml:space="preserve"> </w:t>
      </w:r>
      <w:proofErr w:type="spellStart"/>
      <w:r w:rsidRPr="00FA2B9D">
        <w:rPr>
          <w:highlight w:val="yellow"/>
        </w:rPr>
        <w:t>aspekten</w:t>
      </w:r>
      <w:proofErr w:type="spellEnd"/>
      <w:r w:rsidRPr="00FA2B9D">
        <w:rPr>
          <w:highlight w:val="yellow"/>
        </w:rPr>
        <w:t xml:space="preserve"> der </w:t>
      </w:r>
      <w:proofErr w:type="spellStart"/>
      <w:r w:rsidRPr="00FA2B9D">
        <w:rPr>
          <w:highlight w:val="yellow"/>
        </w:rPr>
        <w:t>verwendeten</w:t>
      </w:r>
      <w:proofErr w:type="spellEnd"/>
      <w:r w:rsidRPr="00FA2B9D">
        <w:rPr>
          <w:highlight w:val="yellow"/>
        </w:rPr>
        <w:t xml:space="preserve"> </w:t>
      </w:r>
      <w:proofErr w:type="spellStart"/>
      <w:r w:rsidRPr="00FA2B9D">
        <w:rPr>
          <w:highlight w:val="yellow"/>
        </w:rPr>
        <w:t>Methodik</w:t>
      </w:r>
      <w:proofErr w:type="spellEnd"/>
      <w:r w:rsidR="00A422F9" w:rsidRPr="00FA2B9D">
        <w:rPr>
          <w:highlight w:val="yellow"/>
        </w:rPr>
        <w:t xml:space="preserve"> </w:t>
      </w:r>
      <w:proofErr w:type="spellStart"/>
      <w:r w:rsidR="00A422F9" w:rsidRPr="00FA2B9D">
        <w:rPr>
          <w:highlight w:val="yellow"/>
        </w:rPr>
        <w:t>bzw</w:t>
      </w:r>
      <w:proofErr w:type="spellEnd"/>
      <w:r w:rsidR="00A422F9" w:rsidRPr="00FA2B9D">
        <w:rPr>
          <w:highlight w:val="yellow"/>
        </w:rPr>
        <w:t xml:space="preserve">. Es </w:t>
      </w:r>
      <w:proofErr w:type="spellStart"/>
      <w:r w:rsidR="00A422F9" w:rsidRPr="00FA2B9D">
        <w:rPr>
          <w:highlight w:val="yellow"/>
        </w:rPr>
        <w:t>ist</w:t>
      </w:r>
      <w:proofErr w:type="spellEnd"/>
      <w:r w:rsidR="00A422F9" w:rsidRPr="00FA2B9D">
        <w:rPr>
          <w:highlight w:val="yellow"/>
        </w:rPr>
        <w:t xml:space="preserve"> </w:t>
      </w:r>
      <w:proofErr w:type="spellStart"/>
      <w:r w:rsidR="00A422F9" w:rsidRPr="00FA2B9D">
        <w:rPr>
          <w:highlight w:val="yellow"/>
        </w:rPr>
        <w:t>nicht</w:t>
      </w:r>
      <w:proofErr w:type="spellEnd"/>
      <w:r w:rsidR="00A422F9" w:rsidRPr="00FA2B9D">
        <w:rPr>
          <w:highlight w:val="yellow"/>
        </w:rPr>
        <w:t xml:space="preserve"> </w:t>
      </w:r>
      <w:proofErr w:type="spellStart"/>
      <w:r w:rsidR="00A422F9" w:rsidRPr="00FA2B9D">
        <w:rPr>
          <w:highlight w:val="yellow"/>
        </w:rPr>
        <w:t>klar</w:t>
      </w:r>
      <w:proofErr w:type="spellEnd"/>
      <w:r w:rsidR="00A422F9" w:rsidRPr="00FA2B9D">
        <w:rPr>
          <w:highlight w:val="yellow"/>
        </w:rPr>
        <w:t xml:space="preserve"> to what degree die </w:t>
      </w:r>
      <w:proofErr w:type="spellStart"/>
      <w:r w:rsidR="00A422F9" w:rsidRPr="00FA2B9D">
        <w:rPr>
          <w:highlight w:val="yellow"/>
        </w:rPr>
        <w:t>einzelnen</w:t>
      </w:r>
      <w:proofErr w:type="spellEnd"/>
      <w:r w:rsidR="00A422F9" w:rsidRPr="00FA2B9D">
        <w:rPr>
          <w:highlight w:val="yellow"/>
        </w:rPr>
        <w:t xml:space="preserve"> </w:t>
      </w:r>
      <w:proofErr w:type="spellStart"/>
      <w:r w:rsidR="00A422F9" w:rsidRPr="00FA2B9D">
        <w:rPr>
          <w:highlight w:val="yellow"/>
        </w:rPr>
        <w:t>Methodik</w:t>
      </w:r>
      <w:proofErr w:type="spellEnd"/>
      <w:r w:rsidR="00A422F9" w:rsidRPr="00FA2B9D">
        <w:rPr>
          <w:highlight w:val="yellow"/>
        </w:rPr>
        <w:t xml:space="preserve">-choices die Performance </w:t>
      </w:r>
      <w:proofErr w:type="spellStart"/>
      <w:r w:rsidR="00A422F9" w:rsidRPr="00FA2B9D">
        <w:rPr>
          <w:highlight w:val="yellow"/>
        </w:rPr>
        <w:t>letzlich</w:t>
      </w:r>
      <w:proofErr w:type="spellEnd"/>
      <w:r w:rsidR="00A422F9" w:rsidRPr="00FA2B9D">
        <w:rPr>
          <w:highlight w:val="yellow"/>
        </w:rPr>
        <w:t xml:space="preserve"> </w:t>
      </w:r>
      <w:proofErr w:type="spellStart"/>
      <w:r w:rsidR="00A422F9" w:rsidRPr="00FA2B9D">
        <w:rPr>
          <w:highlight w:val="yellow"/>
        </w:rPr>
        <w:t>beeinflussen</w:t>
      </w:r>
      <w:proofErr w:type="spellEnd"/>
      <w:r w:rsidR="00A422F9" w:rsidRPr="00FA2B9D">
        <w:rPr>
          <w:highlight w:val="yellow"/>
        </w:rPr>
        <w:t xml:space="preserve">. Dazu </w:t>
      </w:r>
      <w:proofErr w:type="spellStart"/>
      <w:r w:rsidR="00A422F9" w:rsidRPr="00FA2B9D">
        <w:rPr>
          <w:highlight w:val="yellow"/>
        </w:rPr>
        <w:t>wären</w:t>
      </w:r>
      <w:proofErr w:type="spellEnd"/>
      <w:r w:rsidR="00A422F9" w:rsidRPr="00FA2B9D">
        <w:rPr>
          <w:highlight w:val="yellow"/>
        </w:rPr>
        <w:t xml:space="preserve"> </w:t>
      </w:r>
      <w:proofErr w:type="spellStart"/>
      <w:r w:rsidR="00A422F9" w:rsidRPr="00FA2B9D">
        <w:rPr>
          <w:highlight w:val="yellow"/>
        </w:rPr>
        <w:t>abgekapselte</w:t>
      </w:r>
      <w:proofErr w:type="spellEnd"/>
      <w:r w:rsidR="00A422F9" w:rsidRPr="00FA2B9D">
        <w:rPr>
          <w:highlight w:val="yellow"/>
        </w:rPr>
        <w:t xml:space="preserve"> </w:t>
      </w:r>
      <w:proofErr w:type="spellStart"/>
      <w:r w:rsidR="00A422F9" w:rsidRPr="00FA2B9D">
        <w:rPr>
          <w:highlight w:val="yellow"/>
        </w:rPr>
        <w:t>Experimente</w:t>
      </w:r>
      <w:proofErr w:type="spellEnd"/>
      <w:r w:rsidR="00A422F9" w:rsidRPr="00FA2B9D">
        <w:rPr>
          <w:highlight w:val="yellow"/>
        </w:rPr>
        <w:t xml:space="preserve">, die </w:t>
      </w:r>
      <w:proofErr w:type="spellStart"/>
      <w:r w:rsidR="00A422F9" w:rsidRPr="00FA2B9D">
        <w:rPr>
          <w:highlight w:val="yellow"/>
        </w:rPr>
        <w:t>dann</w:t>
      </w:r>
      <w:proofErr w:type="spellEnd"/>
      <w:r w:rsidR="00A422F9" w:rsidRPr="00FA2B9D">
        <w:rPr>
          <w:highlight w:val="yellow"/>
        </w:rPr>
        <w:t xml:space="preserve"> </w:t>
      </w:r>
      <w:proofErr w:type="spellStart"/>
      <w:r w:rsidR="00A422F9" w:rsidRPr="00FA2B9D">
        <w:rPr>
          <w:highlight w:val="yellow"/>
        </w:rPr>
        <w:t>speziell</w:t>
      </w:r>
      <w:proofErr w:type="spellEnd"/>
      <w:r w:rsidR="00A422F9" w:rsidRPr="00FA2B9D">
        <w:rPr>
          <w:highlight w:val="yellow"/>
        </w:rPr>
        <w:t xml:space="preserve"> </w:t>
      </w:r>
      <w:proofErr w:type="spellStart"/>
      <w:r w:rsidR="00A422F9" w:rsidRPr="00FA2B9D">
        <w:rPr>
          <w:highlight w:val="yellow"/>
        </w:rPr>
        <w:t>untersuchen</w:t>
      </w:r>
      <w:proofErr w:type="spellEnd"/>
      <w:r w:rsidR="00A422F9" w:rsidRPr="00FA2B9D">
        <w:rPr>
          <w:highlight w:val="yellow"/>
        </w:rPr>
        <w:t xml:space="preserve">, </w:t>
      </w:r>
      <w:proofErr w:type="spellStart"/>
      <w:r w:rsidR="00A422F9" w:rsidRPr="00FA2B9D">
        <w:rPr>
          <w:highlight w:val="yellow"/>
        </w:rPr>
        <w:t>wie</w:t>
      </w:r>
      <w:proofErr w:type="spellEnd"/>
      <w:r w:rsidR="00A422F9" w:rsidRPr="00FA2B9D">
        <w:rPr>
          <w:highlight w:val="yellow"/>
        </w:rPr>
        <w:t xml:space="preserve"> </w:t>
      </w:r>
      <w:proofErr w:type="spellStart"/>
      <w:r w:rsidR="00A422F9" w:rsidRPr="00FA2B9D">
        <w:rPr>
          <w:highlight w:val="yellow"/>
        </w:rPr>
        <w:t>sich</w:t>
      </w:r>
      <w:proofErr w:type="spellEnd"/>
      <w:r w:rsidR="00A422F9" w:rsidRPr="00FA2B9D">
        <w:rPr>
          <w:highlight w:val="yellow"/>
        </w:rPr>
        <w:t xml:space="preserve"> das </w:t>
      </w:r>
      <w:proofErr w:type="spellStart"/>
      <w:r w:rsidR="00A422F9" w:rsidRPr="00FA2B9D">
        <w:rPr>
          <w:highlight w:val="yellow"/>
        </w:rPr>
        <w:t>Einfügen</w:t>
      </w:r>
      <w:proofErr w:type="spellEnd"/>
      <w:r w:rsidR="00A422F9" w:rsidRPr="00FA2B9D">
        <w:rPr>
          <w:highlight w:val="yellow"/>
        </w:rPr>
        <w:t xml:space="preserve"> von </w:t>
      </w:r>
      <w:proofErr w:type="spellStart"/>
      <w:r w:rsidR="00A422F9" w:rsidRPr="00FA2B9D">
        <w:rPr>
          <w:highlight w:val="yellow"/>
        </w:rPr>
        <w:t>Vokabular</w:t>
      </w:r>
      <w:proofErr w:type="spellEnd"/>
      <w:r w:rsidR="00A422F9" w:rsidRPr="00FA2B9D">
        <w:rPr>
          <w:highlight w:val="yellow"/>
        </w:rPr>
        <w:t xml:space="preserve"> vs. </w:t>
      </w:r>
      <w:proofErr w:type="spellStart"/>
      <w:r w:rsidR="00A422F9" w:rsidRPr="00FA2B9D">
        <w:rPr>
          <w:highlight w:val="yellow"/>
        </w:rPr>
        <w:t>kein</w:t>
      </w:r>
      <w:proofErr w:type="spellEnd"/>
      <w:r w:rsidR="00A422F9" w:rsidRPr="00FA2B9D">
        <w:rPr>
          <w:highlight w:val="yellow"/>
        </w:rPr>
        <w:t xml:space="preserve"> </w:t>
      </w:r>
      <w:proofErr w:type="spellStart"/>
      <w:r w:rsidR="00A422F9" w:rsidRPr="00FA2B9D">
        <w:rPr>
          <w:highlight w:val="yellow"/>
        </w:rPr>
        <w:t>Vokabular</w:t>
      </w:r>
      <w:proofErr w:type="spellEnd"/>
      <w:r w:rsidR="00A422F9" w:rsidRPr="00FA2B9D">
        <w:rPr>
          <w:highlight w:val="yellow"/>
        </w:rPr>
        <w:t xml:space="preserve"> </w:t>
      </w:r>
      <w:proofErr w:type="spellStart"/>
      <w:r w:rsidR="00A422F9" w:rsidRPr="00FA2B9D">
        <w:rPr>
          <w:highlight w:val="yellow"/>
        </w:rPr>
        <w:t>auswirkt</w:t>
      </w:r>
      <w:proofErr w:type="spellEnd"/>
      <w:r w:rsidR="00A422F9" w:rsidRPr="00FA2B9D">
        <w:rPr>
          <w:highlight w:val="yellow"/>
        </w:rPr>
        <w:t xml:space="preserve"> etc.</w:t>
      </w:r>
      <w:r w:rsidR="00A422F9">
        <w:t xml:space="preserve"> </w:t>
      </w:r>
    </w:p>
    <w:p w14:paraId="518CF795" w14:textId="7DB42538"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0038C4">
        <w:t xml:space="preserve">adapting </w:t>
      </w:r>
      <w:r>
        <w:t xml:space="preserve">newer and more optimized models </w:t>
      </w:r>
      <w:r w:rsidR="000038C4">
        <w:t xml:space="preserve">to the cooking domain </w:t>
      </w:r>
      <w:r>
        <w:t xml:space="preserve">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AE56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VUMDg6MzA6NTg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t xml:space="preserve"> lead</w:t>
      </w:r>
      <w:r w:rsidR="000038C4">
        <w:t>s</w:t>
      </w:r>
      <w:r>
        <w:t xml:space="preserve"> to further performance </w:t>
      </w:r>
      <w:r w:rsidR="001A2D56">
        <w:t>improvements</w:t>
      </w:r>
      <w:r>
        <w:t xml:space="preserve">. </w:t>
      </w:r>
    </w:p>
    <w:p w14:paraId="7A1BFF96" w14:textId="5DFE26E1" w:rsidR="00B40B67" w:rsidRDefault="00B40B67" w:rsidP="00B40B67">
      <w:pPr>
        <w:pStyle w:val="berschrift1"/>
      </w:pPr>
      <w:bookmarkStart w:id="100" w:name="_Toc99022386"/>
      <w:r>
        <w:lastRenderedPageBreak/>
        <w:t>Conclusion</w:t>
      </w:r>
      <w:bookmarkEnd w:id="100"/>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5E58B91C" w:rsidR="00F57D52" w:rsidRPr="003C52E4" w:rsidRDefault="00F57D52" w:rsidP="003C52E4">
      <w:r>
        <w:br w:type="page"/>
      </w:r>
    </w:p>
    <w:p w14:paraId="6222ACA7" w14:textId="726FEA8B" w:rsidR="00F57D52" w:rsidRDefault="002C66AA" w:rsidP="002C66AA">
      <w:pPr>
        <w:pStyle w:val="berschrift1"/>
        <w:numPr>
          <w:ilvl w:val="0"/>
          <w:numId w:val="0"/>
        </w:numPr>
        <w:ind w:left="432" w:hanging="432"/>
      </w:pPr>
      <w:bookmarkStart w:id="101" w:name="_Toc99022387"/>
      <w:r>
        <w:lastRenderedPageBreak/>
        <w:t>Bibliography</w:t>
      </w:r>
      <w:bookmarkEnd w:id="101"/>
    </w:p>
    <w:sdt>
      <w:sdtPr>
        <w:tag w:val="CitaviBibliography"/>
        <w:id w:val="-1581826981"/>
        <w:placeholder>
          <w:docPart w:val="064329369A064B18ABE191526EE8A16D"/>
        </w:placeholder>
      </w:sdtPr>
      <w:sdtEndPr/>
      <w:sdtContent>
        <w:p w14:paraId="1F633FB6" w14:textId="77777777" w:rsidR="00685AFB" w:rsidRDefault="00344C79" w:rsidP="00685AFB">
          <w:pPr>
            <w:pStyle w:val="CitaviBibliographyEntry"/>
          </w:pPr>
          <w:r>
            <w:fldChar w:fldCharType="begin"/>
          </w:r>
          <w:r>
            <w:instrText>ADDIN CitaviBibliography</w:instrText>
          </w:r>
          <w:r>
            <w:fldChar w:fldCharType="separate"/>
          </w:r>
          <w:bookmarkStart w:id="102" w:name="_CTVL00145ca38837a2b4a1f9fc5bed79b408aaf"/>
          <w:proofErr w:type="spellStart"/>
          <w:r w:rsidR="00685AFB">
            <w:t>Adamopoulou</w:t>
          </w:r>
          <w:proofErr w:type="spellEnd"/>
          <w:r w:rsidR="00685AFB">
            <w:t xml:space="preserve">, E., &amp; </w:t>
          </w:r>
          <w:proofErr w:type="spellStart"/>
          <w:r w:rsidR="00685AFB">
            <w:t>Moussiades</w:t>
          </w:r>
          <w:proofErr w:type="spellEnd"/>
          <w:r w:rsidR="00685AFB">
            <w:t>, L. (2020, June). An overview of chatbot technology.</w:t>
          </w:r>
          <w:bookmarkEnd w:id="102"/>
          <w:r w:rsidR="00685AFB">
            <w:t xml:space="preserve"> </w:t>
          </w:r>
          <w:r w:rsidR="00685AFB" w:rsidRPr="00685AFB">
            <w:rPr>
              <w:i/>
            </w:rPr>
            <w:t>IFIP International Conference on Artificial Intelligence Applications and Innovations</w:t>
          </w:r>
          <w:r w:rsidR="00685AFB" w:rsidRPr="00685AFB">
            <w:t>, 373–383.</w:t>
          </w:r>
        </w:p>
        <w:p w14:paraId="54A7A777" w14:textId="77777777" w:rsidR="00685AFB" w:rsidRDefault="00685AFB" w:rsidP="00685AFB">
          <w:pPr>
            <w:pStyle w:val="CitaviBibliographyEntry"/>
          </w:pPr>
          <w:bookmarkStart w:id="103" w:name="_CTVL0018efb0ce5b57440caa8048d8adf537e10"/>
          <w:proofErr w:type="spellStart"/>
          <w:r>
            <w:t>Alammar</w:t>
          </w:r>
          <w:proofErr w:type="spellEnd"/>
          <w:r>
            <w:t>, J. (2018a).</w:t>
          </w:r>
          <w:bookmarkEnd w:id="103"/>
          <w:r>
            <w:t xml:space="preserve"> </w:t>
          </w:r>
          <w:r w:rsidRPr="00685AFB">
            <w:rPr>
              <w:i/>
            </w:rPr>
            <w:t>The Illustrated Transformer [Blog post]</w:t>
          </w:r>
          <w:r w:rsidRPr="00685AFB">
            <w:t>. https://jalammar.github.io/illustrated-transformer/</w:t>
          </w:r>
        </w:p>
        <w:p w14:paraId="6E4432B3" w14:textId="77777777" w:rsidR="00685AFB" w:rsidRDefault="00685AFB" w:rsidP="00685AFB">
          <w:pPr>
            <w:pStyle w:val="CitaviBibliographyEntry"/>
          </w:pPr>
          <w:bookmarkStart w:id="104" w:name="_CTVL001a09092c28ee8404fb86d7f61744d9b95"/>
          <w:proofErr w:type="spellStart"/>
          <w:r>
            <w:t>Alammar</w:t>
          </w:r>
          <w:proofErr w:type="spellEnd"/>
          <w:r>
            <w:t>, J. (2018b).</w:t>
          </w:r>
          <w:bookmarkEnd w:id="104"/>
          <w:r>
            <w:t xml:space="preserve"> </w:t>
          </w:r>
          <w:r w:rsidRPr="00685AFB">
            <w:rPr>
              <w:i/>
            </w:rPr>
            <w:t>Visualizing A Neural Machine Translation Model (Mechanics of Seq2seq Models With Attention) [Blog post]</w:t>
          </w:r>
          <w:r w:rsidRPr="00685AFB">
            <w:t>. https://jalammar.github.io/visualizing-neural-machine-translation-mechanics-of-seq2seq-models-with-attention/</w:t>
          </w:r>
        </w:p>
        <w:p w14:paraId="13438436" w14:textId="77777777" w:rsidR="00685AFB" w:rsidRDefault="00685AFB" w:rsidP="00685AFB">
          <w:pPr>
            <w:pStyle w:val="CitaviBibliographyEntry"/>
          </w:pPr>
          <w:bookmarkStart w:id="105"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105"/>
          <w:r>
            <w:t xml:space="preserve"> </w:t>
          </w:r>
          <w:r w:rsidRPr="00685AFB">
            <w:rPr>
              <w:i/>
            </w:rPr>
            <w:t>Publicly Available Clinical BERT Embeddings</w:t>
          </w:r>
          <w:r w:rsidRPr="00685AFB">
            <w:t xml:space="preserve">. http://arxiv.org/pdf/1904.03323v3 </w:t>
          </w:r>
        </w:p>
        <w:p w14:paraId="21612AEB" w14:textId="77777777" w:rsidR="00685AFB" w:rsidRDefault="00685AFB" w:rsidP="00685AFB">
          <w:pPr>
            <w:pStyle w:val="CitaviBibliographyEntry"/>
          </w:pPr>
          <w:bookmarkStart w:id="106"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106"/>
          <w:r>
            <w:t xml:space="preserve"> </w:t>
          </w:r>
          <w:r w:rsidRPr="00685AFB">
            <w:rPr>
              <w:i/>
            </w:rPr>
            <w:t>CASCON</w:t>
          </w:r>
          <w:r w:rsidRPr="00685AFB">
            <w:t>, 247–253.</w:t>
          </w:r>
        </w:p>
        <w:p w14:paraId="5A6CAE80" w14:textId="77777777" w:rsidR="00685AFB" w:rsidRDefault="00685AFB" w:rsidP="00685AFB">
          <w:pPr>
            <w:pStyle w:val="CitaviBibliographyEntry"/>
          </w:pPr>
          <w:bookmarkStart w:id="107" w:name="_CTVL00145406c2cd8184c3e9877b89438e38654"/>
          <w:proofErr w:type="spellStart"/>
          <w:r>
            <w:t>Araci</w:t>
          </w:r>
          <w:proofErr w:type="spellEnd"/>
          <w:r>
            <w:t>, D. (2019, August 27).</w:t>
          </w:r>
          <w:bookmarkEnd w:id="107"/>
          <w:r>
            <w:t xml:space="preserve"> </w:t>
          </w:r>
          <w:proofErr w:type="spellStart"/>
          <w:r w:rsidRPr="00685AFB">
            <w:rPr>
              <w:i/>
            </w:rPr>
            <w:t>FinBERT</w:t>
          </w:r>
          <w:proofErr w:type="spellEnd"/>
          <w:r w:rsidRPr="00685AFB">
            <w:rPr>
              <w:i/>
            </w:rPr>
            <w:t>: Financial Sentiment Analysis with Pre-trained Language Models</w:t>
          </w:r>
          <w:r w:rsidRPr="00685AFB">
            <w:t xml:space="preserve">. http://arxiv.org/pdf/1908.10063v1 </w:t>
          </w:r>
        </w:p>
        <w:p w14:paraId="7B7044ED" w14:textId="77777777" w:rsidR="00685AFB" w:rsidRDefault="00685AFB" w:rsidP="00685AFB">
          <w:pPr>
            <w:pStyle w:val="CitaviBibliographyEntry"/>
          </w:pPr>
          <w:bookmarkStart w:id="108" w:name="_CTVL00102190d58c7144f578156a41583f82001"/>
          <w:r>
            <w:t xml:space="preserve">Ba, J. L., </w:t>
          </w:r>
          <w:proofErr w:type="spellStart"/>
          <w:r>
            <w:t>Kiros</w:t>
          </w:r>
          <w:proofErr w:type="spellEnd"/>
          <w:r>
            <w:t>, J. R., &amp; Hinton, G. E. (2016, July 21).</w:t>
          </w:r>
          <w:bookmarkEnd w:id="108"/>
          <w:r>
            <w:t xml:space="preserve"> </w:t>
          </w:r>
          <w:r w:rsidRPr="00685AFB">
            <w:rPr>
              <w:i/>
            </w:rPr>
            <w:t>Layer Normalization</w:t>
          </w:r>
          <w:r w:rsidRPr="00685AFB">
            <w:t xml:space="preserve">. http://arxiv.org/pdf/1607.06450v1 </w:t>
          </w:r>
        </w:p>
        <w:p w14:paraId="3BD509EB" w14:textId="77777777" w:rsidR="00685AFB" w:rsidRDefault="00685AFB" w:rsidP="00685AFB">
          <w:pPr>
            <w:pStyle w:val="CitaviBibliographyEntry"/>
          </w:pPr>
          <w:bookmarkStart w:id="109" w:name="_CTVL001d93cbfdb4ba44e2f85e03eb2675a6fa4"/>
          <w:proofErr w:type="spellStart"/>
          <w:r>
            <w:t>Bahdanau</w:t>
          </w:r>
          <w:proofErr w:type="spellEnd"/>
          <w:r>
            <w:t xml:space="preserve">, D., Cho, K., &amp; </w:t>
          </w:r>
          <w:proofErr w:type="spellStart"/>
          <w:r>
            <w:t>Bengio</w:t>
          </w:r>
          <w:proofErr w:type="spellEnd"/>
          <w:r>
            <w:t>, Y. (2014, September 1).</w:t>
          </w:r>
          <w:bookmarkEnd w:id="109"/>
          <w:r>
            <w:t xml:space="preserve"> </w:t>
          </w:r>
          <w:r w:rsidRPr="00685AFB">
            <w:rPr>
              <w:i/>
            </w:rPr>
            <w:t>Neural Machine Translation by Jointly Learning to Align and Translate</w:t>
          </w:r>
          <w:r w:rsidRPr="00685AFB">
            <w:t xml:space="preserve">. http://arxiv.org/pdf/1409.0473v7 </w:t>
          </w:r>
        </w:p>
        <w:p w14:paraId="7313E892" w14:textId="77777777" w:rsidR="00685AFB" w:rsidRDefault="00685AFB" w:rsidP="00685AFB">
          <w:pPr>
            <w:pStyle w:val="CitaviBibliographyEntry"/>
          </w:pPr>
          <w:bookmarkStart w:id="110"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110"/>
          <w:r>
            <w:t xml:space="preserve"> </w:t>
          </w:r>
          <w:r w:rsidRPr="00685AFB">
            <w:rPr>
              <w:i/>
            </w:rPr>
            <w:t>2016 IEEE International Conference on Acoustics, Speech and Signal Processing (ICASSP)</w:t>
          </w:r>
          <w:r w:rsidRPr="00685AFB">
            <w:t>, 4945–4949. https://doi.org/10.1109/ICASSP.2016.7472618</w:t>
          </w:r>
        </w:p>
        <w:p w14:paraId="526DA718" w14:textId="77777777" w:rsidR="00685AFB" w:rsidRDefault="00685AFB" w:rsidP="00685AFB">
          <w:pPr>
            <w:pStyle w:val="CitaviBibliographyEntry"/>
          </w:pPr>
          <w:bookmarkStart w:id="111"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111"/>
          <w:r>
            <w:t xml:space="preserve"> </w:t>
          </w:r>
          <w:r w:rsidRPr="00685AFB">
            <w:rPr>
              <w:i/>
            </w:rPr>
            <w:t>Proceedings of the 2020 Conference on Human Information Interaction and Retrieval</w:t>
          </w:r>
          <w:r w:rsidRPr="00685AFB">
            <w:t>, 73–82. https://doi.org/10.1145/3343413.3377967</w:t>
          </w:r>
        </w:p>
        <w:p w14:paraId="08C844D1" w14:textId="77777777" w:rsidR="00685AFB" w:rsidRDefault="00685AFB" w:rsidP="00685AFB">
          <w:pPr>
            <w:pStyle w:val="CitaviBibliographyEntry"/>
          </w:pPr>
          <w:bookmarkStart w:id="112" w:name="_CTVL0011cd9e65b0c014a8a944f2f623e99fa79"/>
          <w:proofErr w:type="spellStart"/>
          <w:r>
            <w:t>Beltagy</w:t>
          </w:r>
          <w:proofErr w:type="spellEnd"/>
          <w:r>
            <w:t>, I., Lo Kyle, &amp; Cohan, A. (2019). SciBERT: A Pretrained Language Model for Scientific Text. http://arxiv.org/pdf/1903.10676v3</w:t>
          </w:r>
        </w:p>
        <w:p w14:paraId="48656A56" w14:textId="77777777" w:rsidR="00685AFB" w:rsidRDefault="00685AFB" w:rsidP="00685AFB">
          <w:pPr>
            <w:pStyle w:val="CitaviBibliographyEntry"/>
          </w:pPr>
          <w:bookmarkStart w:id="113" w:name="_CTVL001fa9996dca6314d8c956dacbc0eb3be8d"/>
          <w:bookmarkEnd w:id="112"/>
          <w:proofErr w:type="spellStart"/>
          <w:r>
            <w:lastRenderedPageBreak/>
            <w:t>Bickmore</w:t>
          </w:r>
          <w:proofErr w:type="spellEnd"/>
          <w:r>
            <w:t>, T. W., Caruso, L., &amp; Clough-</w:t>
          </w:r>
          <w:proofErr w:type="spellStart"/>
          <w:r>
            <w:t>Gorr</w:t>
          </w:r>
          <w:proofErr w:type="spellEnd"/>
          <w:r>
            <w:t>, K. (2005). Acceptance and usability of a relational agent interface by urban older adults.</w:t>
          </w:r>
          <w:bookmarkEnd w:id="113"/>
          <w:r>
            <w:t xml:space="preserve"> </w:t>
          </w:r>
          <w:r w:rsidRPr="00685AFB">
            <w:rPr>
              <w:i/>
            </w:rPr>
            <w:t>CHI'05 Extended Abstracts on Human Factors in Computing Systems</w:t>
          </w:r>
          <w:r w:rsidRPr="00685AFB">
            <w:t>, 1212–1215. https://doi.org/10.1145/1056808.1056879</w:t>
          </w:r>
        </w:p>
        <w:p w14:paraId="3E822F06" w14:textId="77777777" w:rsidR="00685AFB" w:rsidRDefault="00685AFB" w:rsidP="00685AFB">
          <w:pPr>
            <w:pStyle w:val="CitaviBibliographyEntry"/>
          </w:pPr>
          <w:bookmarkStart w:id="114"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A. (2020). RecipeNLG: A Cooking Recipes Dataset for Semi-Structured Text Generation.</w:t>
          </w:r>
          <w:bookmarkEnd w:id="114"/>
          <w:r>
            <w:t xml:space="preserve"> </w:t>
          </w:r>
          <w:r w:rsidRPr="00685AFB">
            <w:rPr>
              <w:i/>
            </w:rPr>
            <w:t>Proceedings of the 13th International Conference on Natural Language Generation</w:t>
          </w:r>
          <w:r w:rsidRPr="00685AFB">
            <w:t>, 22–28. https://aclanthology.org/2020.inlg-1.4</w:t>
          </w:r>
        </w:p>
        <w:p w14:paraId="6D720E70" w14:textId="77777777" w:rsidR="00685AFB" w:rsidRDefault="00685AFB" w:rsidP="00685AFB">
          <w:pPr>
            <w:pStyle w:val="CitaviBibliographyEntry"/>
          </w:pPr>
          <w:bookmarkStart w:id="115"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115"/>
          <w:r>
            <w:t xml:space="preserve"> </w:t>
          </w:r>
          <w:r w:rsidRPr="00685AFB">
            <w:rPr>
              <w:i/>
            </w:rPr>
            <w:t xml:space="preserve">Lecture Notes in Computer Science. Internet Science </w:t>
          </w:r>
          <w:r w:rsidRPr="00685AFB">
            <w:t>(Vol. 10673, pp. 377–392). Springer International Publishing. https://doi.org/10.1007/978-3-319-70284-1_30</w:t>
          </w:r>
        </w:p>
        <w:p w14:paraId="70F77233" w14:textId="77777777" w:rsidR="00685AFB" w:rsidRDefault="00685AFB" w:rsidP="00685AFB">
          <w:pPr>
            <w:pStyle w:val="CitaviBibliographyEntry"/>
          </w:pPr>
          <w:bookmarkStart w:id="116"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116"/>
          <w:r>
            <w:t xml:space="preserve"> </w:t>
          </w:r>
          <w:r w:rsidRPr="00685AFB">
            <w:rPr>
              <w:i/>
            </w:rPr>
            <w:t>Proceedings of the 58th Annual Meeting of the Association for Computational Linguistics</w:t>
          </w:r>
          <w:r w:rsidRPr="00685AFB">
            <w:t>, 7302–7314. https://doi.org/10.48550/arXiv.2005.01328</w:t>
          </w:r>
        </w:p>
        <w:p w14:paraId="2E777C34" w14:textId="77777777" w:rsidR="00685AFB" w:rsidRDefault="00685AFB" w:rsidP="00685AFB">
          <w:pPr>
            <w:pStyle w:val="CitaviBibliographyEntry"/>
          </w:pPr>
          <w:bookmarkStart w:id="117"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117"/>
          <w:r>
            <w:t xml:space="preserve"> </w:t>
          </w:r>
          <w:proofErr w:type="spellStart"/>
          <w:r w:rsidRPr="00685AFB">
            <w:rPr>
              <w:i/>
            </w:rPr>
            <w:t>HateBERT</w:t>
          </w:r>
          <w:proofErr w:type="spellEnd"/>
          <w:r w:rsidRPr="00685AFB">
            <w:rPr>
              <w:i/>
            </w:rPr>
            <w:t>: Retraining BERT for Abusive Language Detection in English</w:t>
          </w:r>
          <w:r w:rsidRPr="00685AFB">
            <w:t xml:space="preserve">. http://arxiv.org/pdf/2010.12472v2 </w:t>
          </w:r>
        </w:p>
        <w:p w14:paraId="2A95970D" w14:textId="77777777" w:rsidR="00685AFB" w:rsidRDefault="00685AFB" w:rsidP="00685AFB">
          <w:pPr>
            <w:pStyle w:val="CitaviBibliographyEntry"/>
          </w:pPr>
          <w:bookmarkStart w:id="118" w:name="_CTVL001aa03605fe15f4489843010563d4dcc09"/>
          <w:r>
            <w:t>Chao, G.-L., &amp; Lane, I. (2019, July 6).</w:t>
          </w:r>
          <w:bookmarkEnd w:id="118"/>
          <w:r>
            <w:t xml:space="preserve"> </w:t>
          </w:r>
          <w:r w:rsidRPr="00685AFB">
            <w:rPr>
              <w:i/>
            </w:rPr>
            <w:t>BERT-DST: Scalable End-to-End Dialogue State Tracking with Bidirectional Encoder Representations from Transformer</w:t>
          </w:r>
          <w:r w:rsidRPr="00685AFB">
            <w:t xml:space="preserve">. http://arxiv.org/pdf/1907.03040v1 </w:t>
          </w:r>
        </w:p>
        <w:p w14:paraId="7F275FC5" w14:textId="77777777" w:rsidR="00685AFB" w:rsidRDefault="00685AFB" w:rsidP="00685AFB">
          <w:pPr>
            <w:pStyle w:val="CitaviBibliographyEntry"/>
          </w:pPr>
          <w:bookmarkStart w:id="119" w:name="_CTVL001a36a178bcae343fc9707d4007f58e5ef"/>
          <w:r>
            <w:t xml:space="preserve">Chen, D., Fisch, A., Weston, J., &amp; </w:t>
          </w:r>
          <w:proofErr w:type="spellStart"/>
          <w:r>
            <w:t>Bordes</w:t>
          </w:r>
          <w:proofErr w:type="spellEnd"/>
          <w:r>
            <w:t>, A. (2017, March 31).</w:t>
          </w:r>
          <w:bookmarkEnd w:id="119"/>
          <w:r>
            <w:t xml:space="preserve"> </w:t>
          </w:r>
          <w:r w:rsidRPr="00685AFB">
            <w:rPr>
              <w:i/>
            </w:rPr>
            <w:t>Reading Wikipedia to Answer Open-Domain Questions</w:t>
          </w:r>
          <w:r w:rsidRPr="00685AFB">
            <w:t xml:space="preserve">. http://arxiv.org/pdf/1704.00051v2 </w:t>
          </w:r>
        </w:p>
        <w:p w14:paraId="275FEA27" w14:textId="77777777" w:rsidR="00685AFB" w:rsidRDefault="00685AFB" w:rsidP="00685AFB">
          <w:pPr>
            <w:pStyle w:val="CitaviBibliographyEntry"/>
          </w:pPr>
          <w:bookmarkStart w:id="120" w:name="_CTVL00124238d48d76e4224b0de4167f1507633"/>
          <w:r>
            <w:t xml:space="preserve">Chen, Q., </w:t>
          </w:r>
          <w:proofErr w:type="spellStart"/>
          <w:r>
            <w:t>Zhuo</w:t>
          </w:r>
          <w:proofErr w:type="spellEnd"/>
          <w:r>
            <w:t>, Z., &amp; Wang, W. (2019).</w:t>
          </w:r>
          <w:bookmarkEnd w:id="120"/>
          <w:r>
            <w:t xml:space="preserve"> </w:t>
          </w:r>
          <w:r w:rsidRPr="00685AFB">
            <w:rPr>
              <w:i/>
            </w:rPr>
            <w:t>BERT for Joint Intent Classification and Slot Filling</w:t>
          </w:r>
          <w:r w:rsidRPr="00685AFB">
            <w:t xml:space="preserve">. http://arxiv.org/pdf/1902.10909v1 </w:t>
          </w:r>
        </w:p>
        <w:p w14:paraId="4CFF2686" w14:textId="77777777" w:rsidR="00685AFB" w:rsidRDefault="00685AFB" w:rsidP="00685AFB">
          <w:pPr>
            <w:pStyle w:val="CitaviBibliographyEntry"/>
          </w:pPr>
          <w:bookmarkStart w:id="121" w:name="_CTVL0019621e44e8eee4b0db1fe31c22f45ff69"/>
          <w:r>
            <w:t xml:space="preserve">Cheng, J., Dong, L., &amp; </w:t>
          </w:r>
          <w:proofErr w:type="spellStart"/>
          <w:r>
            <w:t>Lapata</w:t>
          </w:r>
          <w:proofErr w:type="spellEnd"/>
          <w:r>
            <w:t>, M. (2016, January 25).</w:t>
          </w:r>
          <w:bookmarkEnd w:id="121"/>
          <w:r>
            <w:t xml:space="preserve"> </w:t>
          </w:r>
          <w:r w:rsidRPr="00685AFB">
            <w:rPr>
              <w:i/>
            </w:rPr>
            <w:t>Long Short-Term Memory-Networks for Machine Reading</w:t>
          </w:r>
          <w:r w:rsidRPr="00685AFB">
            <w:t xml:space="preserve">. http://arxiv.org/pdf/1601.06733v7 </w:t>
          </w:r>
        </w:p>
        <w:p w14:paraId="2DC84455" w14:textId="77777777" w:rsidR="00685AFB" w:rsidRDefault="00685AFB" w:rsidP="00685AFB">
          <w:pPr>
            <w:pStyle w:val="CitaviBibliographyEntry"/>
          </w:pPr>
          <w:bookmarkStart w:id="122" w:name="_CTVL001cedddf72fafb45579e3322ebd509b849"/>
          <w:r>
            <w:t>Chu, J. (2021, September 24–26). Recipe Bot: The Application of Conversational AI in Home Cooking Assistant. In</w:t>
          </w:r>
          <w:bookmarkEnd w:id="122"/>
          <w:r>
            <w:t xml:space="preserve"> </w:t>
          </w:r>
          <w:r w:rsidRPr="00685AFB">
            <w:rPr>
              <w:i/>
            </w:rPr>
            <w:t xml:space="preserve">2021 2nd International Conference on Big Data &amp; </w:t>
          </w:r>
          <w:r w:rsidRPr="00685AFB">
            <w:rPr>
              <w:i/>
            </w:rPr>
            <w:lastRenderedPageBreak/>
            <w:t xml:space="preserve">Artificial Intelligence &amp; Software Engineering (ICBASE) </w:t>
          </w:r>
          <w:r w:rsidRPr="00685AFB">
            <w:t>(pp. 696–700). IEEE. https://doi.org/10.1109/ICBASE53849.2021.00136</w:t>
          </w:r>
        </w:p>
        <w:p w14:paraId="52ED5A1E" w14:textId="77777777" w:rsidR="00685AFB" w:rsidRDefault="00685AFB" w:rsidP="00685AFB">
          <w:pPr>
            <w:pStyle w:val="CitaviBibliographyEntry"/>
          </w:pPr>
          <w:bookmarkStart w:id="123" w:name="_CTVL001a7672c44651d4fbfa5f6bde395fbf481"/>
          <w:r>
            <w:t xml:space="preserve">Cui, L., Huang, S., Wei, F., Tan, C., Duan, C., &amp; Zhou, M. (2017). </w:t>
          </w:r>
          <w:proofErr w:type="spellStart"/>
          <w:r>
            <w:t>Superagent</w:t>
          </w:r>
          <w:proofErr w:type="spellEnd"/>
          <w:r>
            <w:t>: A customer service chatbot for e-commerce websites.</w:t>
          </w:r>
          <w:bookmarkEnd w:id="123"/>
          <w:r>
            <w:t xml:space="preserve"> </w:t>
          </w:r>
          <w:r w:rsidRPr="00685AFB">
            <w:rPr>
              <w:i/>
            </w:rPr>
            <w:t>Proceedings of ACL 2017, System Demonstrations</w:t>
          </w:r>
          <w:r w:rsidRPr="00685AFB">
            <w:t>, 97–102.</w:t>
          </w:r>
        </w:p>
        <w:p w14:paraId="0697E9A4" w14:textId="77777777" w:rsidR="00685AFB" w:rsidRDefault="00685AFB" w:rsidP="00685AFB">
          <w:pPr>
            <w:pStyle w:val="CitaviBibliographyEntry"/>
          </w:pPr>
          <w:bookmarkStart w:id="124" w:name="_CTVL0016394f85d4176402baf1d5e19a5b5dd66"/>
          <w:r>
            <w:t>Dai, A. M., &amp; Le, Q. V. (2015). Semi-supervised Sequence Learning.</w:t>
          </w:r>
          <w:bookmarkEnd w:id="124"/>
          <w:r>
            <w:t xml:space="preserve"> </w:t>
          </w:r>
          <w:r w:rsidRPr="00685AFB">
            <w:rPr>
              <w:i/>
            </w:rPr>
            <w:t>Advances in Neural Information Processing Systems</w:t>
          </w:r>
          <w:r w:rsidRPr="00685AFB">
            <w:t xml:space="preserve">, </w:t>
          </w:r>
          <w:r w:rsidRPr="00685AFB">
            <w:rPr>
              <w:i/>
            </w:rPr>
            <w:t>28</w:t>
          </w:r>
          <w:r w:rsidRPr="00685AFB">
            <w:t>, 3079–3087. http://arxiv.org/pdf/1511.01432v1</w:t>
          </w:r>
        </w:p>
        <w:p w14:paraId="0757D8BE" w14:textId="77777777" w:rsidR="00685AFB" w:rsidRDefault="00685AFB" w:rsidP="00685AFB">
          <w:pPr>
            <w:pStyle w:val="CitaviBibliographyEntry"/>
          </w:pPr>
          <w:bookmarkStart w:id="125" w:name="_CTVL001e3fb14b69e6942e3833d949ae6d4eded"/>
          <w:proofErr w:type="spellStart"/>
          <w:r>
            <w:t>Daumé</w:t>
          </w:r>
          <w:proofErr w:type="spellEnd"/>
          <w:r>
            <w:t xml:space="preserve"> </w:t>
          </w:r>
          <w:proofErr w:type="spellStart"/>
          <w:r>
            <w:t>Iii</w:t>
          </w:r>
          <w:proofErr w:type="spellEnd"/>
          <w:r>
            <w:t xml:space="preserve">, H., &amp; </w:t>
          </w:r>
          <w:proofErr w:type="spellStart"/>
          <w:r>
            <w:t>Jagarlamudi</w:t>
          </w:r>
          <w:proofErr w:type="spellEnd"/>
          <w:r>
            <w:t xml:space="preserve">, J. (2011, June). Domain adaptation for </w:t>
          </w:r>
          <w:proofErr w:type="spellStart"/>
          <w:r>
            <w:t>machien</w:t>
          </w:r>
          <w:proofErr w:type="spellEnd"/>
          <w:r>
            <w:t xml:space="preserve"> translation by mining unseen words.</w:t>
          </w:r>
          <w:bookmarkEnd w:id="125"/>
          <w:r>
            <w:t xml:space="preserve"> </w:t>
          </w:r>
          <w:r w:rsidRPr="00685AFB">
            <w:rPr>
              <w:i/>
            </w:rPr>
            <w:t>Proceedings of the 49th Annual Meeting of the Association for Computational Linguistics: Human Language Technologies</w:t>
          </w:r>
          <w:r w:rsidRPr="00685AFB">
            <w:t>, 407–412.</w:t>
          </w:r>
        </w:p>
        <w:p w14:paraId="427C0754" w14:textId="77777777" w:rsidR="00685AFB" w:rsidRDefault="00685AFB" w:rsidP="00685AFB">
          <w:pPr>
            <w:pStyle w:val="CitaviBibliographyEntry"/>
          </w:pPr>
          <w:bookmarkStart w:id="126" w:name="_CTVL001bd69709e413049e684cf2f2869417d16"/>
          <w:r>
            <w:t>Devlin, J., &amp; Chang, M.-W. (2018).</w:t>
          </w:r>
          <w:bookmarkEnd w:id="126"/>
          <w:r>
            <w:t xml:space="preserve"> </w:t>
          </w:r>
          <w:r w:rsidRPr="00685AFB">
            <w:rPr>
              <w:i/>
            </w:rPr>
            <w:t xml:space="preserve">Open Sourcing BERT: State-of-the-Art Pre-training for Natural Language Processing. </w:t>
          </w:r>
          <w:r w:rsidRPr="00685AFB">
            <w:t>Google AI. https://ai.googleblog.com/2018/11/open-sourcing-bert-state-of-art-pre.html</w:t>
          </w:r>
        </w:p>
        <w:p w14:paraId="692BCB3E" w14:textId="77777777" w:rsidR="00685AFB" w:rsidRDefault="00685AFB" w:rsidP="00685AFB">
          <w:pPr>
            <w:pStyle w:val="CitaviBibliographyEntry"/>
          </w:pPr>
          <w:bookmarkStart w:id="127" w:name="_CTVL0017bff4cbd6d89444fa848edf2ca192f25"/>
          <w:r>
            <w:t>Devlin, J., Chang, M.-W., Lee, K., &amp; Toutanova, K. (2018, October 11).</w:t>
          </w:r>
          <w:bookmarkEnd w:id="127"/>
          <w:r>
            <w:t xml:space="preserve"> </w:t>
          </w:r>
          <w:r w:rsidRPr="00685AFB">
            <w:rPr>
              <w:i/>
            </w:rPr>
            <w:t>BERT: Pre-training of Deep Bidirectional Transformers for Language Understanding</w:t>
          </w:r>
          <w:r w:rsidRPr="00685AFB">
            <w:t xml:space="preserve">. http://arxiv.org/pdf/1810.04805v2 </w:t>
          </w:r>
        </w:p>
        <w:p w14:paraId="51C63A31" w14:textId="77777777" w:rsidR="00685AFB" w:rsidRDefault="00685AFB" w:rsidP="00685AFB">
          <w:pPr>
            <w:pStyle w:val="CitaviBibliographyEntry"/>
          </w:pPr>
          <w:bookmarkStart w:id="128" w:name="_CTVL001e220a9a1dd2648e8a31adb11a02b4251"/>
          <w:r>
            <w:t xml:space="preserve">Dong, J., &amp; Huang, J. (2018). Enhance word representation for out-of-vocabulary on </w:t>
          </w:r>
          <w:proofErr w:type="spellStart"/>
          <w:r>
            <w:t>ubunt</w:t>
          </w:r>
          <w:proofErr w:type="spellEnd"/>
          <w:r>
            <w:t xml:space="preserve"> dialogue corpus.</w:t>
          </w:r>
          <w:bookmarkEnd w:id="128"/>
          <w:r>
            <w:t xml:space="preserve"> </w:t>
          </w:r>
          <w:proofErr w:type="spellStart"/>
          <w:r w:rsidRPr="00685AFB">
            <w:rPr>
              <w:i/>
            </w:rPr>
            <w:t>ArXiv</w:t>
          </w:r>
          <w:proofErr w:type="spellEnd"/>
          <w:r w:rsidRPr="00685AFB">
            <w:rPr>
              <w:i/>
            </w:rPr>
            <w:t xml:space="preserve"> Preprint ArXiv:1802.02614</w:t>
          </w:r>
          <w:r w:rsidRPr="00685AFB">
            <w:t>.</w:t>
          </w:r>
        </w:p>
        <w:p w14:paraId="5E46A0F1" w14:textId="77777777" w:rsidR="00685AFB" w:rsidRDefault="00685AFB" w:rsidP="00685AFB">
          <w:pPr>
            <w:pStyle w:val="CitaviBibliographyEntry"/>
          </w:pPr>
          <w:bookmarkStart w:id="129" w:name="_CTVL001d40c1f019c0b48b88fba515e9407d56d"/>
          <w:r>
            <w:t xml:space="preserve">Donnelly, K. (2006). </w:t>
          </w:r>
          <w:proofErr w:type="spellStart"/>
          <w:r>
            <w:t>Snomed</w:t>
          </w:r>
          <w:proofErr w:type="spellEnd"/>
          <w:r>
            <w:t>-CT: The advanced terminology and coding system for eHealth.</w:t>
          </w:r>
          <w:bookmarkEnd w:id="129"/>
          <w:r>
            <w:t xml:space="preserve"> </w:t>
          </w:r>
          <w:r w:rsidRPr="00685AFB">
            <w:rPr>
              <w:i/>
            </w:rPr>
            <w:t>Studies in Health Technology and Informatics</w:t>
          </w:r>
          <w:r w:rsidRPr="00685AFB">
            <w:t xml:space="preserve">, </w:t>
          </w:r>
          <w:r w:rsidRPr="00685AFB">
            <w:rPr>
              <w:i/>
            </w:rPr>
            <w:t>121</w:t>
          </w:r>
          <w:r w:rsidRPr="00685AFB">
            <w:t>, 279–290.</w:t>
          </w:r>
        </w:p>
        <w:p w14:paraId="6A1AFD3B" w14:textId="77777777" w:rsidR="00685AFB" w:rsidRDefault="00685AFB" w:rsidP="00685AFB">
          <w:pPr>
            <w:pStyle w:val="CitaviBibliographyEntry"/>
          </w:pPr>
          <w:bookmarkStart w:id="130"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130"/>
          <w:r>
            <w:t xml:space="preserve"> </w:t>
          </w:r>
          <w:r w:rsidRPr="00685AFB">
            <w:rPr>
              <w:i/>
            </w:rPr>
            <w:t>NPJ Science of Food</w:t>
          </w:r>
          <w:r w:rsidRPr="00685AFB">
            <w:t xml:space="preserve">, </w:t>
          </w:r>
          <w:r w:rsidRPr="00685AFB">
            <w:rPr>
              <w:i/>
            </w:rPr>
            <w:t>2</w:t>
          </w:r>
          <w:r w:rsidRPr="00685AFB">
            <w:t>, 23. https://doi.org/10.1038/s41538-018-0032-6</w:t>
          </w:r>
        </w:p>
        <w:p w14:paraId="3F5934FD" w14:textId="77777777" w:rsidR="00685AFB" w:rsidRDefault="00685AFB" w:rsidP="00685AFB">
          <w:pPr>
            <w:pStyle w:val="CitaviBibliographyEntry"/>
          </w:pPr>
          <w:bookmarkStart w:id="131" w:name="_CTVL001587a21873a004799bed95d5e89c4c26a"/>
          <w:proofErr w:type="spellStart"/>
          <w:r>
            <w:t>Elsweiler</w:t>
          </w:r>
          <w:proofErr w:type="spellEnd"/>
          <w:r>
            <w:t>, D., Harvey, M., Ludwig, B., &amp; Said, A. (2015). Bringing the "healthy" into Food Recommenders.</w:t>
          </w:r>
          <w:bookmarkEnd w:id="131"/>
          <w:r>
            <w:t xml:space="preserve"> </w:t>
          </w:r>
          <w:r w:rsidRPr="00685AFB">
            <w:rPr>
              <w:i/>
            </w:rPr>
            <w:t>DMRS</w:t>
          </w:r>
          <w:r w:rsidRPr="00685AFB">
            <w:t>, 33–36.</w:t>
          </w:r>
        </w:p>
        <w:p w14:paraId="6212CE7C" w14:textId="77777777" w:rsidR="00685AFB" w:rsidRDefault="00685AFB" w:rsidP="00685AFB">
          <w:pPr>
            <w:pStyle w:val="CitaviBibliographyEntry"/>
          </w:pPr>
          <w:bookmarkStart w:id="132"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132"/>
          <w:r>
            <w:t xml:space="preserve"> </w:t>
          </w:r>
          <w:r w:rsidRPr="00685AFB">
            <w:rPr>
              <w:i/>
            </w:rPr>
            <w:t xml:space="preserve">Proceedings of the 40th International </w:t>
          </w:r>
          <w:proofErr w:type="spellStart"/>
          <w:r w:rsidRPr="00685AFB">
            <w:rPr>
              <w:i/>
            </w:rPr>
            <w:t>Acm</w:t>
          </w:r>
          <w:proofErr w:type="spellEnd"/>
          <w:r w:rsidRPr="00685AFB">
            <w:rPr>
              <w:i/>
            </w:rPr>
            <w:t xml:space="preserve"> </w:t>
          </w:r>
          <w:proofErr w:type="spellStart"/>
          <w:r w:rsidRPr="00685AFB">
            <w:rPr>
              <w:i/>
            </w:rPr>
            <w:t>Sigir</w:t>
          </w:r>
          <w:proofErr w:type="spellEnd"/>
          <w:r w:rsidRPr="00685AFB">
            <w:rPr>
              <w:i/>
            </w:rPr>
            <w:t xml:space="preserve"> Conference on Research and Development in Information Retrieval</w:t>
          </w:r>
          <w:r w:rsidRPr="00685AFB">
            <w:t>, 575–584. https://doi.org/10.1145/3077136.3080826</w:t>
          </w:r>
        </w:p>
        <w:p w14:paraId="5D7837C1" w14:textId="77777777" w:rsidR="00685AFB" w:rsidRDefault="00685AFB" w:rsidP="00685AFB">
          <w:pPr>
            <w:pStyle w:val="CitaviBibliographyEntry"/>
          </w:pPr>
          <w:bookmarkStart w:id="133" w:name="_CTVL0017d5098728afc4d24bdb15a787f6f0e68"/>
          <w:r>
            <w:lastRenderedPageBreak/>
            <w:t>Firth, J. R. (1957). A synopsis of linguistic theory, 1930-1955.</w:t>
          </w:r>
          <w:bookmarkEnd w:id="133"/>
          <w:r>
            <w:t xml:space="preserve"> </w:t>
          </w:r>
          <w:r w:rsidRPr="00685AFB">
            <w:rPr>
              <w:i/>
            </w:rPr>
            <w:t>Studies in Linguistic Analysis</w:t>
          </w:r>
          <w:r w:rsidRPr="00685AFB">
            <w:t>.</w:t>
          </w:r>
        </w:p>
        <w:p w14:paraId="62CFF75E" w14:textId="77777777" w:rsidR="00685AFB" w:rsidRDefault="00685AFB" w:rsidP="00685AFB">
          <w:pPr>
            <w:pStyle w:val="CitaviBibliographyEntry"/>
          </w:pPr>
          <w:bookmarkStart w:id="134"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134"/>
          <w:r>
            <w:t xml:space="preserve"> </w:t>
          </w:r>
          <w:r w:rsidRPr="00685AFB">
            <w:rPr>
              <w:i/>
            </w:rPr>
            <w:t>Interactions</w:t>
          </w:r>
          <w:r w:rsidRPr="00685AFB">
            <w:t xml:space="preserve">, </w:t>
          </w:r>
          <w:r w:rsidRPr="00685AFB">
            <w:rPr>
              <w:i/>
            </w:rPr>
            <w:t>24</w:t>
          </w:r>
          <w:r w:rsidRPr="00685AFB">
            <w:t>(4), 38–42. https://doi.org/10.1145/3085558</w:t>
          </w:r>
        </w:p>
        <w:p w14:paraId="5B5FCBE9" w14:textId="77777777" w:rsidR="00685AFB" w:rsidRDefault="00685AFB" w:rsidP="00685AFB">
          <w:pPr>
            <w:pStyle w:val="CitaviBibliographyEntry"/>
          </w:pPr>
          <w:bookmarkStart w:id="135"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135"/>
          <w:r>
            <w:t xml:space="preserve"> </w:t>
          </w:r>
          <w:r w:rsidRPr="00685AFB">
            <w:rPr>
              <w:i/>
            </w:rPr>
            <w:t>Proceedings of the 15th International Conference on Intelligent User Interfaces</w:t>
          </w:r>
          <w:r w:rsidRPr="00685AFB">
            <w:t>, 321–324. https://doi.org/10.1145/1719970.1720021</w:t>
          </w:r>
        </w:p>
        <w:p w14:paraId="688228B1" w14:textId="77777777" w:rsidR="00685AFB" w:rsidRDefault="00685AFB" w:rsidP="00685AFB">
          <w:pPr>
            <w:pStyle w:val="CitaviBibliographyEntry"/>
          </w:pPr>
          <w:bookmarkStart w:id="136" w:name="_CTVL0016d6a8d7c1f824142897556188f974942"/>
          <w:proofErr w:type="spellStart"/>
          <w:r>
            <w:t>Frummet</w:t>
          </w:r>
          <w:proofErr w:type="spellEnd"/>
          <w:r>
            <w:t xml:space="preserve">, A., </w:t>
          </w:r>
          <w:proofErr w:type="spellStart"/>
          <w:r>
            <w:t>Elsweiler</w:t>
          </w:r>
          <w:proofErr w:type="spellEnd"/>
          <w:r>
            <w:t>, D., &amp; Ludwig, B. (2021, December 9).</w:t>
          </w:r>
          <w:bookmarkEnd w:id="136"/>
          <w:r>
            <w:t xml:space="preserve"> </w:t>
          </w:r>
          <w:r w:rsidRPr="00685AFB">
            <w:rPr>
              <w:i/>
            </w:rPr>
            <w:t>"What can I cook with these ingredients?" -- Understanding cooking-related information needs in conversational search</w:t>
          </w:r>
          <w:r w:rsidRPr="00685AFB">
            <w:t xml:space="preserve">. http://arxiv.org/pdf/2112.04788v2 </w:t>
          </w:r>
        </w:p>
        <w:p w14:paraId="02A71865" w14:textId="77777777" w:rsidR="00685AFB" w:rsidRDefault="00685AFB" w:rsidP="00685AFB">
          <w:pPr>
            <w:pStyle w:val="CitaviBibliographyEntry"/>
          </w:pPr>
          <w:bookmarkStart w:id="137" w:name="_CTVL001038568269d3a433089601656321386f4"/>
          <w:r>
            <w:t>Google Research. (2018).</w:t>
          </w:r>
          <w:bookmarkEnd w:id="137"/>
          <w:r>
            <w:t xml:space="preserve"> </w:t>
          </w:r>
          <w:r w:rsidRPr="00685AFB">
            <w:rPr>
              <w:i/>
            </w:rPr>
            <w:t xml:space="preserve">BERT - </w:t>
          </w:r>
          <w:proofErr w:type="spellStart"/>
          <w:r w:rsidRPr="00685AFB">
            <w:rPr>
              <w:i/>
            </w:rPr>
            <w:t>Github</w:t>
          </w:r>
          <w:proofErr w:type="spellEnd"/>
          <w:r w:rsidRPr="00685AFB">
            <w:t>. https://github.com/google-research/bert</w:t>
          </w:r>
        </w:p>
        <w:p w14:paraId="6CA47B04" w14:textId="77777777" w:rsidR="00685AFB" w:rsidRDefault="00685AFB" w:rsidP="00685AFB">
          <w:pPr>
            <w:pStyle w:val="CitaviBibliographyEntry"/>
          </w:pPr>
          <w:bookmarkStart w:id="138"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138"/>
          <w:r>
            <w:t xml:space="preserve"> </w:t>
          </w:r>
          <w:r w:rsidRPr="00685AFB">
            <w:rPr>
              <w:i/>
            </w:rPr>
            <w:t>Cognitive Systems Research</w:t>
          </w:r>
          <w:r w:rsidRPr="00685AFB">
            <w:t xml:space="preserve">, </w:t>
          </w:r>
          <w:r w:rsidRPr="00685AFB">
            <w:rPr>
              <w:i/>
            </w:rPr>
            <w:t>1</w:t>
          </w:r>
          <w:r w:rsidRPr="00685AFB">
            <w:t>(1), 35–51. https://doi.org/10.1016/S1389-0417(99)00005-4</w:t>
          </w:r>
        </w:p>
        <w:p w14:paraId="318A1ED8" w14:textId="77777777" w:rsidR="00685AFB" w:rsidRDefault="00685AFB" w:rsidP="00685AFB">
          <w:pPr>
            <w:pStyle w:val="CitaviBibliographyEntry"/>
          </w:pPr>
          <w:bookmarkStart w:id="139"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139"/>
          <w:r>
            <w:t xml:space="preserve"> </w:t>
          </w:r>
          <w:r w:rsidRPr="00685AFB">
            <w:rPr>
              <w:i/>
            </w:rPr>
            <w:t>Don't Stop Pretraining: Adapt Language Models to Domains and Tasks</w:t>
          </w:r>
          <w:r w:rsidRPr="00685AFB">
            <w:t xml:space="preserve">. http://arxiv.org/pdf/2004.10964v3 </w:t>
          </w:r>
        </w:p>
        <w:p w14:paraId="5C730395" w14:textId="77777777" w:rsidR="00685AFB" w:rsidRDefault="00685AFB" w:rsidP="00685AFB">
          <w:pPr>
            <w:pStyle w:val="CitaviBibliographyEntry"/>
          </w:pPr>
          <w:bookmarkStart w:id="140" w:name="_CTVL001f1afdb46647942759e5aead7268b37d1"/>
          <w:r>
            <w:t xml:space="preserve">Han, J., Hong, T., Kim, B., Ko, Y., &amp; </w:t>
          </w:r>
          <w:proofErr w:type="spellStart"/>
          <w:r>
            <w:t>Seo</w:t>
          </w:r>
          <w:proofErr w:type="spellEnd"/>
          <w:r>
            <w:t>, J. (2021, June). Fine-grained Post-training for Improving Retrieval-based Dialogue Systems.</w:t>
          </w:r>
          <w:bookmarkEnd w:id="140"/>
          <w:r>
            <w:t xml:space="preserve"> </w:t>
          </w:r>
          <w:r w:rsidRPr="00685AFB">
            <w:rPr>
              <w:i/>
            </w:rPr>
            <w:t>Proceedings of the 2021 Conference of the North American Chapter of the Association for Computational Linguistics: Human Language Technologies</w:t>
          </w:r>
          <w:r w:rsidRPr="00685AFB">
            <w:t>, 1549–1558. https://doi.org/10.18653/v1/2021.naacl-main.122</w:t>
          </w:r>
        </w:p>
        <w:p w14:paraId="65BB2B0A" w14:textId="77777777" w:rsidR="00685AFB" w:rsidRDefault="00685AFB" w:rsidP="00685AFB">
          <w:pPr>
            <w:pStyle w:val="CitaviBibliographyEntry"/>
          </w:pPr>
          <w:bookmarkStart w:id="141" w:name="_CTVL001733e9035436e496db6203d4b88b0a7ce"/>
          <w:r>
            <w:t>Harris, Z. S. (1954). Distributional Structure.</w:t>
          </w:r>
          <w:bookmarkEnd w:id="141"/>
          <w:r>
            <w:t xml:space="preserve"> </w:t>
          </w:r>
          <w:r w:rsidRPr="00685AFB">
            <w:rPr>
              <w:i/>
            </w:rPr>
            <w:t>WORD</w:t>
          </w:r>
          <w:r w:rsidRPr="00685AFB">
            <w:t xml:space="preserve">, </w:t>
          </w:r>
          <w:r w:rsidRPr="00685AFB">
            <w:rPr>
              <w:i/>
            </w:rPr>
            <w:t>10</w:t>
          </w:r>
          <w:r w:rsidRPr="00685AFB">
            <w:t>(2-3), 146–162. https://doi.org/10.1080/00437956.1954.11659520</w:t>
          </w:r>
        </w:p>
        <w:p w14:paraId="240CCB2B" w14:textId="77777777" w:rsidR="00685AFB" w:rsidRDefault="00685AFB" w:rsidP="00685AFB">
          <w:pPr>
            <w:pStyle w:val="CitaviBibliographyEntry"/>
          </w:pPr>
          <w:bookmarkStart w:id="142"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142"/>
          <w:r>
            <w:t xml:space="preserve"> </w:t>
          </w:r>
          <w:r w:rsidRPr="00685AFB">
            <w:rPr>
              <w:i/>
            </w:rPr>
            <w:t>Neural Computation</w:t>
          </w:r>
          <w:r w:rsidRPr="00685AFB">
            <w:t xml:space="preserve">, </w:t>
          </w:r>
          <w:r w:rsidRPr="00685AFB">
            <w:rPr>
              <w:i/>
            </w:rPr>
            <w:t>9</w:t>
          </w:r>
          <w:r w:rsidRPr="00685AFB">
            <w:t>(8), 1735–1780.</w:t>
          </w:r>
        </w:p>
        <w:p w14:paraId="66794990" w14:textId="77777777" w:rsidR="00685AFB" w:rsidRDefault="00685AFB" w:rsidP="00685AFB">
          <w:pPr>
            <w:pStyle w:val="CitaviBibliographyEntry"/>
          </w:pPr>
          <w:bookmarkStart w:id="143" w:name="_CTVL0011fbaf3f229d44004bfd02dd833ba3edc"/>
          <w:r>
            <w:t>Howard, J., &amp; Ruder, S. (2018, January 18).</w:t>
          </w:r>
          <w:bookmarkEnd w:id="143"/>
          <w:r>
            <w:t xml:space="preserve"> </w:t>
          </w:r>
          <w:r w:rsidRPr="00685AFB">
            <w:rPr>
              <w:i/>
            </w:rPr>
            <w:t>Universal Language Model Fine-tuning for Text Classification</w:t>
          </w:r>
          <w:r w:rsidRPr="00685AFB">
            <w:t xml:space="preserve">. http://arxiv.org/pdf/1801.06146v5 </w:t>
          </w:r>
        </w:p>
        <w:p w14:paraId="352C1657" w14:textId="77777777" w:rsidR="00685AFB" w:rsidRDefault="00685AFB" w:rsidP="00685AFB">
          <w:pPr>
            <w:pStyle w:val="CitaviBibliographyEntry"/>
          </w:pPr>
          <w:bookmarkStart w:id="144" w:name="_CTVL001027507413e9f4f8a94b14381aff27aae"/>
          <w:r>
            <w:t>Huffman, S. (2019).</w:t>
          </w:r>
          <w:bookmarkEnd w:id="144"/>
          <w:r>
            <w:t xml:space="preserve"> </w:t>
          </w:r>
          <w:r w:rsidRPr="00685AFB">
            <w:rPr>
              <w:i/>
            </w:rPr>
            <w:t xml:space="preserve">Here’s how the Google Assistant became more helpful in 2018. </w:t>
          </w:r>
          <w:r w:rsidRPr="00685AFB">
            <w:t>Google. https://www.blog.google/products/assistant/heres-how-google-assistant-became-more-helpful-2018/</w:t>
          </w:r>
        </w:p>
        <w:p w14:paraId="0663B519" w14:textId="77777777" w:rsidR="00685AFB" w:rsidRDefault="00685AFB" w:rsidP="00685AFB">
          <w:pPr>
            <w:pStyle w:val="CitaviBibliographyEntry"/>
          </w:pPr>
          <w:bookmarkStart w:id="145" w:name="_CTVL001831a7da4b8e249ffb16fa62cb9823860"/>
          <w:r>
            <w:lastRenderedPageBreak/>
            <w:t>IBM Cloud Education. (2020a, August 17).</w:t>
          </w:r>
          <w:bookmarkEnd w:id="145"/>
          <w:r>
            <w:t xml:space="preserve"> </w:t>
          </w:r>
          <w:r w:rsidRPr="00685AFB">
            <w:rPr>
              <w:i/>
            </w:rPr>
            <w:t>Neural Networks</w:t>
          </w:r>
          <w:r w:rsidRPr="00685AFB">
            <w:t>. https://www.ibm.com/cloud/learn/neural-networks</w:t>
          </w:r>
        </w:p>
        <w:p w14:paraId="1F35BE19" w14:textId="77777777" w:rsidR="00685AFB" w:rsidRDefault="00685AFB" w:rsidP="00685AFB">
          <w:pPr>
            <w:pStyle w:val="CitaviBibliographyEntry"/>
          </w:pPr>
          <w:bookmarkStart w:id="146" w:name="_CTVL001c3d04624b6df4b50850771ef5dfc6380"/>
          <w:r>
            <w:t>IBM Cloud Education. (2020b, September 14).</w:t>
          </w:r>
          <w:bookmarkEnd w:id="146"/>
          <w:r>
            <w:t xml:space="preserve"> </w:t>
          </w:r>
          <w:r w:rsidRPr="00685AFB">
            <w:rPr>
              <w:i/>
            </w:rPr>
            <w:t>Recurrent Neural Networks</w:t>
          </w:r>
          <w:r w:rsidRPr="00685AFB">
            <w:t>. https://www.ibm.com/cloud/learn/recurrent-neural-networks</w:t>
          </w:r>
        </w:p>
        <w:p w14:paraId="298879BB" w14:textId="77777777" w:rsidR="00685AFB" w:rsidRDefault="00685AFB" w:rsidP="00685AFB">
          <w:pPr>
            <w:pStyle w:val="CitaviBibliographyEntry"/>
          </w:pPr>
          <w:bookmarkStart w:id="147" w:name="_CTVL0018bdb1a28ed4e4e6791e1bcbab4aebf6f"/>
          <w:proofErr w:type="spellStart"/>
          <w:r>
            <w:t>Joos</w:t>
          </w:r>
          <w:proofErr w:type="spellEnd"/>
          <w:r>
            <w:t>, M. (1950). Description of Language Design.</w:t>
          </w:r>
          <w:bookmarkEnd w:id="147"/>
          <w:r>
            <w:t xml:space="preserve"> </w:t>
          </w:r>
          <w:r w:rsidRPr="00685AFB">
            <w:rPr>
              <w:i/>
            </w:rPr>
            <w:t>The Journal of the Acoustical Society of America</w:t>
          </w:r>
          <w:r w:rsidRPr="00685AFB">
            <w:t xml:space="preserve">, </w:t>
          </w:r>
          <w:r w:rsidRPr="00685AFB">
            <w:rPr>
              <w:i/>
            </w:rPr>
            <w:t>22</w:t>
          </w:r>
          <w:r w:rsidRPr="00685AFB">
            <w:t>(6), 701–707. https://doi.org/10.1121/1.1906674</w:t>
          </w:r>
        </w:p>
        <w:p w14:paraId="10849D5C" w14:textId="77777777" w:rsidR="00685AFB" w:rsidRDefault="00685AFB" w:rsidP="00685AFB">
          <w:pPr>
            <w:pStyle w:val="CitaviBibliographyEntry"/>
          </w:pPr>
          <w:bookmarkStart w:id="148" w:name="_CTVL001783c4f04883e41eca8eb5bea7a19aef7"/>
          <w:proofErr w:type="spellStart"/>
          <w:r>
            <w:t>Jurafsky</w:t>
          </w:r>
          <w:proofErr w:type="spellEnd"/>
          <w:r>
            <w:t>, D., &amp; Martin, J. H. (Eds.). (2021).</w:t>
          </w:r>
          <w:bookmarkEnd w:id="148"/>
          <w:r>
            <w:t xml:space="preserve"> </w:t>
          </w:r>
          <w:r w:rsidRPr="00685AFB">
            <w:rPr>
              <w:i/>
            </w:rPr>
            <w:t>Speech and Language Processing: 3rd ed. draft</w:t>
          </w:r>
          <w:r w:rsidRPr="00685AFB">
            <w:t xml:space="preserve">. https://web.stanford.edu/~jurafsky/slp3/ </w:t>
          </w:r>
        </w:p>
        <w:p w14:paraId="140D93E8" w14:textId="77777777" w:rsidR="00685AFB" w:rsidRDefault="00685AFB" w:rsidP="00685AFB">
          <w:pPr>
            <w:pStyle w:val="CitaviBibliographyEntry"/>
          </w:pPr>
          <w:bookmarkStart w:id="149" w:name="_CTVL001972d1465e7f04b48916b596724e243b6"/>
          <w:r>
            <w:t>Kinsella, B., &amp; Mutchler, A. (April 2020).</w:t>
          </w:r>
          <w:bookmarkEnd w:id="149"/>
          <w:r>
            <w:t xml:space="preserve"> </w:t>
          </w:r>
          <w:r w:rsidRPr="00685AFB">
            <w:rPr>
              <w:i/>
            </w:rPr>
            <w:t xml:space="preserve">Smart Speaker Consumer Adoption Report Executive Summary. </w:t>
          </w:r>
          <w:r w:rsidRPr="00685AFB">
            <w:t xml:space="preserve">Voicebot.ai. </w:t>
          </w:r>
        </w:p>
        <w:p w14:paraId="23E21876" w14:textId="77777777" w:rsidR="00685AFB" w:rsidRDefault="00685AFB" w:rsidP="00685AFB">
          <w:pPr>
            <w:pStyle w:val="CitaviBibliographyEntry"/>
          </w:pPr>
          <w:bookmarkStart w:id="150" w:name="_CTVL0018acb885677a24c9e8aade94cfcbf073a"/>
          <w:r>
            <w:t>Kobayashi, S. (2018).</w:t>
          </w:r>
          <w:bookmarkEnd w:id="150"/>
          <w:r>
            <w:t xml:space="preserve"> </w:t>
          </w:r>
          <w:r w:rsidRPr="00685AFB">
            <w:rPr>
              <w:i/>
            </w:rPr>
            <w:t xml:space="preserve">Homemade </w:t>
          </w:r>
          <w:proofErr w:type="spellStart"/>
          <w:r w:rsidRPr="00685AFB">
            <w:rPr>
              <w:i/>
            </w:rPr>
            <w:t>BookCorpus</w:t>
          </w:r>
          <w:proofErr w:type="spellEnd"/>
          <w:r w:rsidRPr="00685AFB">
            <w:t>. https://github.com/BIGBALLON/cifar-10-cnn</w:t>
          </w:r>
        </w:p>
        <w:p w14:paraId="0540459B" w14:textId="77777777" w:rsidR="00685AFB" w:rsidRDefault="00685AFB" w:rsidP="00685AFB">
          <w:pPr>
            <w:pStyle w:val="CitaviBibliographyEntry"/>
          </w:pPr>
          <w:bookmarkStart w:id="151"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151"/>
          <w:r>
            <w:t xml:space="preserve"> </w:t>
          </w:r>
          <w:r w:rsidRPr="00685AFB">
            <w:rPr>
              <w:i/>
            </w:rPr>
            <w:t>CHR 2020: Workshop on Computational Humanities Research</w:t>
          </w:r>
          <w:r w:rsidRPr="00685AFB">
            <w:t>.</w:t>
          </w:r>
        </w:p>
        <w:p w14:paraId="3B221F19" w14:textId="77777777" w:rsidR="00685AFB" w:rsidRDefault="00685AFB" w:rsidP="00685AFB">
          <w:pPr>
            <w:pStyle w:val="CitaviBibliographyEntry"/>
          </w:pPr>
          <w:bookmarkStart w:id="152" w:name="_CTVL001d594f6bfec30476c8018d4c26808ed7f"/>
          <w:proofErr w:type="spellStart"/>
          <w:r>
            <w:t>Lample</w:t>
          </w:r>
          <w:proofErr w:type="spellEnd"/>
          <w:r>
            <w:t xml:space="preserve">, G., &amp; </w:t>
          </w:r>
          <w:proofErr w:type="spellStart"/>
          <w:r>
            <w:t>Conneau</w:t>
          </w:r>
          <w:proofErr w:type="spellEnd"/>
          <w:r>
            <w:t>, A. (2019, January 22).</w:t>
          </w:r>
          <w:bookmarkEnd w:id="152"/>
          <w:r>
            <w:t xml:space="preserve"> </w:t>
          </w:r>
          <w:r w:rsidRPr="00685AFB">
            <w:rPr>
              <w:i/>
            </w:rPr>
            <w:t>Cross-lingual Language Model Pretraining</w:t>
          </w:r>
          <w:r w:rsidRPr="00685AFB">
            <w:t xml:space="preserve">. http://arxiv.org/pdf/1901.07291v1 </w:t>
          </w:r>
        </w:p>
        <w:p w14:paraId="6C72E803" w14:textId="77777777" w:rsidR="00685AFB" w:rsidRDefault="00685AFB" w:rsidP="00685AFB">
          <w:pPr>
            <w:pStyle w:val="CitaviBibliographyEntry"/>
          </w:pPr>
          <w:bookmarkStart w:id="153"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153"/>
          <w:r>
            <w:t xml:space="preserve"> </w:t>
          </w:r>
          <w:r w:rsidRPr="00685AFB">
            <w:rPr>
              <w:i/>
            </w:rPr>
            <w:t>Bioinformatics (Oxford, England)</w:t>
          </w:r>
          <w:r w:rsidRPr="00685AFB">
            <w:t xml:space="preserve">, </w:t>
          </w:r>
          <w:r w:rsidRPr="00685AFB">
            <w:rPr>
              <w:i/>
            </w:rPr>
            <w:t>36</w:t>
          </w:r>
          <w:r w:rsidRPr="00685AFB">
            <w:t>(4), 1234–1240. https://doi.org/10.1093/bioinformatics/btz682</w:t>
          </w:r>
        </w:p>
        <w:p w14:paraId="3A03ED07" w14:textId="77777777" w:rsidR="00685AFB" w:rsidRDefault="00685AFB" w:rsidP="00685AFB">
          <w:pPr>
            <w:pStyle w:val="CitaviBibliographyEntry"/>
          </w:pPr>
          <w:bookmarkStart w:id="154" w:name="_CTVL00116f3387922b6407ea581b413f13c29c3"/>
          <w:r>
            <w:t>Lee, J., Kim, J., &amp; Kang, P. (2021, July 22).</w:t>
          </w:r>
          <w:bookmarkEnd w:id="154"/>
          <w:r>
            <w:t xml:space="preserve"> </w:t>
          </w:r>
          <w:r w:rsidRPr="00685AFB">
            <w:rPr>
              <w:i/>
            </w:rPr>
            <w:t>Back-Translated Task Adaptive Pretraining: Improving Accuracy and Robustness on Text Classification</w:t>
          </w:r>
          <w:r w:rsidRPr="00685AFB">
            <w:t xml:space="preserve">. http://arxiv.org/pdf/2107.10474v1 </w:t>
          </w:r>
        </w:p>
        <w:p w14:paraId="76A35B46" w14:textId="77777777" w:rsidR="00685AFB" w:rsidRDefault="00685AFB" w:rsidP="00685AFB">
          <w:pPr>
            <w:pStyle w:val="CitaviBibliographyEntry"/>
          </w:pPr>
          <w:bookmarkStart w:id="155"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155"/>
          <w:r>
            <w:t xml:space="preserve"> </w:t>
          </w:r>
          <w:r w:rsidRPr="00685AFB">
            <w:rPr>
              <w:i/>
            </w:rPr>
            <w:t>Proceedings of the 2016 Conference of the North American Chapter of the Association for Computational Linguistics: Human Language Technologies</w:t>
          </w:r>
          <w:r w:rsidRPr="00685AFB">
            <w:t>, 681–691. https://doi.org/10.18653/v1/N16-1082</w:t>
          </w:r>
        </w:p>
        <w:p w14:paraId="78F6BB9E" w14:textId="77777777" w:rsidR="00685AFB" w:rsidRDefault="00685AFB" w:rsidP="00685AFB">
          <w:pPr>
            <w:pStyle w:val="CitaviBibliographyEntry"/>
          </w:pPr>
          <w:bookmarkStart w:id="156" w:name="_CTVL001f0bb561c7c4444e19981046d101fcec6"/>
          <w:r>
            <w:t xml:space="preserve">Lin, Z., Feng, M., Santos, C. N. d., Yu, M., Xiang, B., Zhou, B., &amp; </w:t>
          </w:r>
          <w:proofErr w:type="spellStart"/>
          <w:r>
            <w:t>Bengio</w:t>
          </w:r>
          <w:proofErr w:type="spellEnd"/>
          <w:r>
            <w:t>, Y. (2017, March 9).</w:t>
          </w:r>
          <w:bookmarkEnd w:id="156"/>
          <w:r>
            <w:t xml:space="preserve"> </w:t>
          </w:r>
          <w:r w:rsidRPr="00685AFB">
            <w:rPr>
              <w:i/>
            </w:rPr>
            <w:t>A Structured Self-attentive Sentence Embedding</w:t>
          </w:r>
          <w:r w:rsidRPr="00685AFB">
            <w:t xml:space="preserve">. http://arxiv.org/pdf/1703.03130v1 </w:t>
          </w:r>
        </w:p>
        <w:p w14:paraId="7D8F0C98" w14:textId="77777777" w:rsidR="00685AFB" w:rsidRDefault="00685AFB" w:rsidP="00685AFB">
          <w:pPr>
            <w:pStyle w:val="CitaviBibliographyEntry"/>
          </w:pPr>
          <w:bookmarkStart w:id="157" w:name="_CTVL0015478cdb7f0994a55b419a5eb0bc11286"/>
          <w:r>
            <w:lastRenderedPageBreak/>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157"/>
          <w:r>
            <w:t xml:space="preserve"> </w:t>
          </w:r>
          <w:proofErr w:type="spellStart"/>
          <w:r w:rsidRPr="00685AFB">
            <w:rPr>
              <w:i/>
            </w:rPr>
            <w:t>RoBERTa</w:t>
          </w:r>
          <w:proofErr w:type="spellEnd"/>
          <w:r w:rsidRPr="00685AFB">
            <w:rPr>
              <w:i/>
            </w:rPr>
            <w:t>: A Robustly Optimized BERT Pretraining Approach</w:t>
          </w:r>
          <w:r w:rsidRPr="00685AFB">
            <w:t xml:space="preserve">. http://arxiv.org/pdf/1907.11692v1 </w:t>
          </w:r>
        </w:p>
        <w:p w14:paraId="2BFFF98C" w14:textId="77777777" w:rsidR="00685AFB" w:rsidRDefault="00685AFB" w:rsidP="00685AFB">
          <w:pPr>
            <w:pStyle w:val="CitaviBibliographyEntry"/>
          </w:pPr>
          <w:bookmarkStart w:id="158" w:name="_CTVL0017132bb50ae734284b048f9ef69e2cd6e"/>
          <w:r>
            <w:t>Liu, Z., Lin, W., Shi, Y., &amp; Zhao, J. (2021). A Robustly Optimized BERT Pre-training Approach with Post-training. In S. Li, M. Sun, Y. Liu, H. Wu, L. Kang, W. Che, S. He, &amp; G. Rao (Eds.),</w:t>
          </w:r>
          <w:bookmarkEnd w:id="158"/>
          <w:r>
            <w:t xml:space="preserve"> </w:t>
          </w:r>
          <w:r w:rsidRPr="00685AFB">
            <w:rPr>
              <w:i/>
            </w:rPr>
            <w:t xml:space="preserve">Lecture Notes in Computer Science. Chinese Computational Linguistics </w:t>
          </w:r>
          <w:r w:rsidRPr="00685AFB">
            <w:t>(Vol. 12869, pp. 471–484). Springer International Publishing. https://doi.org/10.1007/978-3-030-84186-7_31</w:t>
          </w:r>
        </w:p>
        <w:p w14:paraId="773464EC" w14:textId="77777777" w:rsidR="00685AFB" w:rsidRDefault="00685AFB" w:rsidP="00685AFB">
          <w:pPr>
            <w:pStyle w:val="CitaviBibliographyEntry"/>
          </w:pPr>
          <w:bookmarkStart w:id="159" w:name="_CTVL00113d786617c9e4fbca767ab10ecd67202"/>
          <w:r>
            <w:t>Luong, M.-T., Pham, H., &amp; Manning, C. D. (2015, August 17).</w:t>
          </w:r>
          <w:bookmarkEnd w:id="159"/>
          <w:r>
            <w:t xml:space="preserve"> </w:t>
          </w:r>
          <w:r w:rsidRPr="00685AFB">
            <w:rPr>
              <w:i/>
            </w:rPr>
            <w:t>Effective Approaches to Attention-based Neural Machine Translation</w:t>
          </w:r>
          <w:r w:rsidRPr="00685AFB">
            <w:t xml:space="preserve">. http://arxiv.org/pdf/1508.04025v5 </w:t>
          </w:r>
        </w:p>
        <w:p w14:paraId="225EB0AC" w14:textId="77777777" w:rsidR="00685AFB" w:rsidRDefault="00685AFB" w:rsidP="00685AFB">
          <w:pPr>
            <w:pStyle w:val="CitaviBibliographyEntry"/>
          </w:pPr>
          <w:bookmarkStart w:id="160"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160"/>
          <w:r>
            <w:t xml:space="preserve"> </w:t>
          </w:r>
          <w:r w:rsidRPr="00685AFB">
            <w:rPr>
              <w:i/>
            </w:rPr>
            <w:t>IEEE Transactions on Pattern Analysis and Machine Intelligence</w:t>
          </w:r>
          <w:r w:rsidRPr="00685AFB">
            <w:t xml:space="preserve">, </w:t>
          </w:r>
          <w:r w:rsidRPr="00685AFB">
            <w:rPr>
              <w:i/>
            </w:rPr>
            <w:t>43</w:t>
          </w:r>
          <w:r w:rsidRPr="00685AFB">
            <w:t>(1), 187–203. https://doi.org/10.1109/TPAMI.2019.2927476</w:t>
          </w:r>
        </w:p>
        <w:p w14:paraId="64F0B7B1" w14:textId="77777777" w:rsidR="00685AFB" w:rsidRDefault="00685AFB" w:rsidP="00685AFB">
          <w:pPr>
            <w:pStyle w:val="CitaviBibliographyEntry"/>
          </w:pPr>
          <w:bookmarkStart w:id="161" w:name="_CTVL001c640e8334a2347328101480c61221f09"/>
          <w:r>
            <w:t xml:space="preserve">Martin, L., Muller, B., Suárez, P. J. O., Dupont, Y., Romary, L., La </w:t>
          </w:r>
          <w:proofErr w:type="spellStart"/>
          <w:r>
            <w:t>Clergerie</w:t>
          </w:r>
          <w:proofErr w:type="spellEnd"/>
          <w:r>
            <w:t xml:space="preserve">, É. V. d., </w:t>
          </w:r>
          <w:proofErr w:type="spellStart"/>
          <w:r>
            <w:t>Seddah</w:t>
          </w:r>
          <w:proofErr w:type="spellEnd"/>
          <w:r>
            <w:t xml:space="preserve">, D., &amp; </w:t>
          </w:r>
          <w:proofErr w:type="spellStart"/>
          <w:r>
            <w:t>Sagot</w:t>
          </w:r>
          <w:proofErr w:type="spellEnd"/>
          <w:r>
            <w:t xml:space="preserve">, B. (2020). </w:t>
          </w:r>
          <w:proofErr w:type="spellStart"/>
          <w:r>
            <w:t>CamemBERT</w:t>
          </w:r>
          <w:proofErr w:type="spellEnd"/>
          <w:r>
            <w:t>: a Tasty French Language Model, 7203–7219. https://doi.org/10.18653/v1/2020.acl-main.645</w:t>
          </w:r>
        </w:p>
        <w:p w14:paraId="5F5F95D0" w14:textId="77777777" w:rsidR="00685AFB" w:rsidRDefault="00685AFB" w:rsidP="00685AFB">
          <w:pPr>
            <w:pStyle w:val="CitaviBibliographyEntry"/>
          </w:pPr>
          <w:bookmarkStart w:id="162" w:name="_CTVL00116b52752066a41a08a910244ef5be6d6"/>
          <w:bookmarkEnd w:id="161"/>
          <w:r>
            <w:t>McCormick, C. (2020, March 10).</w:t>
          </w:r>
          <w:bookmarkEnd w:id="162"/>
          <w:r>
            <w:t xml:space="preserve"> </w:t>
          </w:r>
          <w:r w:rsidRPr="00685AFB">
            <w:rPr>
              <w:i/>
            </w:rPr>
            <w:t>Question Answering with a Fine-Tuned BERT</w:t>
          </w:r>
          <w:r w:rsidRPr="00685AFB">
            <w:t>. https://mccormickml.com/2020/03/10/question-answering-with-a-fine-tuned-BERT/</w:t>
          </w:r>
        </w:p>
        <w:p w14:paraId="31A74CFE" w14:textId="77777777" w:rsidR="00685AFB" w:rsidRDefault="00685AFB" w:rsidP="00685AFB">
          <w:pPr>
            <w:pStyle w:val="CitaviBibliographyEntry"/>
          </w:pPr>
          <w:bookmarkStart w:id="163" w:name="_CTVL00142ce2f6e57b44203a4ab18737e6d1ff6"/>
          <w:proofErr w:type="spellStart"/>
          <w:r>
            <w:t>McTear</w:t>
          </w:r>
          <w:proofErr w:type="spellEnd"/>
          <w:r>
            <w:t>, M. (2020). Conversational AI: Dialogue Systems, Conversational Agents, and Chatbots.</w:t>
          </w:r>
          <w:bookmarkEnd w:id="163"/>
          <w:r>
            <w:t xml:space="preserve"> </w:t>
          </w:r>
          <w:r w:rsidRPr="00685AFB">
            <w:rPr>
              <w:i/>
            </w:rPr>
            <w:t>Synthesis Lectures on Human Language Technologies</w:t>
          </w:r>
          <w:r w:rsidRPr="00685AFB">
            <w:t xml:space="preserve">, </w:t>
          </w:r>
          <w:r w:rsidRPr="00685AFB">
            <w:rPr>
              <w:i/>
            </w:rPr>
            <w:t>13</w:t>
          </w:r>
          <w:r w:rsidRPr="00685AFB">
            <w:t>(3), 1–251. https://doi.org/10.2200/S01060ED1V01Y202010HLT048</w:t>
          </w:r>
        </w:p>
        <w:p w14:paraId="31BD268F" w14:textId="77777777" w:rsidR="00685AFB" w:rsidRDefault="00685AFB" w:rsidP="00685AFB">
          <w:pPr>
            <w:pStyle w:val="CitaviBibliographyEntry"/>
          </w:pPr>
          <w:bookmarkStart w:id="164"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64"/>
          <w:r>
            <w:t xml:space="preserve"> </w:t>
          </w:r>
          <w:r w:rsidRPr="00685AFB">
            <w:rPr>
              <w:i/>
            </w:rPr>
            <w:t>Pointer Sentinel Mixture Models</w:t>
          </w:r>
          <w:r w:rsidRPr="00685AFB">
            <w:t xml:space="preserve">. http://arxiv.org/pdf/1609.07843v1 </w:t>
          </w:r>
        </w:p>
        <w:p w14:paraId="1505A3E9" w14:textId="77777777" w:rsidR="00685AFB" w:rsidRDefault="00685AFB" w:rsidP="00685AFB">
          <w:pPr>
            <w:pStyle w:val="CitaviBibliographyEntry"/>
          </w:pPr>
          <w:bookmarkStart w:id="165" w:name="_CTVL001d2b8d663a33d41be8054fa67be122288"/>
          <w:proofErr w:type="spellStart"/>
          <w:r>
            <w:t>Mikolov</w:t>
          </w:r>
          <w:proofErr w:type="spellEnd"/>
          <w:r>
            <w:t xml:space="preserve">, T., Chen, K., </w:t>
          </w:r>
          <w:proofErr w:type="spellStart"/>
          <w:r>
            <w:t>Corrado</w:t>
          </w:r>
          <w:proofErr w:type="spellEnd"/>
          <w:r>
            <w:t>, G., &amp; Dean, J. (2013, January 16).</w:t>
          </w:r>
          <w:bookmarkEnd w:id="165"/>
          <w:r>
            <w:t xml:space="preserve"> </w:t>
          </w:r>
          <w:r w:rsidRPr="00685AFB">
            <w:rPr>
              <w:i/>
            </w:rPr>
            <w:t>Efficient Estimation of Word Representations in Vector Space</w:t>
          </w:r>
          <w:r w:rsidRPr="00685AFB">
            <w:t xml:space="preserve">. http://arxiv.org/pdf/1301.3781v3 </w:t>
          </w:r>
        </w:p>
        <w:p w14:paraId="55081074" w14:textId="77777777" w:rsidR="00685AFB" w:rsidRDefault="00685AFB" w:rsidP="00685AFB">
          <w:pPr>
            <w:pStyle w:val="CitaviBibliographyEntry"/>
          </w:pPr>
          <w:bookmarkStart w:id="166"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66"/>
          <w:r>
            <w:t xml:space="preserve"> </w:t>
          </w:r>
          <w:r w:rsidRPr="00685AFB">
            <w:rPr>
              <w:i/>
            </w:rPr>
            <w:t>Advances in Neural Information Processing Systems</w:t>
          </w:r>
          <w:r w:rsidRPr="00685AFB">
            <w:t xml:space="preserve">, </w:t>
          </w:r>
          <w:r w:rsidRPr="00685AFB">
            <w:rPr>
              <w:i/>
            </w:rPr>
            <w:t>26</w:t>
          </w:r>
          <w:r w:rsidRPr="00685AFB">
            <w:t>.</w:t>
          </w:r>
        </w:p>
        <w:p w14:paraId="141CF5F1" w14:textId="77777777" w:rsidR="00685AFB" w:rsidRDefault="00685AFB" w:rsidP="00685AFB">
          <w:pPr>
            <w:pStyle w:val="CitaviBibliographyEntry"/>
          </w:pPr>
          <w:bookmarkStart w:id="167"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18343AED" w14:textId="77777777" w:rsidR="00685AFB" w:rsidRDefault="00685AFB" w:rsidP="00685AFB">
          <w:pPr>
            <w:pStyle w:val="CitaviBibliographyEntry"/>
          </w:pPr>
          <w:bookmarkStart w:id="168" w:name="_CTVL001f9dde694b67141c48b1846218693253b"/>
          <w:bookmarkEnd w:id="167"/>
          <w:r>
            <w:lastRenderedPageBreak/>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68"/>
          <w:r>
            <w:t xml:space="preserve"> </w:t>
          </w:r>
          <w:r w:rsidRPr="00685AFB">
            <w:rPr>
              <w:i/>
            </w:rPr>
            <w:t xml:space="preserve">Communications in Computer and Information Science. Knowledge and Systems Sciences </w:t>
          </w:r>
          <w:r w:rsidRPr="00685AFB">
            <w:t>(Vol. 780, pp. 38–52). Springer Singapore. https://doi.org/10.1007/978-981-10-6989-5_4</w:t>
          </w:r>
        </w:p>
        <w:p w14:paraId="2B3F9687" w14:textId="77777777" w:rsidR="00685AFB" w:rsidRDefault="00685AFB" w:rsidP="00685AFB">
          <w:pPr>
            <w:pStyle w:val="CitaviBibliographyEntry"/>
          </w:pPr>
          <w:bookmarkStart w:id="169"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69"/>
          <w:r>
            <w:t xml:space="preserve"> </w:t>
          </w:r>
          <w:r w:rsidRPr="00685AFB">
            <w:rPr>
              <w:i/>
            </w:rPr>
            <w:t>Int. J. Sci. Res. Dev</w:t>
          </w:r>
          <w:r w:rsidRPr="00685AFB">
            <w:t xml:space="preserve">, </w:t>
          </w:r>
          <w:r w:rsidRPr="00685AFB">
            <w:rPr>
              <w:i/>
            </w:rPr>
            <w:t>5</w:t>
          </w:r>
          <w:r w:rsidRPr="00685AFB">
            <w:t>(7), 1019–1024.</w:t>
          </w:r>
        </w:p>
        <w:p w14:paraId="24036708" w14:textId="77777777" w:rsidR="00685AFB" w:rsidRDefault="00685AFB" w:rsidP="00685AFB">
          <w:pPr>
            <w:pStyle w:val="CitaviBibliographyEntry"/>
          </w:pPr>
          <w:bookmarkStart w:id="170" w:name="_CTVL001190aa82fbe8b4aa1924d43017c4cee30"/>
          <w:proofErr w:type="spellStart"/>
          <w:r>
            <w:t>Oinkina</w:t>
          </w:r>
          <w:proofErr w:type="spellEnd"/>
          <w:r>
            <w:t>. (2015).</w:t>
          </w:r>
          <w:bookmarkEnd w:id="170"/>
          <w:r>
            <w:t xml:space="preserve"> </w:t>
          </w:r>
          <w:r w:rsidRPr="00685AFB">
            <w:rPr>
              <w:i/>
            </w:rPr>
            <w:t>Understanding LSTM Networks</w:t>
          </w:r>
          <w:r w:rsidRPr="00685AFB">
            <w:t>. https://colah.github.io/posts/2015-08-Understanding-LSTMs/</w:t>
          </w:r>
        </w:p>
        <w:p w14:paraId="588BE34E" w14:textId="77777777" w:rsidR="00685AFB" w:rsidRDefault="00685AFB" w:rsidP="00685AFB">
          <w:pPr>
            <w:pStyle w:val="CitaviBibliographyEntry"/>
          </w:pPr>
          <w:bookmarkStart w:id="171" w:name="_CTVL0014e4e937d13fa4fe19b1ed86cfd27f38a"/>
          <w:r>
            <w:t>Pan, S. J., &amp; Yang, Q. (2010). A Survey on Transfer Learning.</w:t>
          </w:r>
          <w:bookmarkEnd w:id="171"/>
          <w:r>
            <w:t xml:space="preserve"> </w:t>
          </w:r>
          <w:r w:rsidRPr="00685AFB">
            <w:rPr>
              <w:i/>
            </w:rPr>
            <w:t>IEEE Transactions on Knowledge and Data Engineering</w:t>
          </w:r>
          <w:r w:rsidRPr="00685AFB">
            <w:t xml:space="preserve">, </w:t>
          </w:r>
          <w:r w:rsidRPr="00685AFB">
            <w:rPr>
              <w:i/>
            </w:rPr>
            <w:t>22</w:t>
          </w:r>
          <w:r w:rsidRPr="00685AFB">
            <w:t>(10), 1345–1359. https://doi.org/10.1109/TKDE.2009.191</w:t>
          </w:r>
        </w:p>
        <w:p w14:paraId="5AD29941" w14:textId="77777777" w:rsidR="00685AFB" w:rsidRDefault="00685AFB" w:rsidP="00685AFB">
          <w:pPr>
            <w:pStyle w:val="CitaviBibliographyEntry"/>
          </w:pPr>
          <w:bookmarkStart w:id="172"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72"/>
          <w:r>
            <w:t xml:space="preserve"> </w:t>
          </w:r>
          <w:r w:rsidRPr="00685AFB">
            <w:rPr>
              <w:i/>
            </w:rPr>
            <w:t>A Decomposable Attention Model for Natural Language Inference</w:t>
          </w:r>
          <w:r w:rsidRPr="00685AFB">
            <w:t xml:space="preserve">. http://arxiv.org/pdf/1606.01933v2 </w:t>
          </w:r>
        </w:p>
        <w:p w14:paraId="4A04B8CC" w14:textId="77777777" w:rsidR="00685AFB" w:rsidRDefault="00685AFB" w:rsidP="00685AFB">
          <w:pPr>
            <w:pStyle w:val="CitaviBibliographyEntry"/>
          </w:pPr>
          <w:bookmarkStart w:id="173"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73"/>
          <w:r>
            <w:t xml:space="preserve"> </w:t>
          </w:r>
          <w:r w:rsidRPr="00685AFB">
            <w:rPr>
              <w:i/>
            </w:rPr>
            <w:t>A Deep Reinforced Model for Abstractive Summarization</w:t>
          </w:r>
          <w:r w:rsidRPr="00685AFB">
            <w:t xml:space="preserve">. http://arxiv.org/pdf/1705.04304v3 </w:t>
          </w:r>
        </w:p>
        <w:p w14:paraId="1843C9AA" w14:textId="77777777" w:rsidR="00685AFB" w:rsidRDefault="00685AFB" w:rsidP="00685AFB">
          <w:pPr>
            <w:pStyle w:val="CitaviBibliographyEntry"/>
          </w:pPr>
          <w:bookmarkStart w:id="174"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74"/>
          <w:r>
            <w:t xml:space="preserve"> </w:t>
          </w:r>
          <w:r w:rsidRPr="00685AFB">
            <w:rPr>
              <w:i/>
            </w:rPr>
            <w:t xml:space="preserve">Proceedings of the 14th International Joint Conference on Biomedical Engineering Systems and Technologies </w:t>
          </w:r>
          <w:r w:rsidRPr="00685AFB">
            <w:t>(pp. 67–77). SCITEPRESS - Science and Technology Publications. https://doi.org/10.5220/0010202000670077</w:t>
          </w:r>
        </w:p>
        <w:p w14:paraId="018C8695" w14:textId="77777777" w:rsidR="00685AFB" w:rsidRDefault="00685AFB" w:rsidP="00685AFB">
          <w:pPr>
            <w:pStyle w:val="CitaviBibliographyEntry"/>
          </w:pPr>
          <w:bookmarkStart w:id="175" w:name="_CTVL001dab7c42edd424bfda1af331d165e506a"/>
          <w:r>
            <w:t xml:space="preserve">Pennington, J., </w:t>
          </w:r>
          <w:proofErr w:type="spellStart"/>
          <w:r>
            <w:t>Socher</w:t>
          </w:r>
          <w:proofErr w:type="spellEnd"/>
          <w:r>
            <w:t>, R., &amp; Manning, C. (2014, October). Glove: Global Vectors for Word Representation.</w:t>
          </w:r>
          <w:bookmarkEnd w:id="175"/>
          <w:r>
            <w:t xml:space="preserve"> </w:t>
          </w:r>
          <w:r w:rsidRPr="00685AFB">
            <w:rPr>
              <w:i/>
            </w:rPr>
            <w:t>Proceedings of the 2014 Conference on Empirical Methods in Natural Language Processing (EMNLP)</w:t>
          </w:r>
          <w:r w:rsidRPr="00685AFB">
            <w:t>, 1532–1543. https://doi.org/10.3115/v1/D14-1162</w:t>
          </w:r>
        </w:p>
        <w:p w14:paraId="5081EC1E" w14:textId="77777777" w:rsidR="00685AFB" w:rsidRDefault="00685AFB" w:rsidP="00685AFB">
          <w:pPr>
            <w:pStyle w:val="CitaviBibliographyEntry"/>
          </w:pPr>
          <w:bookmarkStart w:id="176"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76"/>
          <w:r>
            <w:t xml:space="preserve"> </w:t>
          </w:r>
          <w:r w:rsidRPr="00685AFB">
            <w:rPr>
              <w:i/>
            </w:rPr>
            <w:t>Deep contextualized word representations</w:t>
          </w:r>
          <w:r w:rsidRPr="00685AFB">
            <w:t xml:space="preserve">. http://arxiv.org/pdf/1802.05365v2 </w:t>
          </w:r>
        </w:p>
        <w:p w14:paraId="25F6BDE8" w14:textId="77777777" w:rsidR="00685AFB" w:rsidRDefault="00685AFB" w:rsidP="00685AFB">
          <w:pPr>
            <w:pStyle w:val="CitaviBibliographyEntry"/>
          </w:pPr>
          <w:bookmarkStart w:id="177"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77"/>
          <w:r>
            <w:t xml:space="preserve"> </w:t>
          </w:r>
          <w:r w:rsidRPr="00685AFB">
            <w:rPr>
              <w:i/>
            </w:rPr>
            <w:t>ICPRAM</w:t>
          </w:r>
          <w:r w:rsidRPr="00685AFB">
            <w:t>, 915–922.</w:t>
          </w:r>
        </w:p>
        <w:p w14:paraId="5B308B92" w14:textId="77777777" w:rsidR="00685AFB" w:rsidRDefault="00685AFB" w:rsidP="00685AFB">
          <w:pPr>
            <w:pStyle w:val="CitaviBibliographyEntry"/>
          </w:pPr>
          <w:bookmarkStart w:id="178" w:name="_CTVL0019304e7cae7ea4b6ba87edd0b4688d96c"/>
          <w:proofErr w:type="spellStart"/>
          <w:r>
            <w:lastRenderedPageBreak/>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78"/>
          <w:r>
            <w:t xml:space="preserve"> </w:t>
          </w:r>
          <w:proofErr w:type="spellStart"/>
          <w:r w:rsidRPr="00685AFB">
            <w:rPr>
              <w:i/>
            </w:rPr>
            <w:t>Foodontomap</w:t>
          </w:r>
          <w:proofErr w:type="spellEnd"/>
          <w:r w:rsidRPr="00685AFB">
            <w:rPr>
              <w:i/>
            </w:rPr>
            <w:t xml:space="preserve">: Linking Food Concepts across different Food Ontologies. </w:t>
          </w:r>
          <w:r w:rsidRPr="00685AFB">
            <w:t>https://doi.org/10.5281/zenodo.2635437</w:t>
          </w:r>
        </w:p>
        <w:p w14:paraId="62EF033B" w14:textId="77777777" w:rsidR="00685AFB" w:rsidRDefault="00685AFB" w:rsidP="00685AFB">
          <w:pPr>
            <w:pStyle w:val="CitaviBibliographyEntry"/>
          </w:pPr>
          <w:bookmarkStart w:id="179"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79"/>
          <w:r>
            <w:t xml:space="preserve"> </w:t>
          </w:r>
          <w:r w:rsidRPr="00685AFB">
            <w:rPr>
              <w:i/>
            </w:rPr>
            <w:t>Database : The Journal of Biological Databases and Curation</w:t>
          </w:r>
          <w:r w:rsidRPr="00685AFB">
            <w:t xml:space="preserve">, </w:t>
          </w:r>
          <w:r w:rsidRPr="00685AFB">
            <w:rPr>
              <w:i/>
            </w:rPr>
            <w:t xml:space="preserve">2019. </w:t>
          </w:r>
          <w:r w:rsidRPr="00685AFB">
            <w:t>https://doi.org/10.1093/database/baz121</w:t>
          </w:r>
        </w:p>
        <w:p w14:paraId="22B9A549" w14:textId="77777777" w:rsidR="00685AFB" w:rsidRDefault="00685AFB" w:rsidP="00685AFB">
          <w:pPr>
            <w:pStyle w:val="CitaviBibliographyEntry"/>
            <w:rPr>
              <w:i/>
            </w:rPr>
          </w:pPr>
          <w:bookmarkStart w:id="180"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80"/>
          <w:r>
            <w:t xml:space="preserve"> </w:t>
          </w:r>
          <w:r w:rsidRPr="00685AFB">
            <w:rPr>
              <w:i/>
            </w:rPr>
            <w:t xml:space="preserve">Improving language understanding by generative pre-training. </w:t>
          </w:r>
        </w:p>
        <w:p w14:paraId="341401C9" w14:textId="77777777" w:rsidR="00685AFB" w:rsidRDefault="00685AFB" w:rsidP="00685AFB">
          <w:pPr>
            <w:pStyle w:val="CitaviBibliographyEntry"/>
          </w:pPr>
          <w:bookmarkStart w:id="181" w:name="_CTVL001725cd293d31645dcb00173463032f221"/>
          <w:r>
            <w:t xml:space="preserve">Radford, A., Wu, J., Child, R., Luan, D., </w:t>
          </w:r>
          <w:proofErr w:type="spellStart"/>
          <w:r>
            <w:t>Amodei</w:t>
          </w:r>
          <w:proofErr w:type="spellEnd"/>
          <w:r>
            <w:t xml:space="preserve">, D., &amp; </w:t>
          </w:r>
          <w:proofErr w:type="spellStart"/>
          <w:r>
            <w:t>Sutskever</w:t>
          </w:r>
          <w:proofErr w:type="spellEnd"/>
          <w:r>
            <w:t>, I. (2019). Language models are unsupervised multitask learners.</w:t>
          </w:r>
          <w:bookmarkEnd w:id="181"/>
          <w:r>
            <w:t xml:space="preserve"> </w:t>
          </w:r>
          <w:proofErr w:type="spellStart"/>
          <w:r w:rsidRPr="00685AFB">
            <w:rPr>
              <w:i/>
            </w:rPr>
            <w:t>OpenAI</w:t>
          </w:r>
          <w:proofErr w:type="spellEnd"/>
          <w:r w:rsidRPr="00685AFB">
            <w:rPr>
              <w:i/>
            </w:rPr>
            <w:t xml:space="preserve"> Blog</w:t>
          </w:r>
          <w:r w:rsidRPr="00685AFB">
            <w:t>(1(8)), 9.</w:t>
          </w:r>
        </w:p>
        <w:p w14:paraId="5E04AEAF" w14:textId="77777777" w:rsidR="00685AFB" w:rsidRDefault="00685AFB" w:rsidP="00685AFB">
          <w:pPr>
            <w:pStyle w:val="CitaviBibliographyEntry"/>
          </w:pPr>
          <w:bookmarkStart w:id="182" w:name="_CTVL00121eb4d376cb94afb8e63b347fa6d17e5"/>
          <w:r>
            <w:t>Ramshaw, L. A., &amp; Marcus, M. P. (1999). Text chunking using transformation-based learning.</w:t>
          </w:r>
          <w:bookmarkEnd w:id="182"/>
          <w:r>
            <w:t xml:space="preserve"> </w:t>
          </w:r>
          <w:r w:rsidRPr="00685AFB">
            <w:rPr>
              <w:i/>
            </w:rPr>
            <w:t>Natural Language Processing Using Very Large Corpora</w:t>
          </w:r>
          <w:r w:rsidRPr="00685AFB">
            <w:t>, 157–176.</w:t>
          </w:r>
        </w:p>
        <w:p w14:paraId="2B8D56DA" w14:textId="77777777" w:rsidR="00685AFB" w:rsidRDefault="00685AFB" w:rsidP="00685AFB">
          <w:pPr>
            <w:pStyle w:val="CitaviBibliographyEntry"/>
          </w:pPr>
          <w:bookmarkStart w:id="183" w:name="_CTVL001c04049df21344209bb2a437599944ced"/>
          <w:proofErr w:type="spellStart"/>
          <w:r>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183"/>
          <w:r>
            <w:t xml:space="preserve"> </w:t>
          </w:r>
          <w:r w:rsidRPr="00685AFB">
            <w:rPr>
              <w:i/>
            </w:rPr>
            <w:t>Adapt or Get Left Behind: Domain Adaptation through BERT Language Model Finetuning for Aspect-Target Sentiment Classification</w:t>
          </w:r>
          <w:r w:rsidRPr="00685AFB">
            <w:t xml:space="preserve">. http://arxiv.org/pdf/1908.11860v2 </w:t>
          </w:r>
        </w:p>
        <w:p w14:paraId="58778C4B" w14:textId="77777777" w:rsidR="00685AFB" w:rsidRDefault="00685AFB" w:rsidP="00685AFB">
          <w:pPr>
            <w:pStyle w:val="CitaviBibliographyEntry"/>
          </w:pPr>
          <w:bookmarkStart w:id="184" w:name="_CTVL00103def230e3764392b34dfbd7f18ff651"/>
          <w:proofErr w:type="spellStart"/>
          <w:r>
            <w:t>Roffo</w:t>
          </w:r>
          <w:proofErr w:type="spellEnd"/>
          <w:r>
            <w:t>, G. (2017, June 1).</w:t>
          </w:r>
          <w:bookmarkEnd w:id="184"/>
          <w:r>
            <w:t xml:space="preserve"> </w:t>
          </w:r>
          <w:r w:rsidRPr="00685AFB">
            <w:rPr>
              <w:i/>
            </w:rPr>
            <w:t>Ranking to Learn and Learning to Rank: On the Role of Ranking in Pattern Recognition Applications</w:t>
          </w:r>
          <w:r w:rsidRPr="00685AFB">
            <w:t xml:space="preserve">. http://arxiv.org/pdf/1706.05933v1 </w:t>
          </w:r>
        </w:p>
        <w:p w14:paraId="3017CFFF" w14:textId="77777777" w:rsidR="00685AFB" w:rsidRDefault="00685AFB" w:rsidP="00685AFB">
          <w:pPr>
            <w:pStyle w:val="CitaviBibliographyEntry"/>
          </w:pPr>
          <w:bookmarkStart w:id="185" w:name="_CTVL0012935636ecfbe4322ad28b7215a789678"/>
          <w:r>
            <w:t>Ruder, S. (2019).</w:t>
          </w:r>
          <w:bookmarkEnd w:id="185"/>
          <w:r>
            <w:t xml:space="preserve"> </w:t>
          </w:r>
          <w:r w:rsidRPr="00685AFB">
            <w:rPr>
              <w:i/>
            </w:rPr>
            <w:t>Neural transfer learning for natural language processing</w:t>
          </w:r>
          <w:r w:rsidRPr="00685AFB">
            <w:t xml:space="preserve"> [Doctoral dissertation]. NUI Galway. </w:t>
          </w:r>
        </w:p>
        <w:p w14:paraId="1D1C2D89" w14:textId="77777777" w:rsidR="00685AFB" w:rsidRDefault="00685AFB" w:rsidP="00685AFB">
          <w:pPr>
            <w:pStyle w:val="CitaviBibliographyEntry"/>
          </w:pPr>
          <w:bookmarkStart w:id="186" w:name="_CTVL001d7728424c20e4078a9c90aa9d0aeb019"/>
          <w:proofErr w:type="spellStart"/>
          <w:r>
            <w:t>Rumelhart</w:t>
          </w:r>
          <w:proofErr w:type="spellEnd"/>
          <w:r>
            <w:t>, D. E., Hinton, G. E., &amp; Williams, R. J. (1985).</w:t>
          </w:r>
          <w:bookmarkEnd w:id="186"/>
          <w:r>
            <w:t xml:space="preserve"> </w:t>
          </w:r>
          <w:r w:rsidRPr="00685AFB">
            <w:rPr>
              <w:i/>
            </w:rPr>
            <w:t xml:space="preserve">Learning internal representations by error propagation. </w:t>
          </w:r>
          <w:r w:rsidRPr="00685AFB">
            <w:t xml:space="preserve">California </w:t>
          </w:r>
          <w:proofErr w:type="spellStart"/>
          <w:r w:rsidRPr="00685AFB">
            <w:t>Univ</w:t>
          </w:r>
          <w:proofErr w:type="spellEnd"/>
          <w:r w:rsidRPr="00685AFB">
            <w:t xml:space="preserve"> San Diego La Jolla Inst for Cognitive Science. </w:t>
          </w:r>
        </w:p>
        <w:p w14:paraId="360D7F43" w14:textId="77777777" w:rsidR="00685AFB" w:rsidRDefault="00685AFB" w:rsidP="00685AFB">
          <w:pPr>
            <w:pStyle w:val="CitaviBibliographyEntry"/>
          </w:pPr>
          <w:bookmarkStart w:id="187" w:name="_CTVL0014a39f66b793a4bbaa4d39c041e64b885"/>
          <w:r>
            <w:t>Rush, A. M. (2018, July). The Annotated Transformer.</w:t>
          </w:r>
          <w:bookmarkEnd w:id="187"/>
          <w:r>
            <w:t xml:space="preserve"> </w:t>
          </w:r>
          <w:r w:rsidRPr="00685AFB">
            <w:rPr>
              <w:i/>
            </w:rPr>
            <w:t xml:space="preserve">Proceedings of Workshop for NLP </w:t>
          </w:r>
          <w:proofErr w:type="gramStart"/>
          <w:r w:rsidRPr="00685AFB">
            <w:rPr>
              <w:i/>
            </w:rPr>
            <w:t>Open Source</w:t>
          </w:r>
          <w:proofErr w:type="gramEnd"/>
          <w:r w:rsidRPr="00685AFB">
            <w:rPr>
              <w:i/>
            </w:rPr>
            <w:t xml:space="preserve"> Software (NLP-OSS)</w:t>
          </w:r>
          <w:r w:rsidRPr="00685AFB">
            <w:t>, 52–60. https://doi.org/10.18653/v1/W18-2509</w:t>
          </w:r>
        </w:p>
        <w:p w14:paraId="01824756" w14:textId="77777777" w:rsidR="00685AFB" w:rsidRDefault="00685AFB" w:rsidP="00685AFB">
          <w:pPr>
            <w:pStyle w:val="CitaviBibliographyEntry"/>
          </w:pPr>
          <w:bookmarkStart w:id="188" w:name="_CTVL001a405b74e02b7450fb02c7c5d532f091c"/>
          <w:proofErr w:type="spellStart"/>
          <w:r>
            <w:t>Schwabl</w:t>
          </w:r>
          <w:proofErr w:type="spellEnd"/>
          <w:r>
            <w:t>, P. (2021).</w:t>
          </w:r>
          <w:bookmarkEnd w:id="188"/>
          <w:r>
            <w:t xml:space="preserve"> </w:t>
          </w:r>
          <w:r w:rsidRPr="00685AFB">
            <w:rPr>
              <w:i/>
            </w:rPr>
            <w:t>Classifying user information needs in cooking dialogues – an empirical performance evaluation of transformer networks</w:t>
          </w:r>
          <w:r w:rsidRPr="00685AFB">
            <w:t xml:space="preserve"> [, Universität Regensburg]. </w:t>
          </w:r>
          <w:proofErr w:type="spellStart"/>
          <w:r w:rsidRPr="00685AFB">
            <w:t>DataCite</w:t>
          </w:r>
          <w:proofErr w:type="spellEnd"/>
          <w:r w:rsidRPr="00685AFB">
            <w:t>.</w:t>
          </w:r>
        </w:p>
        <w:p w14:paraId="338318F3" w14:textId="77777777" w:rsidR="00685AFB" w:rsidRDefault="00685AFB" w:rsidP="00685AFB">
          <w:pPr>
            <w:pStyle w:val="CitaviBibliographyEntry"/>
          </w:pPr>
          <w:bookmarkStart w:id="189"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89"/>
          <w:r>
            <w:t xml:space="preserve"> </w:t>
          </w:r>
          <w:r w:rsidRPr="00685AFB">
            <w:rPr>
              <w:i/>
            </w:rPr>
            <w:t>Journal of Medical Internet Research</w:t>
          </w:r>
          <w:r w:rsidRPr="00685AFB">
            <w:t xml:space="preserve">, </w:t>
          </w:r>
          <w:r w:rsidRPr="00685AFB">
            <w:rPr>
              <w:i/>
            </w:rPr>
            <w:t>23</w:t>
          </w:r>
          <w:r w:rsidRPr="00685AFB">
            <w:t>(8), e28229. https://doi.org/10.2196/28229</w:t>
          </w:r>
        </w:p>
        <w:p w14:paraId="252CDB3E" w14:textId="77777777" w:rsidR="00685AFB" w:rsidRDefault="00685AFB" w:rsidP="00685AFB">
          <w:pPr>
            <w:pStyle w:val="CitaviBibliographyEntry"/>
          </w:pPr>
          <w:bookmarkStart w:id="190" w:name="_CTVL001247e106b96b94c85a749647d09aff386"/>
          <w:r>
            <w:lastRenderedPageBreak/>
            <w:t>Sugiyama, H. (2021). Dialogue breakdown detection using BERT with traditional dialogue features.</w:t>
          </w:r>
          <w:bookmarkEnd w:id="190"/>
          <w:r>
            <w:t xml:space="preserve"> </w:t>
          </w:r>
          <w:r w:rsidRPr="00685AFB">
            <w:rPr>
              <w:i/>
            </w:rPr>
            <w:t>Increasing Naturalness and Flexibility in Spoken Dialogue Interaction</w:t>
          </w:r>
          <w:r w:rsidRPr="00685AFB">
            <w:t>, 419–427.</w:t>
          </w:r>
        </w:p>
        <w:p w14:paraId="5CB1E654" w14:textId="77777777" w:rsidR="00685AFB" w:rsidRDefault="00685AFB" w:rsidP="00685AFB">
          <w:pPr>
            <w:pStyle w:val="CitaviBibliographyEntry"/>
          </w:pPr>
          <w:bookmarkStart w:id="191" w:name="_CTVL0011244ced316a24a2a8e9d78ca7dc4abc6"/>
          <w:r>
            <w:t xml:space="preserve">Sun, C., </w:t>
          </w:r>
          <w:proofErr w:type="spellStart"/>
          <w:r>
            <w:t>Qiu</w:t>
          </w:r>
          <w:proofErr w:type="spellEnd"/>
          <w:r>
            <w:t>, X., Xu, Y., &amp; Huang, X. (2019, May 14).</w:t>
          </w:r>
          <w:bookmarkEnd w:id="191"/>
          <w:r>
            <w:t xml:space="preserve"> </w:t>
          </w:r>
          <w:r w:rsidRPr="00685AFB">
            <w:rPr>
              <w:i/>
            </w:rPr>
            <w:t>How to Fine-Tune BERT for Text Classification?</w:t>
          </w:r>
          <w:r w:rsidRPr="00685AFB">
            <w:t xml:space="preserve"> http://arxiv.org/pdf/1905.05583v3 </w:t>
          </w:r>
        </w:p>
        <w:p w14:paraId="49AA7DD8" w14:textId="77777777" w:rsidR="00685AFB" w:rsidRDefault="00685AFB" w:rsidP="00685AFB">
          <w:pPr>
            <w:pStyle w:val="CitaviBibliographyEntry"/>
          </w:pPr>
          <w:bookmarkStart w:id="192"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192"/>
          <w:r>
            <w:t xml:space="preserve"> </w:t>
          </w:r>
          <w:r w:rsidRPr="00685AFB">
            <w:rPr>
              <w:i/>
            </w:rPr>
            <w:t>Proceedings of the 2019 Conference on Empirical Methods in Natural Language Processing and the 9th International Joint Conference on Natural Language Processing (EMNLP-IJCNLP)</w:t>
          </w:r>
          <w:r w:rsidRPr="00685AFB">
            <w:t>, 6071–6075. https://doi.org/10.18653/v1/D19-1628</w:t>
          </w:r>
        </w:p>
        <w:p w14:paraId="0AFFF405" w14:textId="77777777" w:rsidR="00685AFB" w:rsidRDefault="00685AFB" w:rsidP="00685AFB">
          <w:pPr>
            <w:pStyle w:val="CitaviBibliographyEntry"/>
          </w:pPr>
          <w:bookmarkStart w:id="193"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93"/>
          <w:r>
            <w:t xml:space="preserve"> </w:t>
          </w:r>
          <w:proofErr w:type="spellStart"/>
          <w:r w:rsidRPr="00685AFB">
            <w:rPr>
              <w:i/>
            </w:rPr>
            <w:t>Dvances</w:t>
          </w:r>
          <w:proofErr w:type="spellEnd"/>
          <w:r w:rsidRPr="00685AFB">
            <w:rPr>
              <w:i/>
            </w:rPr>
            <w:t xml:space="preserve"> in Neural Information Processing Systems</w:t>
          </w:r>
          <w:r w:rsidRPr="00685AFB">
            <w:t xml:space="preserve">, </w:t>
          </w:r>
          <w:r w:rsidRPr="00685AFB">
            <w:rPr>
              <w:i/>
            </w:rPr>
            <w:t>27</w:t>
          </w:r>
          <w:r w:rsidRPr="00685AFB">
            <w:t>.</w:t>
          </w:r>
        </w:p>
        <w:p w14:paraId="7B43E69D" w14:textId="77777777" w:rsidR="00685AFB" w:rsidRDefault="00685AFB" w:rsidP="00685AFB">
          <w:pPr>
            <w:pStyle w:val="CitaviBibliographyEntry"/>
          </w:pPr>
          <w:bookmarkStart w:id="194" w:name="_CTVL001ff5dd916240c4487bd58e7fbe42e292a"/>
          <w:r>
            <w:t xml:space="preserve">Tai, W., Kung, H. T., Dong, X., </w:t>
          </w:r>
          <w:proofErr w:type="spellStart"/>
          <w:r>
            <w:t>Comiter</w:t>
          </w:r>
          <w:proofErr w:type="spellEnd"/>
          <w:r>
            <w:t xml:space="preserve">, M., &amp; </w:t>
          </w:r>
          <w:proofErr w:type="spellStart"/>
          <w:r>
            <w:t>Kuo</w:t>
          </w:r>
          <w:proofErr w:type="spellEnd"/>
          <w:r>
            <w:t xml:space="preserve">, C.-F. (2020, November). </w:t>
          </w:r>
          <w:proofErr w:type="spellStart"/>
          <w:r>
            <w:t>exBERT</w:t>
          </w:r>
          <w:proofErr w:type="spellEnd"/>
          <w:r>
            <w:t>: Extending Pre-trained Models with Domain-specific Vocabulary Under Constrained Training Resources.</w:t>
          </w:r>
          <w:bookmarkEnd w:id="194"/>
          <w:r>
            <w:t xml:space="preserve"> </w:t>
          </w:r>
          <w:r w:rsidRPr="00685AFB">
            <w:rPr>
              <w:i/>
            </w:rPr>
            <w:t>Findings of the Association for Computational Linguistics: EMNLP 2020</w:t>
          </w:r>
          <w:r w:rsidRPr="00685AFB">
            <w:t>, 1433–1439. https://doi.org/10.18653/v1/2020.findings-emnlp.129</w:t>
          </w:r>
        </w:p>
        <w:p w14:paraId="731A6245" w14:textId="77777777" w:rsidR="00685AFB" w:rsidRDefault="00685AFB" w:rsidP="00685AFB">
          <w:pPr>
            <w:pStyle w:val="CitaviBibliographyEntry"/>
          </w:pPr>
          <w:bookmarkStart w:id="195" w:name="_CTVL0017a5287053abb4e75bb8f933601c4f65e"/>
          <w:r>
            <w:t>Taylor, W. L. (1953). “Cloze Procedure”: A New Tool for Measuring Readability.</w:t>
          </w:r>
          <w:bookmarkEnd w:id="195"/>
          <w:r>
            <w:t xml:space="preserve"> </w:t>
          </w:r>
          <w:r w:rsidRPr="00685AFB">
            <w:rPr>
              <w:i/>
            </w:rPr>
            <w:t>Journalism Quarterly</w:t>
          </w:r>
          <w:r w:rsidRPr="00685AFB">
            <w:t xml:space="preserve">, </w:t>
          </w:r>
          <w:r w:rsidRPr="00685AFB">
            <w:rPr>
              <w:i/>
            </w:rPr>
            <w:t>30</w:t>
          </w:r>
          <w:r w:rsidRPr="00685AFB">
            <w:t>(4), 415–433. https://doi.org/10.1177/107769905303000401</w:t>
          </w:r>
        </w:p>
        <w:p w14:paraId="4BBE28E5" w14:textId="77777777" w:rsidR="00685AFB" w:rsidRDefault="00685AFB" w:rsidP="00685AFB">
          <w:pPr>
            <w:pStyle w:val="CitaviBibliographyEntry"/>
          </w:pPr>
          <w:bookmarkStart w:id="196" w:name="_CTVL001491096681ead41639b2e27420ff4cd9c"/>
          <w:r>
            <w:t xml:space="preserve">Tim </w:t>
          </w:r>
          <w:proofErr w:type="spellStart"/>
          <w:r>
            <w:t>Dettmers</w:t>
          </w:r>
          <w:proofErr w:type="spellEnd"/>
          <w:r>
            <w:t>. (2018, October 17).</w:t>
          </w:r>
          <w:bookmarkEnd w:id="196"/>
          <w:r>
            <w:t xml:space="preserve"> </w:t>
          </w:r>
          <w:r w:rsidRPr="00685AFB">
            <w:rPr>
              <w:i/>
            </w:rPr>
            <w:t>TPUs vs GPUs for Transformers (BERT)</w:t>
          </w:r>
          <w:r w:rsidRPr="00685AFB">
            <w:t>. https://timdettmers.com/2018/10/17/tpus-vs-gpus-for-transformers-bert/#:~:text=Conclusion,11%20days%20using%208%2Dbit.</w:t>
          </w:r>
        </w:p>
        <w:p w14:paraId="0F19EA0E" w14:textId="77777777" w:rsidR="00685AFB" w:rsidRDefault="00685AFB" w:rsidP="00685AFB">
          <w:pPr>
            <w:pStyle w:val="CitaviBibliographyEntry"/>
          </w:pPr>
          <w:bookmarkStart w:id="197"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97"/>
          <w:r>
            <w:t xml:space="preserve"> </w:t>
          </w:r>
          <w:r w:rsidRPr="00685AFB">
            <w:rPr>
              <w:i/>
            </w:rPr>
            <w:t>Proceedings of the 14th ACM International Conference on Web Search and Data Mining</w:t>
          </w:r>
          <w:r w:rsidRPr="00685AFB">
            <w:t>, 355–363. https://doi.org/10.1145/3437963.3441748</w:t>
          </w:r>
        </w:p>
        <w:p w14:paraId="0AFA701A" w14:textId="77777777" w:rsidR="00685AFB" w:rsidRDefault="00685AFB" w:rsidP="00685AFB">
          <w:pPr>
            <w:pStyle w:val="CitaviBibliographyEntry"/>
          </w:pPr>
          <w:bookmarkStart w:id="198"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98"/>
          <w:r>
            <w:t xml:space="preserve"> </w:t>
          </w:r>
          <w:r w:rsidRPr="00685AFB">
            <w:rPr>
              <w:i/>
            </w:rPr>
            <w:t>Attention Is All You Need</w:t>
          </w:r>
          <w:r w:rsidRPr="00685AFB">
            <w:t xml:space="preserve">. http://arxiv.org/pdf/1706.03762v5 </w:t>
          </w:r>
        </w:p>
        <w:p w14:paraId="749E2A36" w14:textId="77777777" w:rsidR="00685AFB" w:rsidRDefault="00685AFB" w:rsidP="00685AFB">
          <w:pPr>
            <w:pStyle w:val="CitaviBibliographyEntry"/>
          </w:pPr>
          <w:bookmarkStart w:id="199"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99"/>
          <w:r>
            <w:t xml:space="preserve"> </w:t>
          </w:r>
          <w:r w:rsidRPr="00685AFB">
            <w:rPr>
              <w:i/>
            </w:rPr>
            <w:t>Proceedings of the IEEE International Conference on Computer Vision</w:t>
          </w:r>
          <w:r w:rsidRPr="00685AFB">
            <w:t>, 4534–4542.</w:t>
          </w:r>
        </w:p>
        <w:p w14:paraId="3F0403C5" w14:textId="77777777" w:rsidR="00685AFB" w:rsidRDefault="00685AFB" w:rsidP="00685AFB">
          <w:pPr>
            <w:pStyle w:val="CitaviBibliographyEntry"/>
          </w:pPr>
          <w:bookmarkStart w:id="200" w:name="_CTVL001385a015d35c1470c961891c0aa94e971"/>
          <w:proofErr w:type="spellStart"/>
          <w:r>
            <w:lastRenderedPageBreak/>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200"/>
          <w:r>
            <w:t xml:space="preserve"> </w:t>
          </w:r>
          <w:r w:rsidRPr="00685AFB">
            <w:rPr>
              <w:i/>
            </w:rPr>
            <w:t>Proceedings of the 43rd International ACM SIGIR Conference on Research and Development in Information Retrieval</w:t>
          </w:r>
          <w:r w:rsidRPr="00685AFB">
            <w:t>, 921–930. https://doi.org/10.1145/3397271.3401130</w:t>
          </w:r>
        </w:p>
        <w:p w14:paraId="33016FCD" w14:textId="77777777" w:rsidR="00685AFB" w:rsidRDefault="00685AFB" w:rsidP="00685AFB">
          <w:pPr>
            <w:pStyle w:val="CitaviBibliographyEntry"/>
          </w:pPr>
          <w:bookmarkStart w:id="201" w:name="_CTVL0016cbfbee98f3a41a49edae273026b5772"/>
          <w:proofErr w:type="spellStart"/>
          <w:r>
            <w:t>Weizenbaum</w:t>
          </w:r>
          <w:proofErr w:type="spellEnd"/>
          <w:r>
            <w:t>, J. (1966). ELIZA-a computer program for the study of natural language communication between man and machine.</w:t>
          </w:r>
          <w:bookmarkEnd w:id="201"/>
          <w:r>
            <w:t xml:space="preserve"> </w:t>
          </w:r>
          <w:r w:rsidRPr="00685AFB">
            <w:rPr>
              <w:i/>
            </w:rPr>
            <w:t>Communications of the ACM</w:t>
          </w:r>
          <w:r w:rsidRPr="00685AFB">
            <w:t xml:space="preserve">, </w:t>
          </w:r>
          <w:r w:rsidRPr="00685AFB">
            <w:rPr>
              <w:i/>
            </w:rPr>
            <w:t>9</w:t>
          </w:r>
          <w:r w:rsidRPr="00685AFB">
            <w:t>(1), 36–45.</w:t>
          </w:r>
        </w:p>
        <w:p w14:paraId="01CB2233" w14:textId="77777777" w:rsidR="00685AFB" w:rsidRDefault="00685AFB" w:rsidP="00685AFB">
          <w:pPr>
            <w:pStyle w:val="CitaviBibliographyEntry"/>
          </w:pPr>
          <w:bookmarkStart w:id="202" w:name="_CTVL001080c2bcbdb2345d7b0576fb3d0ad5476"/>
          <w:r>
            <w:t>Whang, T., Lee, D., Lee, C., Yang, K., Oh, D., &amp; Lim, H. (2020, October 25). An Effective Domain Adaptive Post-Training Method for BERT in Response Selection. In</w:t>
          </w:r>
          <w:bookmarkEnd w:id="202"/>
          <w:r>
            <w:t xml:space="preserve"> </w:t>
          </w:r>
          <w:proofErr w:type="spellStart"/>
          <w:r w:rsidRPr="00685AFB">
            <w:rPr>
              <w:i/>
            </w:rPr>
            <w:t>Interspeech</w:t>
          </w:r>
          <w:proofErr w:type="spellEnd"/>
          <w:r w:rsidRPr="00685AFB">
            <w:rPr>
              <w:i/>
            </w:rPr>
            <w:t xml:space="preserve"> 2020 </w:t>
          </w:r>
          <w:r w:rsidRPr="00685AFB">
            <w:t>(pp. 1585–1589). ISCA. https://doi.org/10.21437/Interspeech.2020-2153</w:t>
          </w:r>
        </w:p>
        <w:p w14:paraId="2C2FF4FE" w14:textId="77777777" w:rsidR="00685AFB" w:rsidRDefault="00685AFB" w:rsidP="00685AFB">
          <w:pPr>
            <w:pStyle w:val="CitaviBibliographyEntry"/>
          </w:pPr>
          <w:bookmarkStart w:id="203"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203"/>
          <w:r>
            <w:t xml:space="preserve"> </w:t>
          </w:r>
          <w:r w:rsidRPr="00685AFB">
            <w:rPr>
              <w:i/>
            </w:rPr>
            <w:t>Proceedings of the 2020 CHI Conference on Human Factors in Computing Systems</w:t>
          </w:r>
          <w:r w:rsidRPr="00685AFB">
            <w:t>, 1–14. https://doi.org/10.1145/3313831.3376781</w:t>
          </w:r>
        </w:p>
        <w:p w14:paraId="618A0063" w14:textId="77777777" w:rsidR="00685AFB" w:rsidRDefault="00685AFB" w:rsidP="00685AFB">
          <w:pPr>
            <w:pStyle w:val="CitaviBibliographyEntry"/>
          </w:pPr>
          <w:bookmarkStart w:id="204" w:name="_CTVL00157399dd0e5f2449c8c73c14c7b96308d"/>
          <w:r>
            <w:t xml:space="preserve">Wolf, T., Debut, L., </w:t>
          </w:r>
          <w:proofErr w:type="spellStart"/>
          <w:r>
            <w:t>Sanh</w:t>
          </w:r>
          <w:proofErr w:type="spellEnd"/>
          <w:r>
            <w:t xml:space="preserve">, V., </w:t>
          </w:r>
          <w:proofErr w:type="spellStart"/>
          <w:r>
            <w:t>Chaumond</w:t>
          </w:r>
          <w:proofErr w:type="spellEnd"/>
          <w:r>
            <w:t xml:space="preserve">, J., </w:t>
          </w:r>
          <w:proofErr w:type="spellStart"/>
          <w:r>
            <w:t>Delangue</w:t>
          </w:r>
          <w:proofErr w:type="spellEnd"/>
          <w:r>
            <w:t xml:space="preserve">, C., Moi, A., </w:t>
          </w:r>
          <w:proofErr w:type="spellStart"/>
          <w:r>
            <w:t>Cistac</w:t>
          </w:r>
          <w:proofErr w:type="spellEnd"/>
          <w:r>
            <w:t xml:space="preserve">, P., </w:t>
          </w:r>
          <w:proofErr w:type="spellStart"/>
          <w:r>
            <w:t>Rault</w:t>
          </w:r>
          <w:proofErr w:type="spellEnd"/>
          <w:r>
            <w:t xml:space="preserve">, T., </w:t>
          </w:r>
          <w:proofErr w:type="spellStart"/>
          <w:r>
            <w:t>Louf</w:t>
          </w:r>
          <w:proofErr w:type="spellEnd"/>
          <w:r>
            <w:t xml:space="preserve">, R., </w:t>
          </w:r>
          <w:proofErr w:type="spellStart"/>
          <w:r>
            <w:t>Funtowicz</w:t>
          </w:r>
          <w:proofErr w:type="spellEnd"/>
          <w:r>
            <w:t xml:space="preserve">, M., Davison, J., Shleifer, S., Platen, P. v., Ma, C., </w:t>
          </w:r>
          <w:proofErr w:type="spellStart"/>
          <w:r>
            <w:t>Jernite</w:t>
          </w:r>
          <w:proofErr w:type="spellEnd"/>
          <w:r>
            <w:t xml:space="preserve">, Y., </w:t>
          </w:r>
          <w:proofErr w:type="spellStart"/>
          <w:r>
            <w:t>Plu</w:t>
          </w:r>
          <w:proofErr w:type="spellEnd"/>
          <w:r>
            <w:t xml:space="preserve">, J., Xu, C., Le </w:t>
          </w:r>
          <w:proofErr w:type="spellStart"/>
          <w:r>
            <w:t>Scao</w:t>
          </w:r>
          <w:proofErr w:type="spellEnd"/>
          <w:r>
            <w:t xml:space="preserve">, T., </w:t>
          </w:r>
          <w:proofErr w:type="spellStart"/>
          <w:r>
            <w:t>Gugger</w:t>
          </w:r>
          <w:proofErr w:type="spellEnd"/>
          <w:r>
            <w:t>, S., . . . Rush, A. M. (2019, October 9).</w:t>
          </w:r>
          <w:bookmarkEnd w:id="204"/>
          <w:r>
            <w:t xml:space="preserve"> </w:t>
          </w:r>
          <w:proofErr w:type="spellStart"/>
          <w:r w:rsidRPr="00685AFB">
            <w:rPr>
              <w:i/>
            </w:rPr>
            <w:t>HuggingFace's</w:t>
          </w:r>
          <w:proofErr w:type="spellEnd"/>
          <w:r w:rsidRPr="00685AFB">
            <w:rPr>
              <w:i/>
            </w:rPr>
            <w:t xml:space="preserve"> Transformers: State-of-the-art Natural Language Processing</w:t>
          </w:r>
          <w:r w:rsidRPr="00685AFB">
            <w:t xml:space="preserve">. http://arxiv.org/pdf/1910.03771v5 </w:t>
          </w:r>
        </w:p>
        <w:p w14:paraId="410FED77" w14:textId="77777777" w:rsidR="00685AFB" w:rsidRDefault="00685AFB" w:rsidP="00685AFB">
          <w:pPr>
            <w:pStyle w:val="CitaviBibliographyEntry"/>
          </w:pPr>
          <w:bookmarkStart w:id="205"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205"/>
          <w:r>
            <w:t xml:space="preserve"> </w:t>
          </w:r>
          <w:r w:rsidRPr="00685AFB">
            <w:rPr>
              <w:i/>
            </w:rPr>
            <w:t>Google's Neural Machine Translation System: Bridging the Gap between Human and Machine Translation</w:t>
          </w:r>
          <w:r w:rsidRPr="00685AFB">
            <w:t xml:space="preserve">. http://arxiv.org/pdf/1609.08144v2 </w:t>
          </w:r>
        </w:p>
        <w:p w14:paraId="5098C5AC" w14:textId="77777777" w:rsidR="00685AFB" w:rsidRDefault="00685AFB" w:rsidP="00685AFB">
          <w:pPr>
            <w:pStyle w:val="CitaviBibliographyEntry"/>
          </w:pPr>
          <w:bookmarkStart w:id="206" w:name="_CTVL001459c2a94e81b42dd85407af461beb3f7"/>
          <w:r>
            <w:t>Xu, L., Zhou, Q., Gong, K., Liang, X., Tang, J., &amp; Lin, L. (2019). End-to-End Knowledge-Routed Relational Dialogue System for Automatic Diagnosis.</w:t>
          </w:r>
          <w:bookmarkEnd w:id="206"/>
          <w:r>
            <w:t xml:space="preserve"> </w:t>
          </w:r>
          <w:r w:rsidRPr="00685AFB">
            <w:rPr>
              <w:i/>
            </w:rPr>
            <w:t>Proceedings of the AAAI Conference on Artificial Intelligence</w:t>
          </w:r>
          <w:r w:rsidRPr="00685AFB">
            <w:t xml:space="preserve">, </w:t>
          </w:r>
          <w:r w:rsidRPr="00685AFB">
            <w:rPr>
              <w:i/>
            </w:rPr>
            <w:t>33</w:t>
          </w:r>
          <w:r w:rsidRPr="00685AFB">
            <w:t>, 7346–7353. https://doi.org/10.1609/aaai.v33i01.33017346</w:t>
          </w:r>
        </w:p>
        <w:p w14:paraId="4B677906" w14:textId="77777777" w:rsidR="00685AFB" w:rsidRDefault="00685AFB" w:rsidP="00685AFB">
          <w:pPr>
            <w:pStyle w:val="CitaviBibliographyEntry"/>
          </w:pPr>
          <w:bookmarkStart w:id="207"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13DED4FF" w14:textId="77777777" w:rsidR="00685AFB" w:rsidRDefault="00685AFB" w:rsidP="00685AFB">
          <w:pPr>
            <w:pStyle w:val="CitaviBibliographyEntry"/>
          </w:pPr>
          <w:bookmarkStart w:id="208" w:name="_CTVL001380458d315254577aa39c7d02017ffcc"/>
          <w:bookmarkEnd w:id="207"/>
          <w:r>
            <w:lastRenderedPageBreak/>
            <w:t xml:space="preserve">Yang, Z., Dai, Z., Yang, Y., </w:t>
          </w:r>
          <w:proofErr w:type="spellStart"/>
          <w:r>
            <w:t>Carbonell</w:t>
          </w:r>
          <w:proofErr w:type="spellEnd"/>
          <w:r>
            <w:t xml:space="preserve">, J., </w:t>
          </w:r>
          <w:proofErr w:type="spellStart"/>
          <w:r>
            <w:t>Salakhutdinov</w:t>
          </w:r>
          <w:proofErr w:type="spellEnd"/>
          <w:r>
            <w:t>, R., &amp; Le V, Q. (2019, June 19).</w:t>
          </w:r>
          <w:bookmarkEnd w:id="208"/>
          <w:r>
            <w:t xml:space="preserve"> </w:t>
          </w:r>
          <w:proofErr w:type="spellStart"/>
          <w:r w:rsidRPr="00685AFB">
            <w:rPr>
              <w:i/>
            </w:rPr>
            <w:t>XLNet</w:t>
          </w:r>
          <w:proofErr w:type="spellEnd"/>
          <w:r w:rsidRPr="00685AFB">
            <w:rPr>
              <w:i/>
            </w:rPr>
            <w:t>: Generalized Autoregressive Pretraining for Language Understanding</w:t>
          </w:r>
          <w:r w:rsidRPr="00685AFB">
            <w:t xml:space="preserve">. http://arxiv.org/pdf/1906.08237v2 </w:t>
          </w:r>
        </w:p>
        <w:p w14:paraId="11B31E12" w14:textId="77777777" w:rsidR="00685AFB" w:rsidRDefault="00685AFB" w:rsidP="00685AFB">
          <w:pPr>
            <w:pStyle w:val="CitaviBibliographyEntry"/>
          </w:pPr>
          <w:bookmarkStart w:id="209" w:name="_CTVL0018db5f8188e894904a24895125858af12"/>
          <w:r>
            <w:t xml:space="preserve">Zhang, A., Lipton, Z. C., Li, M., &amp; </w:t>
          </w:r>
          <w:proofErr w:type="spellStart"/>
          <w:r>
            <w:t>Smola</w:t>
          </w:r>
          <w:proofErr w:type="spellEnd"/>
          <w:r>
            <w:t>, A. J. (2021, June 21).</w:t>
          </w:r>
          <w:bookmarkEnd w:id="209"/>
          <w:r>
            <w:t xml:space="preserve"> </w:t>
          </w:r>
          <w:r w:rsidRPr="00685AFB">
            <w:rPr>
              <w:i/>
            </w:rPr>
            <w:t>Dive into Deep Learning</w:t>
          </w:r>
          <w:r w:rsidRPr="00685AFB">
            <w:t xml:space="preserve">. http://arxiv.org/pdf/2106.11342v2 </w:t>
          </w:r>
        </w:p>
        <w:p w14:paraId="7712B5A8" w14:textId="77777777" w:rsidR="00685AFB" w:rsidRDefault="00685AFB" w:rsidP="00685AFB">
          <w:pPr>
            <w:pStyle w:val="CitaviBibliographyEntry"/>
          </w:pPr>
          <w:bookmarkStart w:id="210" w:name="_CTVL001773fc25908564cbc9f7bb718c5ec8355"/>
          <w:r>
            <w:t>Zhou, K., Zhou, Y., Zhao, W. X., Wang, X., &amp; Wen, J.-R. (2020, October 8).</w:t>
          </w:r>
          <w:bookmarkEnd w:id="210"/>
          <w:r>
            <w:t xml:space="preserve"> </w:t>
          </w:r>
          <w:r w:rsidRPr="00685AFB">
            <w:rPr>
              <w:i/>
            </w:rPr>
            <w:t>Towards Topic-Guided Conversational Recommender System</w:t>
          </w:r>
          <w:r w:rsidRPr="00685AFB">
            <w:t xml:space="preserve">. http://arxiv.org/pdf/2010.04125v2 </w:t>
          </w:r>
        </w:p>
        <w:p w14:paraId="7F4C59E0" w14:textId="77777777" w:rsidR="00685AFB" w:rsidRDefault="00685AFB" w:rsidP="00685AFB">
          <w:pPr>
            <w:pStyle w:val="CitaviBibliographyEntry"/>
          </w:pPr>
          <w:bookmarkStart w:id="211" w:name="_CTVL001d4f0a9d515174b6eaf7a2e1bf361ddbc"/>
          <w:r>
            <w:t>Zhu, Q., Gu, Y., Luo, L., Li, B., Li, C., Peng, W., Huang, M., &amp; Zhu, X. (2021). When does Further Pre-training MLM Help? An Empirical Study on Task-Oriented Dialog Pre-training.</w:t>
          </w:r>
          <w:bookmarkEnd w:id="211"/>
          <w:r>
            <w:t xml:space="preserve"> </w:t>
          </w:r>
          <w:r w:rsidRPr="00685AFB">
            <w:rPr>
              <w:i/>
            </w:rPr>
            <w:t>Proceedings of the Second Workshop on Insights from Negative Results in NLP</w:t>
          </w:r>
          <w:r w:rsidRPr="00685AFB">
            <w:t>, 54–61. https://aclanthology.org/2021.insights-1.9</w:t>
          </w:r>
        </w:p>
        <w:p w14:paraId="49A4B132" w14:textId="18FB4D8C" w:rsidR="00344C79" w:rsidRDefault="00685AFB" w:rsidP="00685AFB">
          <w:pPr>
            <w:pStyle w:val="CitaviBibliographyEntry"/>
          </w:pPr>
          <w:bookmarkStart w:id="212"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212"/>
          <w:r>
            <w:t xml:space="preserve"> </w:t>
          </w:r>
          <w:r w:rsidRPr="00685AFB">
            <w:rPr>
              <w:i/>
            </w:rPr>
            <w:t>Proceedings of the IEEE International Conference on Computer Vision</w:t>
          </w:r>
          <w:r w:rsidRPr="00685AFB">
            <w:t>, 19–27.</w:t>
          </w:r>
          <w:r w:rsidR="00344C79">
            <w:fldChar w:fldCharType="end"/>
          </w:r>
        </w:p>
      </w:sdtContent>
    </w:sdt>
    <w:p w14:paraId="685EE37A" w14:textId="22627F13" w:rsidR="009E22F8" w:rsidRPr="00A666C8" w:rsidRDefault="009E22F8" w:rsidP="00A666C8">
      <w:pPr>
        <w:pStyle w:val="Inhaltsverzeichnisberschrift"/>
        <w:ind w:left="0" w:firstLine="0"/>
        <w:rPr>
          <w:lang w:val="en-US"/>
        </w:rPr>
      </w:pP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213" w:name="_Toc452981269"/>
      <w:bookmarkStart w:id="214" w:name="_Toc99022388"/>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213"/>
      <w:bookmarkEnd w:id="214"/>
      <w:proofErr w:type="spellEnd"/>
    </w:p>
    <w:p w14:paraId="578A95E6" w14:textId="4C657F1F" w:rsidR="00E24ECC" w:rsidRPr="00E24ECC" w:rsidRDefault="00E9080A" w:rsidP="00D70E59">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D70E59">
        <w:rPr>
          <w:rStyle w:val="Hervorhebung"/>
          <w:i w:val="0"/>
        </w:rPr>
        <w:t xml:space="preserve"> und die Arbeit </w:t>
      </w:r>
      <w:proofErr w:type="spellStart"/>
      <w:r w:rsidR="00D70E59">
        <w:rPr>
          <w:rStyle w:val="Hervorhebung"/>
          <w:i w:val="0"/>
        </w:rPr>
        <w:t>nicht</w:t>
      </w:r>
      <w:proofErr w:type="spellEnd"/>
      <w:r w:rsidR="00D70E59">
        <w:rPr>
          <w:rStyle w:val="Hervorhebung"/>
          <w:i w:val="0"/>
        </w:rPr>
        <w:t xml:space="preserve"> </w:t>
      </w:r>
      <w:proofErr w:type="spellStart"/>
      <w:r w:rsidR="00D70E59">
        <w:rPr>
          <w:rStyle w:val="Hervorhebung"/>
          <w:i w:val="0"/>
        </w:rPr>
        <w:t>bereits</w:t>
      </w:r>
      <w:proofErr w:type="spellEnd"/>
      <w:r w:rsidR="00D70E59">
        <w:rPr>
          <w:rStyle w:val="Hervorhebung"/>
          <w:i w:val="0"/>
        </w:rPr>
        <w:t xml:space="preserve"> an </w:t>
      </w:r>
      <w:proofErr w:type="spellStart"/>
      <w:r w:rsidR="00D70E59">
        <w:rPr>
          <w:rStyle w:val="Hervorhebung"/>
          <w:i w:val="0"/>
        </w:rPr>
        <w:t>einer</w:t>
      </w:r>
      <w:proofErr w:type="spellEnd"/>
      <w:r w:rsidR="00D70E59">
        <w:rPr>
          <w:rStyle w:val="Hervorhebung"/>
          <w:i w:val="0"/>
        </w:rPr>
        <w:t xml:space="preserve"> </w:t>
      </w:r>
      <w:proofErr w:type="spellStart"/>
      <w:r w:rsidR="00D70E59">
        <w:rPr>
          <w:rStyle w:val="Hervorhebung"/>
          <w:i w:val="0"/>
        </w:rPr>
        <w:t>anderen</w:t>
      </w:r>
      <w:proofErr w:type="spellEnd"/>
      <w:r w:rsidR="00D70E59">
        <w:rPr>
          <w:rStyle w:val="Hervorhebung"/>
          <w:i w:val="0"/>
        </w:rPr>
        <w:t xml:space="preserve"> Hochschule </w:t>
      </w:r>
      <w:proofErr w:type="spellStart"/>
      <w:r w:rsidR="00D70E59">
        <w:rPr>
          <w:rStyle w:val="Hervorhebung"/>
          <w:i w:val="0"/>
        </w:rPr>
        <w:t>zur</w:t>
      </w:r>
      <w:proofErr w:type="spellEnd"/>
      <w:r w:rsidR="00D70E59">
        <w:rPr>
          <w:rStyle w:val="Hervorhebung"/>
          <w:i w:val="0"/>
        </w:rPr>
        <w:t xml:space="preserve"> </w:t>
      </w:r>
      <w:proofErr w:type="spellStart"/>
      <w:r w:rsidR="00D70E59">
        <w:rPr>
          <w:rStyle w:val="Hervorhebung"/>
          <w:i w:val="0"/>
        </w:rPr>
        <w:t>Erlangung</w:t>
      </w:r>
      <w:proofErr w:type="spellEnd"/>
      <w:r w:rsidR="00D70E59">
        <w:rPr>
          <w:rStyle w:val="Hervorhebung"/>
          <w:i w:val="0"/>
        </w:rPr>
        <w:t xml:space="preserve"> </w:t>
      </w:r>
      <w:proofErr w:type="spellStart"/>
      <w:r w:rsidR="00D70E59">
        <w:rPr>
          <w:rStyle w:val="Hervorhebung"/>
          <w:i w:val="0"/>
        </w:rPr>
        <w:t>eines</w:t>
      </w:r>
      <w:proofErr w:type="spellEnd"/>
      <w:r w:rsidR="00D70E59">
        <w:rPr>
          <w:rStyle w:val="Hervorhebung"/>
          <w:i w:val="0"/>
        </w:rPr>
        <w:t xml:space="preserve"> </w:t>
      </w:r>
      <w:proofErr w:type="spellStart"/>
      <w:r w:rsidR="00D70E59">
        <w:rPr>
          <w:rStyle w:val="Hervorhebung"/>
          <w:i w:val="0"/>
        </w:rPr>
        <w:t>akademischen</w:t>
      </w:r>
      <w:proofErr w:type="spellEnd"/>
      <w:r w:rsidR="00D70E59">
        <w:rPr>
          <w:rStyle w:val="Hervorhebung"/>
          <w:i w:val="0"/>
        </w:rPr>
        <w:t xml:space="preserve"> Grades </w:t>
      </w:r>
      <w:proofErr w:type="spellStart"/>
      <w:r w:rsidR="00D70E59">
        <w:rPr>
          <w:rStyle w:val="Hervorhebung"/>
          <w:i w:val="0"/>
        </w:rPr>
        <w:t>eingereicht</w:t>
      </w:r>
      <w:proofErr w:type="spellEnd"/>
      <w:r w:rsidR="00D70E59">
        <w:rPr>
          <w:rStyle w:val="Hervorhebung"/>
          <w:i w:val="0"/>
        </w:rPr>
        <w:t xml:space="preserve">. </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5707FF1D" w14:textId="77777777" w:rsidR="00D718CA" w:rsidRDefault="00D718CA" w:rsidP="00D1185F">
      <w:pPr>
        <w:pStyle w:val="Inhaltsverzeichnisberschrift"/>
        <w:ind w:left="0" w:firstLine="0"/>
      </w:pPr>
    </w:p>
    <w:p w14:paraId="00EC478A" w14:textId="03561C46" w:rsidR="00D718CA" w:rsidRDefault="00D718CA" w:rsidP="00D1185F">
      <w:pPr>
        <w:pStyle w:val="Inhaltsverzeichnisberschrift"/>
        <w:ind w:left="0" w:firstLine="0"/>
      </w:pPr>
      <w:r>
        <w:br w:type="page"/>
      </w:r>
    </w:p>
    <w:p w14:paraId="19874B48" w14:textId="77777777" w:rsidR="00D718CA" w:rsidRDefault="00D718CA" w:rsidP="00D1185F">
      <w:pPr>
        <w:pStyle w:val="Inhaltsverzeichnisberschrift"/>
        <w:ind w:left="0" w:firstLine="0"/>
        <w:sectPr w:rsidR="00D718CA" w:rsidSect="00DA5FBA">
          <w:headerReference w:type="default" r:id="rId34"/>
          <w:footerReference w:type="default" r:id="rId35"/>
          <w:type w:val="continuous"/>
          <w:pgSz w:w="11906" w:h="16838"/>
          <w:pgMar w:top="1418" w:right="1418" w:bottom="1134" w:left="1985" w:header="709" w:footer="709" w:gutter="0"/>
          <w:cols w:space="708"/>
          <w:docGrid w:linePitch="360"/>
        </w:sectPr>
      </w:pPr>
    </w:p>
    <w:p w14:paraId="1283A04F" w14:textId="0381395A" w:rsidR="00F9029C" w:rsidRDefault="00F9029C" w:rsidP="00D1185F">
      <w:pPr>
        <w:pStyle w:val="Inhaltsverzeichnisberschrift"/>
        <w:ind w:left="0" w:firstLine="0"/>
      </w:pPr>
      <w:proofErr w:type="spellStart"/>
      <w:r>
        <w:lastRenderedPageBreak/>
        <w:t>Erklärung</w:t>
      </w:r>
      <w:proofErr w:type="spellEnd"/>
      <w:r>
        <w:t xml:space="preserve"> </w:t>
      </w:r>
      <w:proofErr w:type="spellStart"/>
      <w:r>
        <w:t>zur</w:t>
      </w:r>
      <w:proofErr w:type="spellEnd"/>
      <w:r>
        <w:t xml:space="preserve"> </w:t>
      </w:r>
      <w:proofErr w:type="spellStart"/>
      <w:r>
        <w:t>Lizenzierung</w:t>
      </w:r>
      <w:proofErr w:type="spellEnd"/>
      <w:r w:rsidR="0015588A">
        <w:t xml:space="preserve"> und </w:t>
      </w:r>
      <w:proofErr w:type="spellStart"/>
      <w:r w:rsidR="0015588A">
        <w:t>Publikation</w:t>
      </w:r>
      <w:proofErr w:type="spellEnd"/>
      <w:r>
        <w:t xml:space="preserve"> </w:t>
      </w:r>
      <w:proofErr w:type="spellStart"/>
      <w:r>
        <w:t>dieser</w:t>
      </w:r>
      <w:proofErr w:type="spellEnd"/>
      <w:r>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547543" w:rsidP="00D1185F">
      <w:pPr>
        <w:pStyle w:val="Folgeabsatz"/>
        <w:spacing w:line="240" w:lineRule="auto"/>
        <w:ind w:left="420" w:firstLine="0"/>
        <w:rPr>
          <w:lang w:eastAsia="en-US"/>
        </w:rPr>
      </w:pPr>
      <w:sdt>
        <w:sdtPr>
          <w:rPr>
            <w:lang w:eastAsia="en-US"/>
          </w:rPr>
          <w:id w:val="-74780750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547543" w:rsidP="00D1185F">
      <w:pPr>
        <w:pStyle w:val="Folgeabsatz"/>
        <w:spacing w:line="240" w:lineRule="auto"/>
        <w:ind w:left="420" w:firstLine="0"/>
        <w:rPr>
          <w:lang w:eastAsia="en-US"/>
        </w:rPr>
      </w:pPr>
      <w:sdt>
        <w:sdtPr>
          <w:rPr>
            <w:lang w:eastAsia="en-US"/>
          </w:rPr>
          <w:id w:val="-1656600759"/>
          <w14:checkbox>
            <w14:checked w14:val="0"/>
            <w14:checkedState w14:val="2612" w14:font="Marlett"/>
            <w14:uncheckedState w14:val="2610" w14:font="Marlett"/>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547543" w:rsidP="00D1185F">
      <w:pPr>
        <w:pStyle w:val="Folgeabsatz"/>
        <w:spacing w:line="240" w:lineRule="auto"/>
        <w:ind w:left="420" w:firstLine="0"/>
        <w:rPr>
          <w:lang w:eastAsia="en-US"/>
        </w:rPr>
      </w:pPr>
      <w:sdt>
        <w:sdtPr>
          <w:rPr>
            <w:lang w:eastAsia="en-US"/>
          </w:rPr>
          <w:id w:val="1124816064"/>
          <w14:checkbox>
            <w14:checked w14:val="1"/>
            <w14:checkedState w14:val="2612" w14:font="Marlett"/>
            <w14:uncheckedState w14:val="2610" w14:font="Marlett"/>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547543" w:rsidP="00D1185F">
      <w:pPr>
        <w:pStyle w:val="Folgeabsatz"/>
        <w:spacing w:line="240" w:lineRule="auto"/>
        <w:ind w:left="1140" w:firstLine="0"/>
        <w:rPr>
          <w:lang w:eastAsia="en-US"/>
        </w:rPr>
      </w:pPr>
      <w:sdt>
        <w:sdtPr>
          <w:rPr>
            <w:lang w:eastAsia="en-US"/>
          </w:rPr>
          <w:id w:val="-1366132613"/>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547543" w:rsidP="00D1185F">
      <w:pPr>
        <w:pStyle w:val="Folgeabsatz"/>
        <w:spacing w:line="240" w:lineRule="auto"/>
        <w:ind w:left="1140" w:firstLine="0"/>
        <w:rPr>
          <w:lang w:eastAsia="en-US"/>
        </w:rPr>
      </w:pPr>
      <w:sdt>
        <w:sdtPr>
          <w:rPr>
            <w:lang w:eastAsia="en-US"/>
          </w:rPr>
          <w:id w:val="-1396199586"/>
          <w14:checkbox>
            <w14:checked w14:val="0"/>
            <w14:checkedState w14:val="2612" w14:font="Marlett"/>
            <w14:uncheckedState w14:val="2610" w14:font="Marlett"/>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547543" w:rsidP="00D1185F">
      <w:pPr>
        <w:pStyle w:val="Folgeabsatz"/>
        <w:spacing w:line="240" w:lineRule="auto"/>
        <w:ind w:left="1140" w:firstLine="0"/>
        <w:rPr>
          <w:lang w:eastAsia="en-US"/>
        </w:rPr>
      </w:pPr>
      <w:sdt>
        <w:sdtPr>
          <w:rPr>
            <w:lang w:eastAsia="en-US"/>
          </w:rPr>
          <w:id w:val="1652566083"/>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547543" w:rsidP="00D1185F">
      <w:pPr>
        <w:pStyle w:val="Folgeabsatz"/>
        <w:spacing w:line="240" w:lineRule="auto"/>
        <w:ind w:left="420" w:firstLine="0"/>
        <w:rPr>
          <w:lang w:eastAsia="en-US"/>
        </w:rPr>
      </w:pPr>
      <w:sdt>
        <w:sdtPr>
          <w:rPr>
            <w:lang w:eastAsia="en-US"/>
          </w:rPr>
          <w:id w:val="1543868538"/>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547543" w:rsidP="00D1185F">
      <w:pPr>
        <w:pStyle w:val="Folgeabsatz"/>
        <w:spacing w:line="240" w:lineRule="auto"/>
        <w:ind w:left="420" w:firstLine="0"/>
        <w:rPr>
          <w:lang w:eastAsia="en-US"/>
        </w:rPr>
      </w:pPr>
      <w:sdt>
        <w:sdtPr>
          <w:rPr>
            <w:lang w:eastAsia="en-US"/>
          </w:rPr>
          <w:id w:val="-37453676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547543" w:rsidP="00DF20D7">
      <w:pPr>
        <w:pStyle w:val="Folgeabsatz"/>
        <w:spacing w:line="240" w:lineRule="auto"/>
        <w:ind w:left="420" w:firstLine="0"/>
        <w:rPr>
          <w:lang w:eastAsia="en-US"/>
        </w:rPr>
      </w:pPr>
      <w:sdt>
        <w:sdtPr>
          <w:rPr>
            <w:lang w:eastAsia="en-US"/>
          </w:rPr>
          <w:id w:val="1665506772"/>
          <w14:checkbox>
            <w14:checked w14:val="0"/>
            <w14:checkedState w14:val="2612" w14:font="Marlett"/>
            <w14:uncheckedState w14:val="2610" w14:font="Marlett"/>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547543" w:rsidP="00D1185F">
      <w:pPr>
        <w:pStyle w:val="Folgeabsatz"/>
        <w:spacing w:line="240" w:lineRule="auto"/>
        <w:ind w:left="420" w:firstLine="0"/>
        <w:rPr>
          <w:lang w:eastAsia="en-US"/>
        </w:rPr>
      </w:pPr>
      <w:sdt>
        <w:sdtPr>
          <w:rPr>
            <w:lang w:eastAsia="en-US"/>
          </w:rPr>
          <w:id w:val="542175214"/>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547543" w:rsidP="0015588A">
      <w:pPr>
        <w:pStyle w:val="Folgeabsatz"/>
        <w:spacing w:line="240" w:lineRule="auto"/>
        <w:ind w:left="420" w:firstLine="0"/>
        <w:rPr>
          <w:lang w:eastAsia="en-US"/>
        </w:rPr>
      </w:pPr>
      <w:sdt>
        <w:sdtPr>
          <w:rPr>
            <w:lang w:eastAsia="en-US"/>
          </w:rPr>
          <w:id w:val="-1850636546"/>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547543" w:rsidP="00031B2E">
      <w:pPr>
        <w:pStyle w:val="Folgeabsatz"/>
        <w:spacing w:line="240" w:lineRule="auto"/>
        <w:ind w:left="420" w:firstLine="0"/>
        <w:jc w:val="left"/>
        <w:rPr>
          <w:lang w:eastAsia="en-US"/>
        </w:rPr>
      </w:pPr>
      <w:sdt>
        <w:sdtPr>
          <w:rPr>
            <w:lang w:eastAsia="en-US"/>
          </w:rPr>
          <w:id w:val="886847036"/>
          <w14:checkbox>
            <w14:checked w14:val="1"/>
            <w14:checkedState w14:val="2612" w14:font="Marlett"/>
            <w14:uncheckedState w14:val="2610" w14:font="Marlett"/>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547543" w:rsidP="00031B2E">
      <w:pPr>
        <w:pStyle w:val="Folgeabsatz"/>
        <w:spacing w:line="240" w:lineRule="auto"/>
        <w:ind w:left="420" w:firstLine="0"/>
        <w:jc w:val="left"/>
        <w:rPr>
          <w:lang w:eastAsia="en-US"/>
        </w:rPr>
      </w:pPr>
      <w:sdt>
        <w:sdtPr>
          <w:rPr>
            <w:lang w:eastAsia="en-US"/>
          </w:rPr>
          <w:id w:val="-30886792"/>
          <w14:checkbox>
            <w14:checked w14:val="0"/>
            <w14:checkedState w14:val="2612" w14:font="Marlett"/>
            <w14:uncheckedState w14:val="2610" w14:font="Marlett"/>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547543" w:rsidP="00031B2E">
      <w:pPr>
        <w:pStyle w:val="Folgeabsatz"/>
        <w:spacing w:line="240" w:lineRule="auto"/>
        <w:ind w:left="420" w:firstLine="0"/>
        <w:jc w:val="left"/>
        <w:rPr>
          <w:lang w:eastAsia="en-US"/>
        </w:rPr>
      </w:pPr>
      <w:sdt>
        <w:sdtPr>
          <w:rPr>
            <w:lang w:eastAsia="en-US"/>
          </w:rPr>
          <w:id w:val="-755981626"/>
          <w14:checkbox>
            <w14:checked w14:val="0"/>
            <w14:checkedState w14:val="2612" w14:font="Marlett"/>
            <w14:uncheckedState w14:val="2610" w14:font="Marlett"/>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547543" w:rsidP="00031B2E">
      <w:pPr>
        <w:pStyle w:val="Folgeabsatz"/>
        <w:spacing w:line="240" w:lineRule="auto"/>
        <w:ind w:left="420" w:firstLine="0"/>
        <w:rPr>
          <w:lang w:eastAsia="en-US"/>
        </w:rPr>
      </w:pPr>
      <w:sdt>
        <w:sdtPr>
          <w:rPr>
            <w:lang w:eastAsia="en-US"/>
          </w:rPr>
          <w:id w:val="1131758333"/>
          <w14:checkbox>
            <w14:checked w14:val="0"/>
            <w14:checkedState w14:val="2612" w14:font="Marlett"/>
            <w14:uncheckedState w14:val="2610" w14:font="Marlett"/>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215" w:name="_Toc354659196"/>
      <w:bookmarkStart w:id="216" w:name="_Toc354660375"/>
      <w:bookmarkStart w:id="217" w:name="_Toc354660425"/>
      <w:bookmarkStart w:id="218" w:name="_Toc354660486"/>
      <w:bookmarkStart w:id="219" w:name="_Toc361142784"/>
      <w:r>
        <w:br w:type="page"/>
      </w:r>
    </w:p>
    <w:bookmarkEnd w:id="215"/>
    <w:bookmarkEnd w:id="216"/>
    <w:bookmarkEnd w:id="217"/>
    <w:bookmarkEnd w:id="218"/>
    <w:bookmarkEnd w:id="219"/>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718CA">
      <w:footerReference w:type="default" r:id="rId36"/>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AB1D3" w14:textId="77777777" w:rsidR="00547543" w:rsidRDefault="00547543" w:rsidP="00793C70">
      <w:pPr>
        <w:spacing w:line="240" w:lineRule="auto"/>
      </w:pPr>
      <w:r>
        <w:separator/>
      </w:r>
    </w:p>
  </w:endnote>
  <w:endnote w:type="continuationSeparator" w:id="0">
    <w:p w14:paraId="5635404E" w14:textId="77777777" w:rsidR="00547543" w:rsidRDefault="00547543"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CC483" w14:textId="77777777" w:rsidR="00CF7756" w:rsidRDefault="00CF775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BBFB3" w14:textId="06524B52" w:rsidR="00D718CA" w:rsidRDefault="00D718CA">
    <w:pPr>
      <w:pStyle w:val="Fuzeile"/>
      <w:jc w:val="center"/>
    </w:pPr>
  </w:p>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7199E" w14:textId="77777777" w:rsidR="00CF7756" w:rsidRDefault="00CF775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8848125"/>
      <w:docPartObj>
        <w:docPartGallery w:val="Page Numbers (Bottom of Page)"/>
        <w:docPartUnique/>
      </w:docPartObj>
    </w:sdtPr>
    <w:sdtEndPr/>
    <w:sdtContent>
      <w:p w14:paraId="78F4402F" w14:textId="77777777" w:rsidR="00D718CA" w:rsidRDefault="00D718CA">
        <w:pPr>
          <w:pStyle w:val="Fuzeile"/>
          <w:jc w:val="center"/>
        </w:pPr>
        <w:r>
          <w:fldChar w:fldCharType="begin"/>
        </w:r>
        <w:r>
          <w:instrText>PAGE   \* MERGEFORMAT</w:instrText>
        </w:r>
        <w:r>
          <w:fldChar w:fldCharType="separate"/>
        </w:r>
        <w:r>
          <w:rPr>
            <w:lang w:val="de-DE"/>
          </w:rPr>
          <w:t>2</w:t>
        </w:r>
        <w:r>
          <w:fldChar w:fldCharType="end"/>
        </w:r>
      </w:p>
    </w:sdtContent>
  </w:sdt>
  <w:p w14:paraId="4D4F5577" w14:textId="77777777" w:rsidR="00D718CA" w:rsidRDefault="00D718CA" w:rsidP="00BE0219">
    <w:pPr>
      <w:pStyle w:val="Fuzeile"/>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B95B7" w14:textId="2498DC32" w:rsidR="00866D6C" w:rsidRDefault="00866D6C">
    <w:pPr>
      <w:pStyle w:val="Fuzeile"/>
      <w:jc w:val="center"/>
    </w:pPr>
  </w:p>
  <w:p w14:paraId="40BB7FBF" w14:textId="77777777" w:rsidR="00866D6C" w:rsidRDefault="00866D6C"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2FDB8" w14:textId="77777777" w:rsidR="00547543" w:rsidRDefault="00547543" w:rsidP="00793C70">
      <w:pPr>
        <w:spacing w:line="240" w:lineRule="auto"/>
      </w:pPr>
      <w:r>
        <w:separator/>
      </w:r>
    </w:p>
  </w:footnote>
  <w:footnote w:type="continuationSeparator" w:id="0">
    <w:p w14:paraId="29F6B54D" w14:textId="77777777" w:rsidR="00547543" w:rsidRDefault="00547543"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26550E60" w:rsidR="000C577F" w:rsidRPr="000C577F" w:rsidRDefault="000C577F">
      <w:pPr>
        <w:pStyle w:val="Funotentext"/>
        <w:rPr>
          <w:lang w:val="de-DE"/>
        </w:rPr>
      </w:pPr>
      <w:r>
        <w:rPr>
          <w:rStyle w:val="Funotenzeichen"/>
        </w:rPr>
        <w:footnoteRef/>
      </w:r>
      <w:r>
        <w:t xml:space="preserve"> </w:t>
      </w:r>
      <w:hyperlink r:id="rId2" w:history="1">
        <w:r w:rsidR="00446DC4" w:rsidRPr="00085D2E">
          <w:rPr>
            <w:rStyle w:val="Hyperlink"/>
          </w:rPr>
          <w:t>https://github.com/ds4food/FoodNer</w:t>
        </w:r>
      </w:hyperlink>
      <w:r>
        <w:t xml:space="preserve"> (Retrieved on March 5, 2022)</w:t>
      </w:r>
    </w:p>
  </w:footnote>
  <w:footnote w:id="3">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4">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5">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D1F5E" w14:textId="77777777" w:rsidR="00CF7756" w:rsidRDefault="00CF775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962F1" w14:textId="77777777" w:rsidR="00CF7756" w:rsidRDefault="00CF775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AA177" w14:textId="77777777" w:rsidR="00CF7756" w:rsidRDefault="00CF775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513A70"/>
    <w:multiLevelType w:val="hybridMultilevel"/>
    <w:tmpl w:val="2B420B74"/>
    <w:lvl w:ilvl="0" w:tplc="9468BD9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C1C6E62"/>
    <w:multiLevelType w:val="hybridMultilevel"/>
    <w:tmpl w:val="613A8868"/>
    <w:lvl w:ilvl="0" w:tplc="30300C4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6"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8"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9"/>
  </w:num>
  <w:num w:numId="13">
    <w:abstractNumId w:val="23"/>
  </w:num>
  <w:num w:numId="14">
    <w:abstractNumId w:val="27"/>
  </w:num>
  <w:num w:numId="15">
    <w:abstractNumId w:val="21"/>
  </w:num>
  <w:num w:numId="16">
    <w:abstractNumId w:val="34"/>
  </w:num>
  <w:num w:numId="17">
    <w:abstractNumId w:val="10"/>
  </w:num>
  <w:num w:numId="18">
    <w:abstractNumId w:val="18"/>
  </w:num>
  <w:num w:numId="19">
    <w:abstractNumId w:val="29"/>
  </w:num>
  <w:num w:numId="20">
    <w:abstractNumId w:val="40"/>
  </w:num>
  <w:num w:numId="21">
    <w:abstractNumId w:val="22"/>
  </w:num>
  <w:num w:numId="22">
    <w:abstractNumId w:val="19"/>
  </w:num>
  <w:num w:numId="23">
    <w:abstractNumId w:val="37"/>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2"/>
  </w:num>
  <w:num w:numId="33">
    <w:abstractNumId w:val="31"/>
  </w:num>
  <w:num w:numId="34">
    <w:abstractNumId w:val="24"/>
  </w:num>
  <w:num w:numId="35">
    <w:abstractNumId w:val="13"/>
  </w:num>
  <w:num w:numId="36">
    <w:abstractNumId w:val="33"/>
  </w:num>
  <w:num w:numId="37">
    <w:abstractNumId w:val="14"/>
  </w:num>
  <w:num w:numId="38">
    <w:abstractNumId w:val="36"/>
  </w:num>
  <w:num w:numId="39">
    <w:abstractNumId w:val="38"/>
  </w:num>
  <w:num w:numId="40">
    <w:abstractNumId w:val="35"/>
  </w:num>
  <w:num w:numId="41">
    <w:abstractNumId w:val="3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A92"/>
    <w:rsid w:val="00001FC2"/>
    <w:rsid w:val="00002461"/>
    <w:rsid w:val="00002EAF"/>
    <w:rsid w:val="000038C4"/>
    <w:rsid w:val="000039EC"/>
    <w:rsid w:val="00003EA2"/>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2B8"/>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4D6"/>
    <w:rsid w:val="00020B23"/>
    <w:rsid w:val="0002104B"/>
    <w:rsid w:val="000214BD"/>
    <w:rsid w:val="00021C80"/>
    <w:rsid w:val="00021D96"/>
    <w:rsid w:val="000221F6"/>
    <w:rsid w:val="000224AC"/>
    <w:rsid w:val="00022D85"/>
    <w:rsid w:val="0002392F"/>
    <w:rsid w:val="00023C15"/>
    <w:rsid w:val="000247CA"/>
    <w:rsid w:val="00025801"/>
    <w:rsid w:val="00026F15"/>
    <w:rsid w:val="000270B8"/>
    <w:rsid w:val="00027184"/>
    <w:rsid w:val="00027213"/>
    <w:rsid w:val="00027432"/>
    <w:rsid w:val="00027ACE"/>
    <w:rsid w:val="00027EA2"/>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7F6"/>
    <w:rsid w:val="00045E24"/>
    <w:rsid w:val="00045FAB"/>
    <w:rsid w:val="00046C1F"/>
    <w:rsid w:val="00046DEB"/>
    <w:rsid w:val="00046E32"/>
    <w:rsid w:val="00047656"/>
    <w:rsid w:val="0005097F"/>
    <w:rsid w:val="0005120C"/>
    <w:rsid w:val="00051D17"/>
    <w:rsid w:val="00052807"/>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9"/>
    <w:rsid w:val="000725FC"/>
    <w:rsid w:val="00072ADC"/>
    <w:rsid w:val="00072CC7"/>
    <w:rsid w:val="000738E9"/>
    <w:rsid w:val="00073FC9"/>
    <w:rsid w:val="00074143"/>
    <w:rsid w:val="00074969"/>
    <w:rsid w:val="00074AC9"/>
    <w:rsid w:val="00074B0E"/>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6554"/>
    <w:rsid w:val="00086629"/>
    <w:rsid w:val="00086CA0"/>
    <w:rsid w:val="0008764A"/>
    <w:rsid w:val="00087A31"/>
    <w:rsid w:val="00091058"/>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CE1"/>
    <w:rsid w:val="000A1DC3"/>
    <w:rsid w:val="000A1F60"/>
    <w:rsid w:val="000A265D"/>
    <w:rsid w:val="000A3E64"/>
    <w:rsid w:val="000A4742"/>
    <w:rsid w:val="000A48E2"/>
    <w:rsid w:val="000A4A85"/>
    <w:rsid w:val="000A4CF6"/>
    <w:rsid w:val="000A5F46"/>
    <w:rsid w:val="000A5FB6"/>
    <w:rsid w:val="000A712F"/>
    <w:rsid w:val="000B0E61"/>
    <w:rsid w:val="000B1225"/>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4C3E"/>
    <w:rsid w:val="000D545D"/>
    <w:rsid w:val="000D577A"/>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079"/>
    <w:rsid w:val="000E314A"/>
    <w:rsid w:val="000E4786"/>
    <w:rsid w:val="000E4A60"/>
    <w:rsid w:val="000E4EA5"/>
    <w:rsid w:val="000E564E"/>
    <w:rsid w:val="000E56C4"/>
    <w:rsid w:val="000E6217"/>
    <w:rsid w:val="000E634A"/>
    <w:rsid w:val="000E6647"/>
    <w:rsid w:val="000E7180"/>
    <w:rsid w:val="000E7584"/>
    <w:rsid w:val="000E7B94"/>
    <w:rsid w:val="000E7C6D"/>
    <w:rsid w:val="000F036B"/>
    <w:rsid w:val="000F0E90"/>
    <w:rsid w:val="000F0F93"/>
    <w:rsid w:val="000F13BB"/>
    <w:rsid w:val="000F161C"/>
    <w:rsid w:val="000F2108"/>
    <w:rsid w:val="000F2A48"/>
    <w:rsid w:val="000F3062"/>
    <w:rsid w:val="000F35BE"/>
    <w:rsid w:val="000F38C6"/>
    <w:rsid w:val="000F3D4D"/>
    <w:rsid w:val="000F415C"/>
    <w:rsid w:val="000F4CB3"/>
    <w:rsid w:val="000F50C2"/>
    <w:rsid w:val="000F5893"/>
    <w:rsid w:val="000F598A"/>
    <w:rsid w:val="000F5CD4"/>
    <w:rsid w:val="000F5F56"/>
    <w:rsid w:val="000F6008"/>
    <w:rsid w:val="000F6ED4"/>
    <w:rsid w:val="000F72DB"/>
    <w:rsid w:val="000F7953"/>
    <w:rsid w:val="0010017B"/>
    <w:rsid w:val="001007CE"/>
    <w:rsid w:val="00100839"/>
    <w:rsid w:val="00100E0D"/>
    <w:rsid w:val="00100EBB"/>
    <w:rsid w:val="00100ECE"/>
    <w:rsid w:val="00100F2E"/>
    <w:rsid w:val="0010273E"/>
    <w:rsid w:val="00102CD8"/>
    <w:rsid w:val="00102E8C"/>
    <w:rsid w:val="00104DAD"/>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4C1"/>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66F0"/>
    <w:rsid w:val="00127172"/>
    <w:rsid w:val="001275B9"/>
    <w:rsid w:val="00127643"/>
    <w:rsid w:val="00127D2F"/>
    <w:rsid w:val="00130DBC"/>
    <w:rsid w:val="0013110C"/>
    <w:rsid w:val="00131671"/>
    <w:rsid w:val="00132057"/>
    <w:rsid w:val="00132142"/>
    <w:rsid w:val="00132468"/>
    <w:rsid w:val="001329DF"/>
    <w:rsid w:val="001336CE"/>
    <w:rsid w:val="0013607D"/>
    <w:rsid w:val="00136C96"/>
    <w:rsid w:val="001377DE"/>
    <w:rsid w:val="0013793D"/>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47C52"/>
    <w:rsid w:val="00150217"/>
    <w:rsid w:val="0015073E"/>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0103"/>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E6"/>
    <w:rsid w:val="001A2D56"/>
    <w:rsid w:val="001A31E8"/>
    <w:rsid w:val="001A4536"/>
    <w:rsid w:val="001A4BB2"/>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3D4E"/>
    <w:rsid w:val="001B5EDC"/>
    <w:rsid w:val="001B65C7"/>
    <w:rsid w:val="001B716F"/>
    <w:rsid w:val="001B76E4"/>
    <w:rsid w:val="001B7AD4"/>
    <w:rsid w:val="001C00FD"/>
    <w:rsid w:val="001C078A"/>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50F"/>
    <w:rsid w:val="001D66F6"/>
    <w:rsid w:val="001D71A6"/>
    <w:rsid w:val="001D7F0B"/>
    <w:rsid w:val="001E102A"/>
    <w:rsid w:val="001E131D"/>
    <w:rsid w:val="001E1A99"/>
    <w:rsid w:val="001E2266"/>
    <w:rsid w:val="001E250B"/>
    <w:rsid w:val="001E4183"/>
    <w:rsid w:val="001E48E0"/>
    <w:rsid w:val="001E4AFC"/>
    <w:rsid w:val="001E4B73"/>
    <w:rsid w:val="001E4E19"/>
    <w:rsid w:val="001E511A"/>
    <w:rsid w:val="001E547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1B10"/>
    <w:rsid w:val="002122F5"/>
    <w:rsid w:val="002123CC"/>
    <w:rsid w:val="002126DA"/>
    <w:rsid w:val="0021270E"/>
    <w:rsid w:val="002139C3"/>
    <w:rsid w:val="00213C80"/>
    <w:rsid w:val="00213D5C"/>
    <w:rsid w:val="00213E76"/>
    <w:rsid w:val="0021457B"/>
    <w:rsid w:val="00214F75"/>
    <w:rsid w:val="00215528"/>
    <w:rsid w:val="00215760"/>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7AC"/>
    <w:rsid w:val="00235E04"/>
    <w:rsid w:val="00236083"/>
    <w:rsid w:val="00236749"/>
    <w:rsid w:val="0023687E"/>
    <w:rsid w:val="00236F4C"/>
    <w:rsid w:val="00237715"/>
    <w:rsid w:val="002377AC"/>
    <w:rsid w:val="00240132"/>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41A"/>
    <w:rsid w:val="0025265E"/>
    <w:rsid w:val="00252C96"/>
    <w:rsid w:val="00252E8D"/>
    <w:rsid w:val="002533A3"/>
    <w:rsid w:val="00253F90"/>
    <w:rsid w:val="00254360"/>
    <w:rsid w:val="00254D70"/>
    <w:rsid w:val="00254F9E"/>
    <w:rsid w:val="002556E5"/>
    <w:rsid w:val="0025601D"/>
    <w:rsid w:val="00256559"/>
    <w:rsid w:val="0026007D"/>
    <w:rsid w:val="00260292"/>
    <w:rsid w:val="002607A6"/>
    <w:rsid w:val="00261BC1"/>
    <w:rsid w:val="002620A8"/>
    <w:rsid w:val="0026275B"/>
    <w:rsid w:val="00262852"/>
    <w:rsid w:val="00262C97"/>
    <w:rsid w:val="00262F82"/>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93B"/>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1DDC"/>
    <w:rsid w:val="002A1E41"/>
    <w:rsid w:val="002A2A8E"/>
    <w:rsid w:val="002A3252"/>
    <w:rsid w:val="002A3CE6"/>
    <w:rsid w:val="002A3ED0"/>
    <w:rsid w:val="002A4595"/>
    <w:rsid w:val="002A4E7F"/>
    <w:rsid w:val="002A5ADF"/>
    <w:rsid w:val="002A741A"/>
    <w:rsid w:val="002B00D2"/>
    <w:rsid w:val="002B0F35"/>
    <w:rsid w:val="002B22AB"/>
    <w:rsid w:val="002B284F"/>
    <w:rsid w:val="002B29A4"/>
    <w:rsid w:val="002B316B"/>
    <w:rsid w:val="002B378B"/>
    <w:rsid w:val="002B3A81"/>
    <w:rsid w:val="002B3E5B"/>
    <w:rsid w:val="002B436E"/>
    <w:rsid w:val="002B5CC6"/>
    <w:rsid w:val="002B6266"/>
    <w:rsid w:val="002B6621"/>
    <w:rsid w:val="002B6D43"/>
    <w:rsid w:val="002B792E"/>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4473"/>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5BC6"/>
    <w:rsid w:val="002F63A6"/>
    <w:rsid w:val="002F68E7"/>
    <w:rsid w:val="002F6FB0"/>
    <w:rsid w:val="0030007B"/>
    <w:rsid w:val="0030040D"/>
    <w:rsid w:val="00300874"/>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0D32"/>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3B4"/>
    <w:rsid w:val="0033561D"/>
    <w:rsid w:val="00335648"/>
    <w:rsid w:val="00335A38"/>
    <w:rsid w:val="00335E49"/>
    <w:rsid w:val="00335F9F"/>
    <w:rsid w:val="003367F2"/>
    <w:rsid w:val="00336814"/>
    <w:rsid w:val="00336883"/>
    <w:rsid w:val="00336980"/>
    <w:rsid w:val="003375B5"/>
    <w:rsid w:val="0033767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3A2D"/>
    <w:rsid w:val="0035405F"/>
    <w:rsid w:val="00354205"/>
    <w:rsid w:val="003548B3"/>
    <w:rsid w:val="00354916"/>
    <w:rsid w:val="00354D4E"/>
    <w:rsid w:val="00354F6E"/>
    <w:rsid w:val="00354FDF"/>
    <w:rsid w:val="003559C9"/>
    <w:rsid w:val="00355E59"/>
    <w:rsid w:val="003562F8"/>
    <w:rsid w:val="003563FF"/>
    <w:rsid w:val="00356A7A"/>
    <w:rsid w:val="003571B7"/>
    <w:rsid w:val="00360ED4"/>
    <w:rsid w:val="00361F39"/>
    <w:rsid w:val="00362C3D"/>
    <w:rsid w:val="00362CAC"/>
    <w:rsid w:val="00362E66"/>
    <w:rsid w:val="003630F2"/>
    <w:rsid w:val="00363A72"/>
    <w:rsid w:val="0036432F"/>
    <w:rsid w:val="00364339"/>
    <w:rsid w:val="003651B0"/>
    <w:rsid w:val="00365BC9"/>
    <w:rsid w:val="00367EC6"/>
    <w:rsid w:val="003703BD"/>
    <w:rsid w:val="00370C49"/>
    <w:rsid w:val="00370EC7"/>
    <w:rsid w:val="00371037"/>
    <w:rsid w:val="003721CA"/>
    <w:rsid w:val="00372EDA"/>
    <w:rsid w:val="003736C1"/>
    <w:rsid w:val="00373AE3"/>
    <w:rsid w:val="00373AE6"/>
    <w:rsid w:val="00374889"/>
    <w:rsid w:val="00374FF9"/>
    <w:rsid w:val="00376A79"/>
    <w:rsid w:val="003773B2"/>
    <w:rsid w:val="00377942"/>
    <w:rsid w:val="00377FF5"/>
    <w:rsid w:val="00380342"/>
    <w:rsid w:val="00380723"/>
    <w:rsid w:val="00380C91"/>
    <w:rsid w:val="00381C64"/>
    <w:rsid w:val="00383393"/>
    <w:rsid w:val="0038393C"/>
    <w:rsid w:val="00384464"/>
    <w:rsid w:val="00384750"/>
    <w:rsid w:val="003847A8"/>
    <w:rsid w:val="00384B9B"/>
    <w:rsid w:val="00384D57"/>
    <w:rsid w:val="003854FA"/>
    <w:rsid w:val="00385908"/>
    <w:rsid w:val="00385FBA"/>
    <w:rsid w:val="00386C07"/>
    <w:rsid w:val="00387741"/>
    <w:rsid w:val="00387744"/>
    <w:rsid w:val="003905C8"/>
    <w:rsid w:val="003908D6"/>
    <w:rsid w:val="00390C18"/>
    <w:rsid w:val="00390DBB"/>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508"/>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9ED"/>
    <w:rsid w:val="003F5D45"/>
    <w:rsid w:val="003F6475"/>
    <w:rsid w:val="003F7202"/>
    <w:rsid w:val="00400B8F"/>
    <w:rsid w:val="004011D2"/>
    <w:rsid w:val="00403A81"/>
    <w:rsid w:val="00403A98"/>
    <w:rsid w:val="00403BD3"/>
    <w:rsid w:val="00403C8D"/>
    <w:rsid w:val="00404DBC"/>
    <w:rsid w:val="00405F35"/>
    <w:rsid w:val="004062E2"/>
    <w:rsid w:val="00407195"/>
    <w:rsid w:val="00407474"/>
    <w:rsid w:val="00407A0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936"/>
    <w:rsid w:val="00425A02"/>
    <w:rsid w:val="00425C94"/>
    <w:rsid w:val="00425E48"/>
    <w:rsid w:val="00426052"/>
    <w:rsid w:val="00426BBD"/>
    <w:rsid w:val="00431C73"/>
    <w:rsid w:val="00431D96"/>
    <w:rsid w:val="00431FD7"/>
    <w:rsid w:val="0043234D"/>
    <w:rsid w:val="0043267C"/>
    <w:rsid w:val="00432709"/>
    <w:rsid w:val="0043273C"/>
    <w:rsid w:val="00432C18"/>
    <w:rsid w:val="004332D2"/>
    <w:rsid w:val="00434F58"/>
    <w:rsid w:val="00435058"/>
    <w:rsid w:val="00435358"/>
    <w:rsid w:val="004355B8"/>
    <w:rsid w:val="004358EE"/>
    <w:rsid w:val="00435A88"/>
    <w:rsid w:val="00435E27"/>
    <w:rsid w:val="004362BC"/>
    <w:rsid w:val="0043658D"/>
    <w:rsid w:val="0043793C"/>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8C0"/>
    <w:rsid w:val="00450BC7"/>
    <w:rsid w:val="00451478"/>
    <w:rsid w:val="00452449"/>
    <w:rsid w:val="004529A2"/>
    <w:rsid w:val="0045402E"/>
    <w:rsid w:val="00454292"/>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A66"/>
    <w:rsid w:val="00461C63"/>
    <w:rsid w:val="00462620"/>
    <w:rsid w:val="00462C82"/>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015"/>
    <w:rsid w:val="00477548"/>
    <w:rsid w:val="00477D55"/>
    <w:rsid w:val="004810B4"/>
    <w:rsid w:val="0048259E"/>
    <w:rsid w:val="00482CE6"/>
    <w:rsid w:val="00483153"/>
    <w:rsid w:val="00483928"/>
    <w:rsid w:val="0048394C"/>
    <w:rsid w:val="00483EB0"/>
    <w:rsid w:val="00484836"/>
    <w:rsid w:val="00484CBE"/>
    <w:rsid w:val="00486A7F"/>
    <w:rsid w:val="004873DD"/>
    <w:rsid w:val="00487C0D"/>
    <w:rsid w:val="004900E7"/>
    <w:rsid w:val="0049026F"/>
    <w:rsid w:val="00490DED"/>
    <w:rsid w:val="00491064"/>
    <w:rsid w:val="00491610"/>
    <w:rsid w:val="00491A79"/>
    <w:rsid w:val="00491C6B"/>
    <w:rsid w:val="00491F69"/>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4B7E"/>
    <w:rsid w:val="004B52D6"/>
    <w:rsid w:val="004B5718"/>
    <w:rsid w:val="004B6929"/>
    <w:rsid w:val="004B6E5B"/>
    <w:rsid w:val="004B6F54"/>
    <w:rsid w:val="004B74C5"/>
    <w:rsid w:val="004C1C49"/>
    <w:rsid w:val="004C1F9A"/>
    <w:rsid w:val="004C2C7A"/>
    <w:rsid w:val="004C34EF"/>
    <w:rsid w:val="004C411E"/>
    <w:rsid w:val="004C4235"/>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DE0"/>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733"/>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4418"/>
    <w:rsid w:val="005047E1"/>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855"/>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4D3C"/>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48CC"/>
    <w:rsid w:val="005459CD"/>
    <w:rsid w:val="00546034"/>
    <w:rsid w:val="005474FF"/>
    <w:rsid w:val="00547543"/>
    <w:rsid w:val="00547E0E"/>
    <w:rsid w:val="00547F6D"/>
    <w:rsid w:val="0055134C"/>
    <w:rsid w:val="005513B5"/>
    <w:rsid w:val="005514B2"/>
    <w:rsid w:val="00551FC2"/>
    <w:rsid w:val="00551FE9"/>
    <w:rsid w:val="005529CF"/>
    <w:rsid w:val="005529FF"/>
    <w:rsid w:val="00553295"/>
    <w:rsid w:val="005537E8"/>
    <w:rsid w:val="00553B45"/>
    <w:rsid w:val="00553CD9"/>
    <w:rsid w:val="00554532"/>
    <w:rsid w:val="00554598"/>
    <w:rsid w:val="005551A6"/>
    <w:rsid w:val="00555261"/>
    <w:rsid w:val="00555752"/>
    <w:rsid w:val="00555D23"/>
    <w:rsid w:val="00556E76"/>
    <w:rsid w:val="0055770F"/>
    <w:rsid w:val="00557E8E"/>
    <w:rsid w:val="00560418"/>
    <w:rsid w:val="005616D0"/>
    <w:rsid w:val="00561886"/>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B8E"/>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3C3"/>
    <w:rsid w:val="00593412"/>
    <w:rsid w:val="0059377A"/>
    <w:rsid w:val="005939CE"/>
    <w:rsid w:val="00593CE0"/>
    <w:rsid w:val="00594192"/>
    <w:rsid w:val="00595925"/>
    <w:rsid w:val="00596390"/>
    <w:rsid w:val="00596516"/>
    <w:rsid w:val="00596FC9"/>
    <w:rsid w:val="005A0426"/>
    <w:rsid w:val="005A07C2"/>
    <w:rsid w:val="005A1128"/>
    <w:rsid w:val="005A2089"/>
    <w:rsid w:val="005A2C8F"/>
    <w:rsid w:val="005A3241"/>
    <w:rsid w:val="005A3D1C"/>
    <w:rsid w:val="005A4BBE"/>
    <w:rsid w:val="005A5A5A"/>
    <w:rsid w:val="005A5FE7"/>
    <w:rsid w:val="005A6E9D"/>
    <w:rsid w:val="005A71A1"/>
    <w:rsid w:val="005A789D"/>
    <w:rsid w:val="005A7EBA"/>
    <w:rsid w:val="005B04B0"/>
    <w:rsid w:val="005B0759"/>
    <w:rsid w:val="005B1216"/>
    <w:rsid w:val="005B14AF"/>
    <w:rsid w:val="005B15AA"/>
    <w:rsid w:val="005B1C2E"/>
    <w:rsid w:val="005B1DCB"/>
    <w:rsid w:val="005B2357"/>
    <w:rsid w:val="005B25AD"/>
    <w:rsid w:val="005B35CF"/>
    <w:rsid w:val="005B431A"/>
    <w:rsid w:val="005B4B66"/>
    <w:rsid w:val="005B55EC"/>
    <w:rsid w:val="005B59C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0E2D"/>
    <w:rsid w:val="005D11D0"/>
    <w:rsid w:val="005D1BBA"/>
    <w:rsid w:val="005D2991"/>
    <w:rsid w:val="005D2BF7"/>
    <w:rsid w:val="005D3220"/>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9BB"/>
    <w:rsid w:val="005F1EA8"/>
    <w:rsid w:val="005F2A02"/>
    <w:rsid w:val="005F3073"/>
    <w:rsid w:val="005F317F"/>
    <w:rsid w:val="005F31BD"/>
    <w:rsid w:val="005F37C2"/>
    <w:rsid w:val="005F3CD4"/>
    <w:rsid w:val="005F3D69"/>
    <w:rsid w:val="005F5306"/>
    <w:rsid w:val="005F6155"/>
    <w:rsid w:val="005F796D"/>
    <w:rsid w:val="0060008A"/>
    <w:rsid w:val="006000A1"/>
    <w:rsid w:val="006006DC"/>
    <w:rsid w:val="0060162A"/>
    <w:rsid w:val="00602370"/>
    <w:rsid w:val="00602877"/>
    <w:rsid w:val="006028AD"/>
    <w:rsid w:val="00602BA0"/>
    <w:rsid w:val="00603B68"/>
    <w:rsid w:val="00604301"/>
    <w:rsid w:val="006051CE"/>
    <w:rsid w:val="00605E03"/>
    <w:rsid w:val="0060695C"/>
    <w:rsid w:val="00606C04"/>
    <w:rsid w:val="006070C0"/>
    <w:rsid w:val="00607712"/>
    <w:rsid w:val="0061123E"/>
    <w:rsid w:val="006117B4"/>
    <w:rsid w:val="00611991"/>
    <w:rsid w:val="00611DCC"/>
    <w:rsid w:val="0061545A"/>
    <w:rsid w:val="0061572C"/>
    <w:rsid w:val="00615FF3"/>
    <w:rsid w:val="0061625C"/>
    <w:rsid w:val="00616284"/>
    <w:rsid w:val="00616554"/>
    <w:rsid w:val="00616870"/>
    <w:rsid w:val="006169A1"/>
    <w:rsid w:val="00616D61"/>
    <w:rsid w:val="00617280"/>
    <w:rsid w:val="00617EB6"/>
    <w:rsid w:val="00620186"/>
    <w:rsid w:val="006204D1"/>
    <w:rsid w:val="0062082D"/>
    <w:rsid w:val="006208C7"/>
    <w:rsid w:val="00620AC6"/>
    <w:rsid w:val="00620CE5"/>
    <w:rsid w:val="00621CA5"/>
    <w:rsid w:val="00623906"/>
    <w:rsid w:val="006240EB"/>
    <w:rsid w:val="00624A00"/>
    <w:rsid w:val="00625E16"/>
    <w:rsid w:val="006262FA"/>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0CCB"/>
    <w:rsid w:val="0064138F"/>
    <w:rsid w:val="006416E6"/>
    <w:rsid w:val="00641E82"/>
    <w:rsid w:val="006432B9"/>
    <w:rsid w:val="00643E14"/>
    <w:rsid w:val="006449C2"/>
    <w:rsid w:val="00645174"/>
    <w:rsid w:val="006457CC"/>
    <w:rsid w:val="006463F9"/>
    <w:rsid w:val="0064744C"/>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582D"/>
    <w:rsid w:val="0065668E"/>
    <w:rsid w:val="00656A7B"/>
    <w:rsid w:val="00656F4A"/>
    <w:rsid w:val="00657500"/>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37D"/>
    <w:rsid w:val="0067592B"/>
    <w:rsid w:val="00675943"/>
    <w:rsid w:val="00676652"/>
    <w:rsid w:val="00676DFD"/>
    <w:rsid w:val="00676F3C"/>
    <w:rsid w:val="0067728A"/>
    <w:rsid w:val="00677B65"/>
    <w:rsid w:val="00680529"/>
    <w:rsid w:val="0068055E"/>
    <w:rsid w:val="00680D3A"/>
    <w:rsid w:val="006812A7"/>
    <w:rsid w:val="00681336"/>
    <w:rsid w:val="0068145C"/>
    <w:rsid w:val="00682B59"/>
    <w:rsid w:val="00683098"/>
    <w:rsid w:val="006831C4"/>
    <w:rsid w:val="00683282"/>
    <w:rsid w:val="00684AFB"/>
    <w:rsid w:val="00684F9E"/>
    <w:rsid w:val="00685AFB"/>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EF"/>
    <w:rsid w:val="006C20F6"/>
    <w:rsid w:val="006C2DC2"/>
    <w:rsid w:val="006C30D3"/>
    <w:rsid w:val="006C3654"/>
    <w:rsid w:val="006C3B71"/>
    <w:rsid w:val="006C3C64"/>
    <w:rsid w:val="006C4AF1"/>
    <w:rsid w:val="006C5DE7"/>
    <w:rsid w:val="006C646F"/>
    <w:rsid w:val="006C649C"/>
    <w:rsid w:val="006C6628"/>
    <w:rsid w:val="006C6DE4"/>
    <w:rsid w:val="006C709E"/>
    <w:rsid w:val="006C7CC5"/>
    <w:rsid w:val="006C7FB4"/>
    <w:rsid w:val="006D0A53"/>
    <w:rsid w:val="006D1542"/>
    <w:rsid w:val="006D1804"/>
    <w:rsid w:val="006D22BA"/>
    <w:rsid w:val="006D3203"/>
    <w:rsid w:val="006D37BB"/>
    <w:rsid w:val="006D3E8B"/>
    <w:rsid w:val="006D485A"/>
    <w:rsid w:val="006D495E"/>
    <w:rsid w:val="006D4B95"/>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088E"/>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28C"/>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6D32"/>
    <w:rsid w:val="00717EB5"/>
    <w:rsid w:val="00720A41"/>
    <w:rsid w:val="00721079"/>
    <w:rsid w:val="007227CC"/>
    <w:rsid w:val="00722913"/>
    <w:rsid w:val="00723AB2"/>
    <w:rsid w:val="00724079"/>
    <w:rsid w:val="00724F83"/>
    <w:rsid w:val="007250AB"/>
    <w:rsid w:val="007256BB"/>
    <w:rsid w:val="00726220"/>
    <w:rsid w:val="00727478"/>
    <w:rsid w:val="007304AD"/>
    <w:rsid w:val="007311D1"/>
    <w:rsid w:val="00732A01"/>
    <w:rsid w:val="00732AF2"/>
    <w:rsid w:val="00732AF8"/>
    <w:rsid w:val="00733264"/>
    <w:rsid w:val="007332C6"/>
    <w:rsid w:val="00733F9E"/>
    <w:rsid w:val="00734C47"/>
    <w:rsid w:val="00734FB6"/>
    <w:rsid w:val="00735187"/>
    <w:rsid w:val="00735FAE"/>
    <w:rsid w:val="00736472"/>
    <w:rsid w:val="007364D2"/>
    <w:rsid w:val="007369FD"/>
    <w:rsid w:val="00736EA6"/>
    <w:rsid w:val="00737D1C"/>
    <w:rsid w:val="007405DB"/>
    <w:rsid w:val="00740CDD"/>
    <w:rsid w:val="00741383"/>
    <w:rsid w:val="00741AC3"/>
    <w:rsid w:val="00743754"/>
    <w:rsid w:val="007437AD"/>
    <w:rsid w:val="00744525"/>
    <w:rsid w:val="00745049"/>
    <w:rsid w:val="00745967"/>
    <w:rsid w:val="00745FF2"/>
    <w:rsid w:val="00746A7F"/>
    <w:rsid w:val="0074724E"/>
    <w:rsid w:val="0075118C"/>
    <w:rsid w:val="007513F3"/>
    <w:rsid w:val="00751D2C"/>
    <w:rsid w:val="00752271"/>
    <w:rsid w:val="00752AD3"/>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5754F"/>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6A71"/>
    <w:rsid w:val="00787C74"/>
    <w:rsid w:val="00787D0C"/>
    <w:rsid w:val="00790511"/>
    <w:rsid w:val="00791A0E"/>
    <w:rsid w:val="00791B2A"/>
    <w:rsid w:val="00792057"/>
    <w:rsid w:val="007929F0"/>
    <w:rsid w:val="00792B32"/>
    <w:rsid w:val="00793113"/>
    <w:rsid w:val="007936AD"/>
    <w:rsid w:val="00793A1F"/>
    <w:rsid w:val="00793B4A"/>
    <w:rsid w:val="00793BC2"/>
    <w:rsid w:val="00793C70"/>
    <w:rsid w:val="00793DF4"/>
    <w:rsid w:val="00794041"/>
    <w:rsid w:val="0079411A"/>
    <w:rsid w:val="0079437B"/>
    <w:rsid w:val="00794D00"/>
    <w:rsid w:val="007950D6"/>
    <w:rsid w:val="0079557C"/>
    <w:rsid w:val="00796EB1"/>
    <w:rsid w:val="00797CE6"/>
    <w:rsid w:val="00797F1C"/>
    <w:rsid w:val="00797F9B"/>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77B"/>
    <w:rsid w:val="007B6C93"/>
    <w:rsid w:val="007B7A8C"/>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47D0"/>
    <w:rsid w:val="007D57EF"/>
    <w:rsid w:val="007D5D62"/>
    <w:rsid w:val="007D6E49"/>
    <w:rsid w:val="007D7276"/>
    <w:rsid w:val="007D7D9B"/>
    <w:rsid w:val="007E080F"/>
    <w:rsid w:val="007E1448"/>
    <w:rsid w:val="007E1A86"/>
    <w:rsid w:val="007E1C66"/>
    <w:rsid w:val="007E3130"/>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A7E"/>
    <w:rsid w:val="007F4E88"/>
    <w:rsid w:val="007F6491"/>
    <w:rsid w:val="007F70D0"/>
    <w:rsid w:val="007F7BD2"/>
    <w:rsid w:val="00800A70"/>
    <w:rsid w:val="008013CC"/>
    <w:rsid w:val="00801D78"/>
    <w:rsid w:val="008024A9"/>
    <w:rsid w:val="008029E3"/>
    <w:rsid w:val="00802DCD"/>
    <w:rsid w:val="00803570"/>
    <w:rsid w:val="00803871"/>
    <w:rsid w:val="0080495D"/>
    <w:rsid w:val="00804C77"/>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5A5D"/>
    <w:rsid w:val="00826947"/>
    <w:rsid w:val="00826D89"/>
    <w:rsid w:val="00826E68"/>
    <w:rsid w:val="00827115"/>
    <w:rsid w:val="008275EE"/>
    <w:rsid w:val="008311E5"/>
    <w:rsid w:val="008317AA"/>
    <w:rsid w:val="008318DA"/>
    <w:rsid w:val="00831E6D"/>
    <w:rsid w:val="008322BD"/>
    <w:rsid w:val="00832554"/>
    <w:rsid w:val="0083319A"/>
    <w:rsid w:val="008336CD"/>
    <w:rsid w:val="00834F3F"/>
    <w:rsid w:val="00835FE6"/>
    <w:rsid w:val="00837618"/>
    <w:rsid w:val="00840B51"/>
    <w:rsid w:val="00840E0E"/>
    <w:rsid w:val="00840FC4"/>
    <w:rsid w:val="00841052"/>
    <w:rsid w:val="00841260"/>
    <w:rsid w:val="0084179B"/>
    <w:rsid w:val="00841A1C"/>
    <w:rsid w:val="00841C13"/>
    <w:rsid w:val="00841C55"/>
    <w:rsid w:val="0084322B"/>
    <w:rsid w:val="00843666"/>
    <w:rsid w:val="008443A0"/>
    <w:rsid w:val="008443C7"/>
    <w:rsid w:val="008445B3"/>
    <w:rsid w:val="00845ADA"/>
    <w:rsid w:val="008465EF"/>
    <w:rsid w:val="0084673C"/>
    <w:rsid w:val="0085072B"/>
    <w:rsid w:val="00850D3D"/>
    <w:rsid w:val="00851CC4"/>
    <w:rsid w:val="00852690"/>
    <w:rsid w:val="00852768"/>
    <w:rsid w:val="008535AB"/>
    <w:rsid w:val="00854383"/>
    <w:rsid w:val="0085480A"/>
    <w:rsid w:val="00854850"/>
    <w:rsid w:val="00854915"/>
    <w:rsid w:val="00855FAC"/>
    <w:rsid w:val="00856181"/>
    <w:rsid w:val="00856221"/>
    <w:rsid w:val="00856278"/>
    <w:rsid w:val="0085648E"/>
    <w:rsid w:val="00856B13"/>
    <w:rsid w:val="00856F8F"/>
    <w:rsid w:val="00857621"/>
    <w:rsid w:val="008577B4"/>
    <w:rsid w:val="008606D5"/>
    <w:rsid w:val="00860E2D"/>
    <w:rsid w:val="00860E76"/>
    <w:rsid w:val="008615FC"/>
    <w:rsid w:val="00861E81"/>
    <w:rsid w:val="00862805"/>
    <w:rsid w:val="00862F0E"/>
    <w:rsid w:val="00863BBE"/>
    <w:rsid w:val="0086408F"/>
    <w:rsid w:val="00865577"/>
    <w:rsid w:val="00865B24"/>
    <w:rsid w:val="00865E46"/>
    <w:rsid w:val="0086601B"/>
    <w:rsid w:val="00866342"/>
    <w:rsid w:val="00866344"/>
    <w:rsid w:val="008665EE"/>
    <w:rsid w:val="00866D6C"/>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77B"/>
    <w:rsid w:val="00872A15"/>
    <w:rsid w:val="00873565"/>
    <w:rsid w:val="00873B3B"/>
    <w:rsid w:val="0087415D"/>
    <w:rsid w:val="00874765"/>
    <w:rsid w:val="0087478B"/>
    <w:rsid w:val="00874EB5"/>
    <w:rsid w:val="00875330"/>
    <w:rsid w:val="00876271"/>
    <w:rsid w:val="008764ED"/>
    <w:rsid w:val="00876624"/>
    <w:rsid w:val="0087664F"/>
    <w:rsid w:val="008776BC"/>
    <w:rsid w:val="008777C0"/>
    <w:rsid w:val="00880416"/>
    <w:rsid w:val="00880B22"/>
    <w:rsid w:val="00880CA2"/>
    <w:rsid w:val="00880D7C"/>
    <w:rsid w:val="00881286"/>
    <w:rsid w:val="00881848"/>
    <w:rsid w:val="00881A56"/>
    <w:rsid w:val="00882544"/>
    <w:rsid w:val="00882CFC"/>
    <w:rsid w:val="00882DAB"/>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1C75"/>
    <w:rsid w:val="0089265E"/>
    <w:rsid w:val="008926C9"/>
    <w:rsid w:val="00892E6F"/>
    <w:rsid w:val="00893369"/>
    <w:rsid w:val="00893B33"/>
    <w:rsid w:val="00893E98"/>
    <w:rsid w:val="008940F4"/>
    <w:rsid w:val="008942BC"/>
    <w:rsid w:val="008945A6"/>
    <w:rsid w:val="008946E8"/>
    <w:rsid w:val="00894BD7"/>
    <w:rsid w:val="00894D23"/>
    <w:rsid w:val="00895512"/>
    <w:rsid w:val="00895873"/>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9C4"/>
    <w:rsid w:val="008C6269"/>
    <w:rsid w:val="008C64F1"/>
    <w:rsid w:val="008C6FA1"/>
    <w:rsid w:val="008C7506"/>
    <w:rsid w:val="008C78E2"/>
    <w:rsid w:val="008C7CDC"/>
    <w:rsid w:val="008C7D13"/>
    <w:rsid w:val="008D0225"/>
    <w:rsid w:val="008D03D0"/>
    <w:rsid w:val="008D084B"/>
    <w:rsid w:val="008D1462"/>
    <w:rsid w:val="008D28FB"/>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6DC2"/>
    <w:rsid w:val="008F743E"/>
    <w:rsid w:val="008F7C08"/>
    <w:rsid w:val="0090015A"/>
    <w:rsid w:val="00900E83"/>
    <w:rsid w:val="00901039"/>
    <w:rsid w:val="00901583"/>
    <w:rsid w:val="009019FC"/>
    <w:rsid w:val="00902229"/>
    <w:rsid w:val="00902381"/>
    <w:rsid w:val="009023D9"/>
    <w:rsid w:val="00905823"/>
    <w:rsid w:val="009069E6"/>
    <w:rsid w:val="009070C4"/>
    <w:rsid w:val="0091106D"/>
    <w:rsid w:val="00911492"/>
    <w:rsid w:val="009139FF"/>
    <w:rsid w:val="0091417A"/>
    <w:rsid w:val="009145A3"/>
    <w:rsid w:val="009146D2"/>
    <w:rsid w:val="00914E03"/>
    <w:rsid w:val="009150E7"/>
    <w:rsid w:val="0091514D"/>
    <w:rsid w:val="00915248"/>
    <w:rsid w:val="009157D2"/>
    <w:rsid w:val="00916243"/>
    <w:rsid w:val="0091691D"/>
    <w:rsid w:val="009170FF"/>
    <w:rsid w:val="00917216"/>
    <w:rsid w:val="009173BF"/>
    <w:rsid w:val="0092003D"/>
    <w:rsid w:val="009203BD"/>
    <w:rsid w:val="00921ACE"/>
    <w:rsid w:val="00921D17"/>
    <w:rsid w:val="0092205F"/>
    <w:rsid w:val="009228C9"/>
    <w:rsid w:val="00923048"/>
    <w:rsid w:val="009237DC"/>
    <w:rsid w:val="00924826"/>
    <w:rsid w:val="009258C7"/>
    <w:rsid w:val="00925AEA"/>
    <w:rsid w:val="00925BD5"/>
    <w:rsid w:val="00925BF6"/>
    <w:rsid w:val="00925C5C"/>
    <w:rsid w:val="00925E69"/>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87AE9"/>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20E"/>
    <w:rsid w:val="009A75C5"/>
    <w:rsid w:val="009A77F3"/>
    <w:rsid w:val="009A7A69"/>
    <w:rsid w:val="009B0D7F"/>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C7AB0"/>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1CF"/>
    <w:rsid w:val="009E324B"/>
    <w:rsid w:val="009E3E36"/>
    <w:rsid w:val="009E40EC"/>
    <w:rsid w:val="009E4F5F"/>
    <w:rsid w:val="009E51B8"/>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728"/>
    <w:rsid w:val="009F48C9"/>
    <w:rsid w:val="009F4B1C"/>
    <w:rsid w:val="009F4EB8"/>
    <w:rsid w:val="009F585B"/>
    <w:rsid w:val="009F64D9"/>
    <w:rsid w:val="009F6887"/>
    <w:rsid w:val="009F77B4"/>
    <w:rsid w:val="009F7E49"/>
    <w:rsid w:val="009F7EEA"/>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8E4"/>
    <w:rsid w:val="00A11AE2"/>
    <w:rsid w:val="00A120B5"/>
    <w:rsid w:val="00A120C1"/>
    <w:rsid w:val="00A121D3"/>
    <w:rsid w:val="00A12BED"/>
    <w:rsid w:val="00A12D06"/>
    <w:rsid w:val="00A1307E"/>
    <w:rsid w:val="00A13C7E"/>
    <w:rsid w:val="00A143DA"/>
    <w:rsid w:val="00A148B2"/>
    <w:rsid w:val="00A148CE"/>
    <w:rsid w:val="00A148F5"/>
    <w:rsid w:val="00A15D31"/>
    <w:rsid w:val="00A16624"/>
    <w:rsid w:val="00A16683"/>
    <w:rsid w:val="00A16ABB"/>
    <w:rsid w:val="00A174EE"/>
    <w:rsid w:val="00A17924"/>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274B0"/>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3C4"/>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57CA0"/>
    <w:rsid w:val="00A603D3"/>
    <w:rsid w:val="00A61B80"/>
    <w:rsid w:val="00A6200A"/>
    <w:rsid w:val="00A6221F"/>
    <w:rsid w:val="00A627DB"/>
    <w:rsid w:val="00A654F8"/>
    <w:rsid w:val="00A657CC"/>
    <w:rsid w:val="00A66285"/>
    <w:rsid w:val="00A664DE"/>
    <w:rsid w:val="00A666C8"/>
    <w:rsid w:val="00A6770E"/>
    <w:rsid w:val="00A67AAF"/>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23C4"/>
    <w:rsid w:val="00A83023"/>
    <w:rsid w:val="00A83233"/>
    <w:rsid w:val="00A834A0"/>
    <w:rsid w:val="00A84761"/>
    <w:rsid w:val="00A84949"/>
    <w:rsid w:val="00A85619"/>
    <w:rsid w:val="00A8572B"/>
    <w:rsid w:val="00A85831"/>
    <w:rsid w:val="00A85E3B"/>
    <w:rsid w:val="00A86047"/>
    <w:rsid w:val="00A861EF"/>
    <w:rsid w:val="00A86279"/>
    <w:rsid w:val="00A86789"/>
    <w:rsid w:val="00A874B1"/>
    <w:rsid w:val="00A87524"/>
    <w:rsid w:val="00A87F8F"/>
    <w:rsid w:val="00A907EB"/>
    <w:rsid w:val="00A90A26"/>
    <w:rsid w:val="00A910AF"/>
    <w:rsid w:val="00A91737"/>
    <w:rsid w:val="00A91BF6"/>
    <w:rsid w:val="00A91CDC"/>
    <w:rsid w:val="00A9201B"/>
    <w:rsid w:val="00A92214"/>
    <w:rsid w:val="00A923DF"/>
    <w:rsid w:val="00A9338A"/>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3E4"/>
    <w:rsid w:val="00AA5800"/>
    <w:rsid w:val="00AA5D55"/>
    <w:rsid w:val="00AA5DC3"/>
    <w:rsid w:val="00AA6492"/>
    <w:rsid w:val="00AA682E"/>
    <w:rsid w:val="00AA6912"/>
    <w:rsid w:val="00AA6AAB"/>
    <w:rsid w:val="00AB1FB0"/>
    <w:rsid w:val="00AB227D"/>
    <w:rsid w:val="00AB4F0E"/>
    <w:rsid w:val="00AB5EF3"/>
    <w:rsid w:val="00AB6BDC"/>
    <w:rsid w:val="00AB6BE6"/>
    <w:rsid w:val="00AC03B8"/>
    <w:rsid w:val="00AC0829"/>
    <w:rsid w:val="00AC0E77"/>
    <w:rsid w:val="00AC13A9"/>
    <w:rsid w:val="00AC1FAC"/>
    <w:rsid w:val="00AC24A3"/>
    <w:rsid w:val="00AC27F3"/>
    <w:rsid w:val="00AC3BD4"/>
    <w:rsid w:val="00AC3F1C"/>
    <w:rsid w:val="00AC4676"/>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3D3"/>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4F"/>
    <w:rsid w:val="00AE56A6"/>
    <w:rsid w:val="00AE5DAB"/>
    <w:rsid w:val="00AE5E9C"/>
    <w:rsid w:val="00AE628D"/>
    <w:rsid w:val="00AE6BB1"/>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607"/>
    <w:rsid w:val="00AF78A1"/>
    <w:rsid w:val="00AF79D3"/>
    <w:rsid w:val="00B005CA"/>
    <w:rsid w:val="00B00A9F"/>
    <w:rsid w:val="00B00AFB"/>
    <w:rsid w:val="00B00C61"/>
    <w:rsid w:val="00B017F2"/>
    <w:rsid w:val="00B01D7B"/>
    <w:rsid w:val="00B01DDF"/>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001E"/>
    <w:rsid w:val="00B205FB"/>
    <w:rsid w:val="00B21F38"/>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6BBA"/>
    <w:rsid w:val="00B270F2"/>
    <w:rsid w:val="00B27685"/>
    <w:rsid w:val="00B31481"/>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28C"/>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2A6F"/>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5FC1"/>
    <w:rsid w:val="00B7638E"/>
    <w:rsid w:val="00B763A6"/>
    <w:rsid w:val="00B765F4"/>
    <w:rsid w:val="00B7666A"/>
    <w:rsid w:val="00B76734"/>
    <w:rsid w:val="00B76FF4"/>
    <w:rsid w:val="00B776CF"/>
    <w:rsid w:val="00B805A1"/>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48D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6F1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3432"/>
    <w:rsid w:val="00BC3615"/>
    <w:rsid w:val="00BC4DAE"/>
    <w:rsid w:val="00BC5081"/>
    <w:rsid w:val="00BC5192"/>
    <w:rsid w:val="00BC5317"/>
    <w:rsid w:val="00BC5AD2"/>
    <w:rsid w:val="00BC664E"/>
    <w:rsid w:val="00BC6934"/>
    <w:rsid w:val="00BC702D"/>
    <w:rsid w:val="00BC7EE9"/>
    <w:rsid w:val="00BD035A"/>
    <w:rsid w:val="00BD04F5"/>
    <w:rsid w:val="00BD0951"/>
    <w:rsid w:val="00BD0DC2"/>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63BA"/>
    <w:rsid w:val="00BD7A4A"/>
    <w:rsid w:val="00BD7FA7"/>
    <w:rsid w:val="00BE0219"/>
    <w:rsid w:val="00BE0CE0"/>
    <w:rsid w:val="00BE0FFC"/>
    <w:rsid w:val="00BE1BED"/>
    <w:rsid w:val="00BE1D1D"/>
    <w:rsid w:val="00BE3264"/>
    <w:rsid w:val="00BE568C"/>
    <w:rsid w:val="00BE582C"/>
    <w:rsid w:val="00BE5889"/>
    <w:rsid w:val="00BE6552"/>
    <w:rsid w:val="00BE6555"/>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1A7"/>
    <w:rsid w:val="00C12B81"/>
    <w:rsid w:val="00C1300B"/>
    <w:rsid w:val="00C1332B"/>
    <w:rsid w:val="00C133F5"/>
    <w:rsid w:val="00C13A2D"/>
    <w:rsid w:val="00C13ACF"/>
    <w:rsid w:val="00C13AF8"/>
    <w:rsid w:val="00C13DCF"/>
    <w:rsid w:val="00C14427"/>
    <w:rsid w:val="00C14A72"/>
    <w:rsid w:val="00C14B48"/>
    <w:rsid w:val="00C15A1E"/>
    <w:rsid w:val="00C161D9"/>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47F0"/>
    <w:rsid w:val="00C2571B"/>
    <w:rsid w:val="00C25C8F"/>
    <w:rsid w:val="00C25DF4"/>
    <w:rsid w:val="00C2632F"/>
    <w:rsid w:val="00C26740"/>
    <w:rsid w:val="00C27876"/>
    <w:rsid w:val="00C3093A"/>
    <w:rsid w:val="00C32137"/>
    <w:rsid w:val="00C323B4"/>
    <w:rsid w:val="00C33883"/>
    <w:rsid w:val="00C33E68"/>
    <w:rsid w:val="00C33EA3"/>
    <w:rsid w:val="00C346E4"/>
    <w:rsid w:val="00C34F17"/>
    <w:rsid w:val="00C35C76"/>
    <w:rsid w:val="00C36588"/>
    <w:rsid w:val="00C36BCC"/>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67DE"/>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3BF4"/>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618"/>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B09"/>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86A"/>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C72"/>
    <w:rsid w:val="00CE4D03"/>
    <w:rsid w:val="00CE5B82"/>
    <w:rsid w:val="00CE7B61"/>
    <w:rsid w:val="00CF1479"/>
    <w:rsid w:val="00CF23DF"/>
    <w:rsid w:val="00CF2733"/>
    <w:rsid w:val="00CF2874"/>
    <w:rsid w:val="00CF2A06"/>
    <w:rsid w:val="00CF400E"/>
    <w:rsid w:val="00CF494F"/>
    <w:rsid w:val="00CF55B5"/>
    <w:rsid w:val="00CF561C"/>
    <w:rsid w:val="00CF5A2A"/>
    <w:rsid w:val="00CF5FCD"/>
    <w:rsid w:val="00CF677E"/>
    <w:rsid w:val="00CF7095"/>
    <w:rsid w:val="00CF758F"/>
    <w:rsid w:val="00CF7756"/>
    <w:rsid w:val="00CF7A6A"/>
    <w:rsid w:val="00CF7E2F"/>
    <w:rsid w:val="00D008E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0B7B"/>
    <w:rsid w:val="00D1185F"/>
    <w:rsid w:val="00D11AC1"/>
    <w:rsid w:val="00D11E72"/>
    <w:rsid w:val="00D12BA0"/>
    <w:rsid w:val="00D13A3E"/>
    <w:rsid w:val="00D13CF4"/>
    <w:rsid w:val="00D13EAC"/>
    <w:rsid w:val="00D13F3F"/>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EA3"/>
    <w:rsid w:val="00D52326"/>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0E59"/>
    <w:rsid w:val="00D712AA"/>
    <w:rsid w:val="00D7167F"/>
    <w:rsid w:val="00D718CA"/>
    <w:rsid w:val="00D71AB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2B95"/>
    <w:rsid w:val="00DC3366"/>
    <w:rsid w:val="00DC3397"/>
    <w:rsid w:val="00DC3B41"/>
    <w:rsid w:val="00DC3F0F"/>
    <w:rsid w:val="00DC43E5"/>
    <w:rsid w:val="00DC4FAE"/>
    <w:rsid w:val="00DC6FB2"/>
    <w:rsid w:val="00DC715A"/>
    <w:rsid w:val="00DC7B83"/>
    <w:rsid w:val="00DC7C16"/>
    <w:rsid w:val="00DD01CE"/>
    <w:rsid w:val="00DD07BE"/>
    <w:rsid w:val="00DD08A4"/>
    <w:rsid w:val="00DD0DFB"/>
    <w:rsid w:val="00DD1965"/>
    <w:rsid w:val="00DD2D63"/>
    <w:rsid w:val="00DD315B"/>
    <w:rsid w:val="00DD373B"/>
    <w:rsid w:val="00DD4793"/>
    <w:rsid w:val="00DD614A"/>
    <w:rsid w:val="00DD6325"/>
    <w:rsid w:val="00DD675E"/>
    <w:rsid w:val="00DD6939"/>
    <w:rsid w:val="00DD7005"/>
    <w:rsid w:val="00DD7C5A"/>
    <w:rsid w:val="00DE113E"/>
    <w:rsid w:val="00DE1416"/>
    <w:rsid w:val="00DE1815"/>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C32"/>
    <w:rsid w:val="00DF20D7"/>
    <w:rsid w:val="00DF2CCA"/>
    <w:rsid w:val="00DF2DDF"/>
    <w:rsid w:val="00DF3DBC"/>
    <w:rsid w:val="00DF4F94"/>
    <w:rsid w:val="00DF5568"/>
    <w:rsid w:val="00DF57E6"/>
    <w:rsid w:val="00DF5AA9"/>
    <w:rsid w:val="00DF7E33"/>
    <w:rsid w:val="00E016A2"/>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5AF"/>
    <w:rsid w:val="00E31948"/>
    <w:rsid w:val="00E31C1E"/>
    <w:rsid w:val="00E32569"/>
    <w:rsid w:val="00E328CF"/>
    <w:rsid w:val="00E33136"/>
    <w:rsid w:val="00E333D1"/>
    <w:rsid w:val="00E34CA4"/>
    <w:rsid w:val="00E34DF8"/>
    <w:rsid w:val="00E3518A"/>
    <w:rsid w:val="00E35D28"/>
    <w:rsid w:val="00E35F5A"/>
    <w:rsid w:val="00E35F77"/>
    <w:rsid w:val="00E36487"/>
    <w:rsid w:val="00E3709A"/>
    <w:rsid w:val="00E37554"/>
    <w:rsid w:val="00E37DFC"/>
    <w:rsid w:val="00E37EDD"/>
    <w:rsid w:val="00E40A86"/>
    <w:rsid w:val="00E40F61"/>
    <w:rsid w:val="00E4128A"/>
    <w:rsid w:val="00E41C8D"/>
    <w:rsid w:val="00E41D94"/>
    <w:rsid w:val="00E41F4A"/>
    <w:rsid w:val="00E4276A"/>
    <w:rsid w:val="00E435D5"/>
    <w:rsid w:val="00E4386E"/>
    <w:rsid w:val="00E455D2"/>
    <w:rsid w:val="00E47A16"/>
    <w:rsid w:val="00E47B73"/>
    <w:rsid w:val="00E47E49"/>
    <w:rsid w:val="00E50264"/>
    <w:rsid w:val="00E5073E"/>
    <w:rsid w:val="00E5119D"/>
    <w:rsid w:val="00E518A7"/>
    <w:rsid w:val="00E51A7A"/>
    <w:rsid w:val="00E51E9E"/>
    <w:rsid w:val="00E523F8"/>
    <w:rsid w:val="00E52EDC"/>
    <w:rsid w:val="00E53271"/>
    <w:rsid w:val="00E53C95"/>
    <w:rsid w:val="00E54188"/>
    <w:rsid w:val="00E54736"/>
    <w:rsid w:val="00E54774"/>
    <w:rsid w:val="00E54B1A"/>
    <w:rsid w:val="00E54CB7"/>
    <w:rsid w:val="00E54EAB"/>
    <w:rsid w:val="00E55088"/>
    <w:rsid w:val="00E55740"/>
    <w:rsid w:val="00E55EAD"/>
    <w:rsid w:val="00E5651C"/>
    <w:rsid w:val="00E574AA"/>
    <w:rsid w:val="00E57BBD"/>
    <w:rsid w:val="00E601D2"/>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8C9"/>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2361"/>
    <w:rsid w:val="00E94775"/>
    <w:rsid w:val="00E94A1D"/>
    <w:rsid w:val="00E94D22"/>
    <w:rsid w:val="00E95FEC"/>
    <w:rsid w:val="00E96779"/>
    <w:rsid w:val="00E96A7F"/>
    <w:rsid w:val="00E96BA8"/>
    <w:rsid w:val="00E97900"/>
    <w:rsid w:val="00EA044A"/>
    <w:rsid w:val="00EA228B"/>
    <w:rsid w:val="00EA40BA"/>
    <w:rsid w:val="00EA5B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16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269"/>
    <w:rsid w:val="00EE038F"/>
    <w:rsid w:val="00EE11F6"/>
    <w:rsid w:val="00EE1B93"/>
    <w:rsid w:val="00EE2ECB"/>
    <w:rsid w:val="00EE37D8"/>
    <w:rsid w:val="00EE3FC5"/>
    <w:rsid w:val="00EE421F"/>
    <w:rsid w:val="00EE45DC"/>
    <w:rsid w:val="00EE4D5C"/>
    <w:rsid w:val="00EE5697"/>
    <w:rsid w:val="00EE5BCB"/>
    <w:rsid w:val="00EE66BE"/>
    <w:rsid w:val="00EE684B"/>
    <w:rsid w:val="00EE6C6E"/>
    <w:rsid w:val="00EE6E21"/>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361"/>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77E"/>
    <w:rsid w:val="00F20F33"/>
    <w:rsid w:val="00F215E6"/>
    <w:rsid w:val="00F21721"/>
    <w:rsid w:val="00F233B4"/>
    <w:rsid w:val="00F24718"/>
    <w:rsid w:val="00F24B73"/>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2C"/>
    <w:rsid w:val="00F54970"/>
    <w:rsid w:val="00F54D8B"/>
    <w:rsid w:val="00F5532F"/>
    <w:rsid w:val="00F55521"/>
    <w:rsid w:val="00F566D0"/>
    <w:rsid w:val="00F56BC4"/>
    <w:rsid w:val="00F56F7D"/>
    <w:rsid w:val="00F57D52"/>
    <w:rsid w:val="00F57E94"/>
    <w:rsid w:val="00F60088"/>
    <w:rsid w:val="00F6131E"/>
    <w:rsid w:val="00F615BF"/>
    <w:rsid w:val="00F626A8"/>
    <w:rsid w:val="00F631A9"/>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731"/>
    <w:rsid w:val="00F719EC"/>
    <w:rsid w:val="00F72047"/>
    <w:rsid w:val="00F724F0"/>
    <w:rsid w:val="00F72F8E"/>
    <w:rsid w:val="00F7396B"/>
    <w:rsid w:val="00F7501D"/>
    <w:rsid w:val="00F7510E"/>
    <w:rsid w:val="00F754E6"/>
    <w:rsid w:val="00F75A54"/>
    <w:rsid w:val="00F76025"/>
    <w:rsid w:val="00F76431"/>
    <w:rsid w:val="00F76F94"/>
    <w:rsid w:val="00F77615"/>
    <w:rsid w:val="00F77EA5"/>
    <w:rsid w:val="00F80168"/>
    <w:rsid w:val="00F80857"/>
    <w:rsid w:val="00F80910"/>
    <w:rsid w:val="00F80B09"/>
    <w:rsid w:val="00F80FCD"/>
    <w:rsid w:val="00F81400"/>
    <w:rsid w:val="00F816B8"/>
    <w:rsid w:val="00F81734"/>
    <w:rsid w:val="00F82245"/>
    <w:rsid w:val="00F825A1"/>
    <w:rsid w:val="00F827F0"/>
    <w:rsid w:val="00F8314D"/>
    <w:rsid w:val="00F83623"/>
    <w:rsid w:val="00F84A7E"/>
    <w:rsid w:val="00F85F2F"/>
    <w:rsid w:val="00F8746F"/>
    <w:rsid w:val="00F8778D"/>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808"/>
    <w:rsid w:val="00F96EC8"/>
    <w:rsid w:val="00F970FB"/>
    <w:rsid w:val="00F974A6"/>
    <w:rsid w:val="00F975B1"/>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518E"/>
    <w:rsid w:val="00FC6088"/>
    <w:rsid w:val="00FC61A7"/>
    <w:rsid w:val="00FC7282"/>
    <w:rsid w:val="00FD0090"/>
    <w:rsid w:val="00FD0D8F"/>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0EB"/>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4.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947FC9"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947FC9"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947FC9" w:rsidRDefault="009D1EDE" w:rsidP="009D1EDE">
          <w:pPr>
            <w:pStyle w:val="7D246B650E1A437FA0D6B8B74712350D"/>
          </w:pPr>
          <w:r w:rsidRPr="001539C1">
            <w:rPr>
              <w:rStyle w:val="Platzhaltertext"/>
            </w:rPr>
            <w:t>Klicken oder tippen Sie hier, um Text einzugeben.</w:t>
          </w:r>
        </w:p>
      </w:docPartBody>
    </w:docPart>
    <w:docPart>
      <w:docPartPr>
        <w:name w:val="AA09BB2CB5624421A148710EFF524D1E"/>
        <w:category>
          <w:name w:val="Allgemein"/>
          <w:gallery w:val="placeholder"/>
        </w:category>
        <w:types>
          <w:type w:val="bbPlcHdr"/>
        </w:types>
        <w:behaviors>
          <w:behavior w:val="content"/>
        </w:behaviors>
        <w:guid w:val="{2D92C078-33F0-4180-B25B-BF83916528E4}"/>
      </w:docPartPr>
      <w:docPartBody>
        <w:p w:rsidR="009B589D" w:rsidRDefault="000C0CA4">
          <w:pPr>
            <w:pStyle w:val="AA09BB2CB5624421A148710EFF524D1E"/>
          </w:pPr>
          <w:r w:rsidRPr="001539C1">
            <w:rPr>
              <w:rStyle w:val="Platzhaltertext"/>
            </w:rPr>
            <w:t>Klicken oder tippen Sie hier, um Text einzugeben.</w:t>
          </w:r>
        </w:p>
      </w:docPartBody>
    </w:docPart>
    <w:docPart>
      <w:docPartPr>
        <w:name w:val="D5ABE0980D3D4020923B40F7F8E7056F"/>
        <w:category>
          <w:name w:val="Allgemein"/>
          <w:gallery w:val="placeholder"/>
        </w:category>
        <w:types>
          <w:type w:val="bbPlcHdr"/>
        </w:types>
        <w:behaviors>
          <w:behavior w:val="content"/>
        </w:behaviors>
        <w:guid w:val="{0D21E053-7CDB-45E2-8DAD-9E7C0ECC6DEF}"/>
      </w:docPartPr>
      <w:docPartBody>
        <w:p w:rsidR="00467596" w:rsidRDefault="009B589D" w:rsidP="009B589D">
          <w:pPr>
            <w:pStyle w:val="D5ABE0980D3D4020923B40F7F8E7056F"/>
          </w:pPr>
          <w:r w:rsidRPr="001539C1">
            <w:rPr>
              <w:rStyle w:val="Platzhaltertext"/>
            </w:rPr>
            <w:t>Klicken oder tippen Sie hier, um Text einzugeben.</w:t>
          </w:r>
        </w:p>
      </w:docPartBody>
    </w:docPart>
    <w:docPart>
      <w:docPartPr>
        <w:name w:val="058A17BAFB754DA49574EED91561C5DE"/>
        <w:category>
          <w:name w:val="Allgemein"/>
          <w:gallery w:val="placeholder"/>
        </w:category>
        <w:types>
          <w:type w:val="bbPlcHdr"/>
        </w:types>
        <w:behaviors>
          <w:behavior w:val="content"/>
        </w:behaviors>
        <w:guid w:val="{0561E3E2-6621-47E4-95B1-DDB3DF95BFE5}"/>
      </w:docPartPr>
      <w:docPartBody>
        <w:p w:rsidR="002461DC" w:rsidRDefault="0017763C" w:rsidP="0017763C">
          <w:pPr>
            <w:pStyle w:val="058A17BAFB754DA49574EED91561C5DE"/>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07BEA"/>
    <w:rsid w:val="00013E95"/>
    <w:rsid w:val="00022257"/>
    <w:rsid w:val="0002271A"/>
    <w:rsid w:val="00045187"/>
    <w:rsid w:val="000501B4"/>
    <w:rsid w:val="000517E8"/>
    <w:rsid w:val="000561FE"/>
    <w:rsid w:val="00063AFE"/>
    <w:rsid w:val="0007176C"/>
    <w:rsid w:val="000721DC"/>
    <w:rsid w:val="0007361F"/>
    <w:rsid w:val="00086D08"/>
    <w:rsid w:val="00091C32"/>
    <w:rsid w:val="000C0CA4"/>
    <w:rsid w:val="000C46AF"/>
    <w:rsid w:val="000D0EAC"/>
    <w:rsid w:val="000E059A"/>
    <w:rsid w:val="000E72F7"/>
    <w:rsid w:val="000E7C4A"/>
    <w:rsid w:val="001361B6"/>
    <w:rsid w:val="00154FF1"/>
    <w:rsid w:val="00155051"/>
    <w:rsid w:val="00174153"/>
    <w:rsid w:val="0017763C"/>
    <w:rsid w:val="001E4089"/>
    <w:rsid w:val="001F15A4"/>
    <w:rsid w:val="001F5317"/>
    <w:rsid w:val="002121EE"/>
    <w:rsid w:val="00214D56"/>
    <w:rsid w:val="00222A67"/>
    <w:rsid w:val="00226B6C"/>
    <w:rsid w:val="00230A1D"/>
    <w:rsid w:val="0023449D"/>
    <w:rsid w:val="00237510"/>
    <w:rsid w:val="002461DC"/>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9436C"/>
    <w:rsid w:val="003E33A5"/>
    <w:rsid w:val="003E495D"/>
    <w:rsid w:val="003E4CC6"/>
    <w:rsid w:val="003E5B3C"/>
    <w:rsid w:val="003F47FA"/>
    <w:rsid w:val="00401DC3"/>
    <w:rsid w:val="004107FB"/>
    <w:rsid w:val="00415F05"/>
    <w:rsid w:val="00426E57"/>
    <w:rsid w:val="00431726"/>
    <w:rsid w:val="004357FA"/>
    <w:rsid w:val="00445263"/>
    <w:rsid w:val="00460FEC"/>
    <w:rsid w:val="00467596"/>
    <w:rsid w:val="00474BE0"/>
    <w:rsid w:val="00475D64"/>
    <w:rsid w:val="004978FA"/>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966CE"/>
    <w:rsid w:val="006B386D"/>
    <w:rsid w:val="006B3B9A"/>
    <w:rsid w:val="006B7C0A"/>
    <w:rsid w:val="006D03DF"/>
    <w:rsid w:val="006E26CD"/>
    <w:rsid w:val="006E7C32"/>
    <w:rsid w:val="00702244"/>
    <w:rsid w:val="0071037F"/>
    <w:rsid w:val="00720B92"/>
    <w:rsid w:val="0074693A"/>
    <w:rsid w:val="007711FE"/>
    <w:rsid w:val="007716B6"/>
    <w:rsid w:val="0077515C"/>
    <w:rsid w:val="0079773D"/>
    <w:rsid w:val="007A4D35"/>
    <w:rsid w:val="007D5343"/>
    <w:rsid w:val="007F0765"/>
    <w:rsid w:val="007F5B29"/>
    <w:rsid w:val="00822988"/>
    <w:rsid w:val="00830156"/>
    <w:rsid w:val="008302D9"/>
    <w:rsid w:val="0084539B"/>
    <w:rsid w:val="008509C3"/>
    <w:rsid w:val="00852B49"/>
    <w:rsid w:val="008674B2"/>
    <w:rsid w:val="00884EF3"/>
    <w:rsid w:val="008979AA"/>
    <w:rsid w:val="008A18CC"/>
    <w:rsid w:val="008C1EEF"/>
    <w:rsid w:val="008C465C"/>
    <w:rsid w:val="008C4CF5"/>
    <w:rsid w:val="008E4DD8"/>
    <w:rsid w:val="00920E97"/>
    <w:rsid w:val="00927711"/>
    <w:rsid w:val="0094475C"/>
    <w:rsid w:val="00947EFA"/>
    <w:rsid w:val="00947FC9"/>
    <w:rsid w:val="00961419"/>
    <w:rsid w:val="009643B5"/>
    <w:rsid w:val="00965428"/>
    <w:rsid w:val="00982620"/>
    <w:rsid w:val="009833F8"/>
    <w:rsid w:val="00984D7F"/>
    <w:rsid w:val="0098561E"/>
    <w:rsid w:val="009864D8"/>
    <w:rsid w:val="009928AB"/>
    <w:rsid w:val="009B45D0"/>
    <w:rsid w:val="009B589D"/>
    <w:rsid w:val="009B5CE6"/>
    <w:rsid w:val="009D1EDE"/>
    <w:rsid w:val="009D3CAA"/>
    <w:rsid w:val="00A0338F"/>
    <w:rsid w:val="00A06378"/>
    <w:rsid w:val="00A35BA1"/>
    <w:rsid w:val="00A413E2"/>
    <w:rsid w:val="00A724DC"/>
    <w:rsid w:val="00A72D13"/>
    <w:rsid w:val="00A830CE"/>
    <w:rsid w:val="00A87899"/>
    <w:rsid w:val="00AA1F68"/>
    <w:rsid w:val="00AD3264"/>
    <w:rsid w:val="00AF4776"/>
    <w:rsid w:val="00B06C97"/>
    <w:rsid w:val="00B110D3"/>
    <w:rsid w:val="00B318E4"/>
    <w:rsid w:val="00B36B3D"/>
    <w:rsid w:val="00B37ABF"/>
    <w:rsid w:val="00B45C24"/>
    <w:rsid w:val="00B50600"/>
    <w:rsid w:val="00B51D60"/>
    <w:rsid w:val="00B6423D"/>
    <w:rsid w:val="00B67174"/>
    <w:rsid w:val="00B7621D"/>
    <w:rsid w:val="00B8481B"/>
    <w:rsid w:val="00B84EEC"/>
    <w:rsid w:val="00BA14BF"/>
    <w:rsid w:val="00BB3748"/>
    <w:rsid w:val="00BD4FFA"/>
    <w:rsid w:val="00BD5F93"/>
    <w:rsid w:val="00BF3E96"/>
    <w:rsid w:val="00C018E4"/>
    <w:rsid w:val="00C04341"/>
    <w:rsid w:val="00C1765B"/>
    <w:rsid w:val="00C631FD"/>
    <w:rsid w:val="00C72B03"/>
    <w:rsid w:val="00C93DBD"/>
    <w:rsid w:val="00CB0BD5"/>
    <w:rsid w:val="00CB18FE"/>
    <w:rsid w:val="00CC507D"/>
    <w:rsid w:val="00CD2FBF"/>
    <w:rsid w:val="00CE2381"/>
    <w:rsid w:val="00D00A9E"/>
    <w:rsid w:val="00D243D8"/>
    <w:rsid w:val="00D603D4"/>
    <w:rsid w:val="00D63021"/>
    <w:rsid w:val="00D700D3"/>
    <w:rsid w:val="00D805FB"/>
    <w:rsid w:val="00D84D9C"/>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EB642A"/>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61DC"/>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 w:type="paragraph" w:customStyle="1" w:styleId="AA09BB2CB5624421A148710EFF524D1E">
    <w:name w:val="AA09BB2CB5624421A148710EFF524D1E"/>
  </w:style>
  <w:style w:type="paragraph" w:customStyle="1" w:styleId="D5ABE0980D3D4020923B40F7F8E7056F">
    <w:name w:val="D5ABE0980D3D4020923B40F7F8E7056F"/>
    <w:rsid w:val="009B589D"/>
  </w:style>
  <w:style w:type="paragraph" w:customStyle="1" w:styleId="058A17BAFB754DA49574EED91561C5DE">
    <w:name w:val="058A17BAFB754DA49574EED91561C5DE"/>
    <w:rsid w:val="0017763C"/>
  </w:style>
  <w:style w:type="paragraph" w:customStyle="1" w:styleId="4EF61C8E504A4A6C8CD3242D85EF82D1">
    <w:name w:val="4EF61C8E504A4A6C8CD3242D85EF82D1"/>
    <w:rsid w:val="002461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334063</Words>
  <Characters>1904163</Characters>
  <Application>Microsoft Office Word</Application>
  <DocSecurity>0</DocSecurity>
  <Lines>15868</Lines>
  <Paragraphs>44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33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5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